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685B25C" w:rsidR="00471A3D" w:rsidRDefault="00EF0B3C" w:rsidP="003C3808">
      <w:pPr>
        <w:pStyle w:val="Heading1"/>
        <w:spacing w:line="360" w:lineRule="auto"/>
        <w:jc w:val="center"/>
      </w:pPr>
      <w:bookmarkStart w:id="0" w:name="_41810ogefnia" w:colFirst="0" w:colLast="0"/>
      <w:bookmarkEnd w:id="0"/>
      <w:r>
        <w:t xml:space="preserve">Response of kelp forest communities along the coast of Washington, </w:t>
      </w:r>
      <w:r w:rsidR="00D60B7A">
        <w:t>USA</w:t>
      </w:r>
      <w:r>
        <w:t xml:space="preserve"> to the 2014-2016 marine heatwave and sea star wasting </w:t>
      </w:r>
      <w:r w:rsidR="00F94355">
        <w:t>syndrome</w:t>
      </w:r>
    </w:p>
    <w:p w14:paraId="5291B2C1" w14:textId="77777777" w:rsidR="003505EB" w:rsidRDefault="003505EB">
      <w:pPr>
        <w:spacing w:line="276" w:lineRule="auto"/>
      </w:pPr>
    </w:p>
    <w:p w14:paraId="2ACC928D" w14:textId="5D6302AF" w:rsidR="00471A3D" w:rsidRDefault="00EF0B3C">
      <w:pPr>
        <w:spacing w:line="276" w:lineRule="auto"/>
      </w:pPr>
      <w:r>
        <w:t>Tolimieri</w:t>
      </w:r>
      <w:r>
        <w:rPr>
          <w:vertAlign w:val="superscript"/>
        </w:rPr>
        <w:t>1</w:t>
      </w:r>
      <w:r w:rsidR="00626871">
        <w:rPr>
          <w:vertAlign w:val="superscript"/>
        </w:rPr>
        <w:t>*</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Jameal</w:t>
      </w:r>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614E6990" w:rsidR="00471A3D" w:rsidRDefault="00EF0B3C">
      <w:pPr>
        <w:spacing w:line="276" w:lineRule="auto"/>
      </w:pPr>
      <w:r>
        <w:t>Berry</w:t>
      </w:r>
      <w:r>
        <w:rPr>
          <w:vertAlign w:val="superscript"/>
        </w:rPr>
        <w:t>6</w:t>
      </w:r>
      <w:r w:rsidR="00442DFD">
        <w:t>, He</w:t>
      </w:r>
      <w:r>
        <w:t>len</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Conservation Biology Division, Northwest Fisheries Science Center, NOAA Fisheries, 2725 Montlak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Pacific States Marine Fisheries Commission, under contract to Conservation Biology Division, Northwest Fisheries Science Center, National Marine Fisheries Service, National Oceanic and Atmospheric Administration, 2725 Montlak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Fish Ecology Division, Northwest Fisheries Science Center, NOAA Fisheries, 2725 Montlak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08B3F8FE" w:rsidR="00471A3D" w:rsidRDefault="00626871">
      <w:pPr>
        <w:ind w:firstLine="0"/>
      </w:pPr>
      <w:r>
        <w:t>*</w:t>
      </w:r>
      <w:r w:rsidR="00EF0B3C">
        <w:t>Corresponding author: nick.tolimieri@noaa.gov</w:t>
      </w:r>
      <w:bookmarkStart w:id="1" w:name="_GoBack"/>
      <w:bookmarkEnd w:id="1"/>
    </w:p>
    <w:p w14:paraId="304E66FD" w14:textId="77777777" w:rsidR="00471A3D" w:rsidRDefault="00EF0B3C">
      <w:pPr>
        <w:pStyle w:val="Heading1"/>
      </w:pPr>
      <w:bookmarkStart w:id="2" w:name="_bhqt7pcerkj" w:colFirst="0" w:colLast="0"/>
      <w:bookmarkEnd w:id="2"/>
      <w:r>
        <w:br w:type="page"/>
      </w:r>
      <w:r>
        <w:lastRenderedPageBreak/>
        <w:t>Abstract</w:t>
      </w:r>
    </w:p>
    <w:p w14:paraId="43C65C02" w14:textId="1FB965EA" w:rsidR="00B91C6D" w:rsidRDefault="00EF0B3C" w:rsidP="00B91C6D">
      <w:pPr>
        <w:spacing w:line="360" w:lineRule="auto"/>
      </w:pPr>
      <w:r>
        <w:t>We examined the response of kelp communities along the</w:t>
      </w:r>
      <w:r w:rsidR="007F3AF4">
        <w:t xml:space="preserve"> Olympic C</w:t>
      </w:r>
      <w:r>
        <w:t xml:space="preserve">oast of Washington State, </w:t>
      </w:r>
      <w:r w:rsidR="00D60B7A">
        <w:t>USA</w:t>
      </w:r>
      <w:r>
        <w:t xml:space="preserve"> to the recent perturbations of anomalous warm</w:t>
      </w:r>
      <w:r w:rsidR="00E258D6">
        <w:t>-water</w:t>
      </w:r>
      <w:r>
        <w:t xml:space="preserve"> events and sea star wasting </w:t>
      </w:r>
      <w:r w:rsidR="000C02D6">
        <w:t xml:space="preserve">syndrome </w:t>
      </w:r>
      <w:r w:rsidR="00301A54">
        <w:t>(SSWS)</w:t>
      </w:r>
      <w:r>
        <w:t xml:space="preserve">. Anomalously warm </w:t>
      </w:r>
      <w:r w:rsidR="00626871">
        <w:t>water</w:t>
      </w:r>
      <w:r>
        <w:t xml:space="preserve"> in 2013 and 2014 corresponded with a loss of approximately 50% of the canopy cover of two kelps </w:t>
      </w:r>
      <w:r w:rsidR="004A1D51">
        <w:rPr>
          <w:i/>
        </w:rPr>
        <w:t>Macrocystis pyrifera</w:t>
      </w:r>
      <w:r w:rsidR="004A1D51">
        <w:t xml:space="preserve"> and </w:t>
      </w:r>
      <w:r w:rsidR="004A1D51">
        <w:rPr>
          <w:i/>
        </w:rPr>
        <w:t>Nereocystis luetkeana</w:t>
      </w:r>
      <w:r w:rsidR="004A1D51">
        <w:t xml:space="preserve"> </w:t>
      </w:r>
      <w:r>
        <w:t xml:space="preserve">in </w:t>
      </w:r>
      <w:r w:rsidR="004A1D51">
        <w:t>2013-</w:t>
      </w:r>
      <w:r>
        <w:t>2014</w:t>
      </w:r>
      <w:r w:rsidR="004A1D51">
        <w:t xml:space="preserve">. However, the canopy quickly </w:t>
      </w:r>
      <w:r>
        <w:t>recovered to earlier levels,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w:t>
      </w:r>
      <w:r w:rsidR="00626871">
        <w:rPr>
          <w:color w:val="000000" w:themeColor="text1"/>
        </w:rPr>
        <w:t xml:space="preserve"> density of purple sea urchins </w:t>
      </w:r>
      <w:r w:rsidRPr="002623AD">
        <w:rPr>
          <w:i/>
          <w:color w:val="000000" w:themeColor="text1"/>
        </w:rPr>
        <w:t>Strongylocentrotus purpuratus</w:t>
      </w:r>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was observed in</w:t>
      </w:r>
      <w:r w:rsidRPr="002623AD">
        <w:rPr>
          <w:color w:val="000000" w:themeColor="text1"/>
        </w:rPr>
        <w:t xml:space="preserve"> 2017 and peaked in 2019, well after the onset of warming, before declining </w:t>
      </w:r>
      <w:r w:rsidR="00270453">
        <w:rPr>
          <w:color w:val="000000" w:themeColor="text1"/>
        </w:rPr>
        <w:t xml:space="preserve">somewhat </w:t>
      </w:r>
      <w:r w:rsidRPr="002623AD">
        <w:rPr>
          <w:color w:val="000000" w:themeColor="text1"/>
        </w:rPr>
        <w:t xml:space="preserve">in 2021. </w:t>
      </w:r>
      <w:r w:rsidR="00626871">
        <w:rPr>
          <w:color w:val="000000" w:themeColor="text1"/>
        </w:rPr>
        <w:t>S</w:t>
      </w:r>
      <w:r>
        <w:t>ea star</w:t>
      </w:r>
      <w:r w:rsidR="00626871">
        <w:t>s</w:t>
      </w:r>
      <w:r>
        <w:t xml:space="preserve"> </w:t>
      </w:r>
      <w:r w:rsidR="00626871">
        <w:t xml:space="preserve">did not show recovery </w:t>
      </w:r>
      <w:r w:rsidR="00DB5A47">
        <w:t xml:space="preserve">from </w:t>
      </w:r>
      <w:r w:rsidR="00301A54">
        <w:t>SSWS</w:t>
      </w:r>
      <w:r w:rsidR="00DB5A47">
        <w:t xml:space="preserve">, </w:t>
      </w:r>
      <w:r>
        <w:t>with several species</w:t>
      </w:r>
      <w:r w:rsidR="00DB5A47">
        <w:t xml:space="preserve"> including </w:t>
      </w:r>
      <w:r w:rsidR="00DB5A47">
        <w:rPr>
          <w:i/>
        </w:rPr>
        <w:t>Pycnopodia helianthoides</w:t>
      </w:r>
      <w:r>
        <w:t xml:space="preserve"> continuing to decline. </w:t>
      </w:r>
      <w:r w:rsidR="00626871">
        <w:t>T</w:t>
      </w:r>
      <w:r>
        <w:t>he majority of variation in assemblage structure</w:t>
      </w:r>
      <w:r w:rsidR="00626871">
        <w:t xml:space="preserve"> occurred at the site level</w:t>
      </w:r>
      <w:r>
        <w:t xml:space="preserve"> for kelps, macroinvertebrates, and fishes, while yearly variation explained most of the variability </w:t>
      </w:r>
      <w:r w:rsidR="00AF7326">
        <w:t>for</w:t>
      </w:r>
      <w:r>
        <w:t xml:space="preserve"> </w:t>
      </w:r>
      <w:r w:rsidR="00270453">
        <w:t xml:space="preserve">juvenile </w:t>
      </w:r>
      <w:r>
        <w:t>rockfish</w:t>
      </w:r>
      <w:r w:rsidR="00270453">
        <w:t>es</w:t>
      </w:r>
      <w:r>
        <w:t xml:space="preserve"> (</w:t>
      </w:r>
      <w:r>
        <w:rPr>
          <w:i/>
        </w:rPr>
        <w:t>Sebastes</w:t>
      </w:r>
      <w:r>
        <w:t xml:space="preserve"> spp.). </w:t>
      </w:r>
      <w:r w:rsidR="005B0D8C">
        <w:t>There were no</w:t>
      </w:r>
      <w:r w:rsidR="002917C7">
        <w:t xml:space="preserve"> </w:t>
      </w:r>
      <w:r>
        <w:t xml:space="preserve">strong relationships between urchins and kelp that would suggest top-down impacts of urchins on kelp abundance, except at a small spatial scale </w:t>
      </w:r>
      <w:r w:rsidR="00B52794">
        <w:t>within</w:t>
      </w:r>
      <w:r>
        <w:t xml:space="preserve"> one site. </w:t>
      </w:r>
      <w:r w:rsidR="00626871">
        <w:t>J</w:t>
      </w:r>
      <w:r>
        <w:t>uvenile rockfishes were more likely to occur where kelp stipe density was high.</w:t>
      </w:r>
      <w:r w:rsidR="00B91C6D">
        <w:t xml:space="preserve"> Our analyses point toward the importance of spatial variation in structuring the responses of kelp forest communities to disturbance and </w:t>
      </w:r>
      <w:r w:rsidR="00626871">
        <w:t xml:space="preserve">suggest </w:t>
      </w:r>
      <w:r w:rsidR="00B91C6D">
        <w:t xml:space="preserve">that it is essential to ensure the protection of a diversity of kelp forests, each of which harbors habitats that can exhibit unique responses to ecological surprises yet to come. </w:t>
      </w:r>
    </w:p>
    <w:p w14:paraId="5C1CE27D" w14:textId="77777777" w:rsidR="00B91C6D" w:rsidRDefault="00B91C6D"/>
    <w:p w14:paraId="13C95F9A" w14:textId="3119C85C" w:rsidR="00471A3D" w:rsidRDefault="009D1439" w:rsidP="009D1439">
      <w:pPr>
        <w:ind w:firstLine="0"/>
      </w:pPr>
      <w:bookmarkStart w:id="3" w:name="_oskcvfm225a6" w:colFirst="0" w:colLast="0"/>
      <w:bookmarkEnd w:id="3"/>
      <w:r>
        <w:t>Key Words: kelp, marine heat wave, sea star wasting syndrome, urchins, rockfish recruitment</w:t>
      </w:r>
      <w:r w:rsidR="00EF0B3C">
        <w:br w:type="page"/>
      </w:r>
    </w:p>
    <w:p w14:paraId="2F654E9E" w14:textId="48631985" w:rsidR="00471A3D" w:rsidRDefault="009D1439">
      <w:pPr>
        <w:pStyle w:val="Heading1"/>
        <w:numPr>
          <w:ilvl w:val="0"/>
          <w:numId w:val="6"/>
        </w:numPr>
        <w:rPr>
          <w:ins w:id="4" w:author="Nick.Tolimieri" w:date="2022-09-09T14:57:00Z"/>
        </w:rPr>
        <w:pPrChange w:id="5" w:author="Nick.Tolimieri" w:date="2022-09-09T14:57:00Z">
          <w:pPr>
            <w:pStyle w:val="Heading1"/>
          </w:pPr>
        </w:pPrChange>
      </w:pPr>
      <w:bookmarkStart w:id="6" w:name="_wxxwabdve5uo" w:colFirst="0" w:colLast="0"/>
      <w:bookmarkEnd w:id="6"/>
      <w:del w:id="7" w:author="Nick.Tolimieri" w:date="2022-09-09T14:57:00Z">
        <w:r w:rsidDel="003C579D">
          <w:lastRenderedPageBreak/>
          <w:delText xml:space="preserve">1. </w:delText>
        </w:r>
      </w:del>
      <w:r w:rsidR="00EF0B3C">
        <w:t xml:space="preserve">Introduction </w:t>
      </w:r>
    </w:p>
    <w:p w14:paraId="79FB0409" w14:textId="4E597BB6" w:rsidR="003C579D" w:rsidDel="00465AF9" w:rsidRDefault="003C579D">
      <w:pPr>
        <w:rPr>
          <w:ins w:id="8" w:author="Nick.Tolimieri" w:date="2022-09-09T15:14:00Z"/>
          <w:del w:id="9" w:author="Nick.Tolimieri [2]" w:date="2022-09-12T10:03:00Z"/>
        </w:rPr>
        <w:pPrChange w:id="10" w:author="Nick.Tolimieri" w:date="2022-09-09T14:57:00Z">
          <w:pPr>
            <w:pStyle w:val="Heading1"/>
          </w:pPr>
        </w:pPrChange>
      </w:pPr>
      <w:ins w:id="11" w:author="Nick.Tolimieri" w:date="2022-09-09T14:57:00Z">
        <w:del w:id="12" w:author="Nick.Tolimieri [2]" w:date="2022-09-12T10:03:00Z">
          <w:r w:rsidRPr="003C579D" w:rsidDel="00465AF9">
            <w:delText>Krumhansl et al 2016</w:delText>
          </w:r>
        </w:del>
      </w:ins>
      <w:ins w:id="13" w:author="Nick.Tolimieri" w:date="2022-09-09T15:10:00Z">
        <w:del w:id="14" w:author="Nick.Tolimieri [2]" w:date="2022-09-12T10:03:00Z">
          <w:r w:rsidR="00361D1E" w:rsidDel="00465AF9">
            <w:delText>; Ling 2009</w:delText>
          </w:r>
        </w:del>
      </w:ins>
      <w:ins w:id="15" w:author="Nick.Tolimieri" w:date="2022-09-09T15:14:00Z">
        <w:del w:id="16" w:author="Nick.Tolimieri [2]" w:date="2022-09-12T10:03:00Z">
          <w:r w:rsidR="00361D1E" w:rsidDel="00465AF9">
            <w:delText>, Smale</w:delText>
          </w:r>
          <w:r w:rsidR="005A7C0A" w:rsidDel="00465AF9">
            <w:delText xml:space="preserve"> 2022</w:delText>
          </w:r>
        </w:del>
      </w:ins>
    </w:p>
    <w:p w14:paraId="69427F9D" w14:textId="260E8F2C" w:rsidR="005A7C0A" w:rsidDel="00465AF9" w:rsidRDefault="005A7C0A">
      <w:pPr>
        <w:rPr>
          <w:ins w:id="17" w:author="Nick.Tolimieri" w:date="2022-09-09T15:19:00Z"/>
          <w:del w:id="18" w:author="Nick.Tolimieri [2]" w:date="2022-09-12T10:03:00Z"/>
        </w:rPr>
        <w:pPrChange w:id="19" w:author="Nick.Tolimieri" w:date="2022-09-09T14:57:00Z">
          <w:pPr>
            <w:pStyle w:val="Heading1"/>
          </w:pPr>
        </w:pPrChange>
      </w:pPr>
      <w:ins w:id="20" w:author="Nick.Tolimieri" w:date="2022-09-09T15:20:00Z">
        <w:del w:id="21" w:author="Nick.Tolimieri [2]" w:date="2022-09-12T10:03:00Z">
          <w:r w:rsidDel="00465AF9">
            <w:delText>From Smale 202</w:delText>
          </w:r>
        </w:del>
        <w:del w:id="22" w:author="Nick.Tolimieri [2]" w:date="2022-09-12T08:40:00Z">
          <w:r w:rsidDel="00E643E3">
            <w:delText>2</w:delText>
          </w:r>
        </w:del>
      </w:ins>
    </w:p>
    <w:p w14:paraId="5EA28280" w14:textId="64863631" w:rsidR="005A7C0A" w:rsidDel="00465AF9" w:rsidRDefault="005A7C0A">
      <w:pPr>
        <w:pStyle w:val="ListParagraph"/>
        <w:numPr>
          <w:ilvl w:val="0"/>
          <w:numId w:val="7"/>
        </w:numPr>
        <w:rPr>
          <w:ins w:id="23" w:author="Nick.Tolimieri" w:date="2022-09-09T15:19:00Z"/>
          <w:del w:id="24" w:author="Nick.Tolimieri [2]" w:date="2022-09-12T10:03:00Z"/>
        </w:rPr>
        <w:pPrChange w:id="25" w:author="Nick.Tolimieri" w:date="2022-09-09T15:21:00Z">
          <w:pPr>
            <w:pStyle w:val="Heading1"/>
          </w:pPr>
        </w:pPrChange>
      </w:pPr>
      <w:ins w:id="26" w:author="Nick.Tolimieri" w:date="2022-09-09T15:20:00Z">
        <w:del w:id="27" w:author="Nick.Tolimieri [2]" w:date="2022-09-12T10:03:00Z">
          <w:r w:rsidDel="00465AF9">
            <w:delText>Tanaka et al 2012</w:delText>
          </w:r>
        </w:del>
      </w:ins>
      <w:ins w:id="28" w:author="Nick.Tolimieri" w:date="2022-09-09T15:21:00Z">
        <w:del w:id="29" w:author="Nick.Tolimieri [2]" w:date="2022-09-12T10:03:00Z">
          <w:r w:rsidDel="00465AF9">
            <w:delText>:</w:delText>
          </w:r>
        </w:del>
      </w:ins>
      <w:ins w:id="30" w:author="Nick.Tolimieri" w:date="2022-09-09T15:20:00Z">
        <w:del w:id="31" w:author="Nick.Tolimieri [2]" w:date="2022-09-12T10:03:00Z">
          <w:r w:rsidDel="00465AF9">
            <w:delText xml:space="preserve"> Warming = loss of Eklonia cav in Japan</w:delText>
          </w:r>
        </w:del>
      </w:ins>
    </w:p>
    <w:p w14:paraId="17F9D5E7" w14:textId="4836F7B6" w:rsidR="005A7C0A" w:rsidDel="00465AF9" w:rsidRDefault="005A7C0A">
      <w:pPr>
        <w:pStyle w:val="ListParagraph"/>
        <w:numPr>
          <w:ilvl w:val="0"/>
          <w:numId w:val="7"/>
        </w:numPr>
        <w:rPr>
          <w:ins w:id="32" w:author="Nick.Tolimieri" w:date="2022-09-09T15:24:00Z"/>
          <w:del w:id="33" w:author="Nick.Tolimieri [2]" w:date="2022-09-12T10:03:00Z"/>
        </w:rPr>
        <w:pPrChange w:id="34" w:author="Nick.Tolimieri" w:date="2022-09-09T15:21:00Z">
          <w:pPr>
            <w:pStyle w:val="Heading1"/>
          </w:pPr>
        </w:pPrChange>
      </w:pPr>
      <w:ins w:id="35" w:author="Nick.Tolimieri" w:date="2022-09-09T15:20:00Z">
        <w:del w:id="36" w:author="Nick.Tolimieri [2]" w:date="2022-09-12T10:03:00Z">
          <w:r w:rsidDel="00465AF9">
            <w:delText xml:space="preserve">Smale &amp; Wernberg 2013, Werberg et al 2016: </w:delText>
          </w:r>
        </w:del>
      </w:ins>
      <w:ins w:id="37" w:author="Nick.Tolimieri" w:date="2022-09-09T15:21:00Z">
        <w:del w:id="38" w:author="Nick.Tolimieri [2]" w:date="2022-09-12T10:03:00Z">
          <w:r w:rsidDel="00465AF9">
            <w:delText>loss of Ecklonia radiata and fucoid Scytothalia dorcarpa in Western Australia</w:delText>
          </w:r>
        </w:del>
      </w:ins>
    </w:p>
    <w:p w14:paraId="498C8A03" w14:textId="68211E16" w:rsidR="005A7C0A" w:rsidDel="00465AF9" w:rsidRDefault="005A7C0A">
      <w:pPr>
        <w:pStyle w:val="ListParagraph"/>
        <w:numPr>
          <w:ilvl w:val="0"/>
          <w:numId w:val="7"/>
        </w:numPr>
        <w:rPr>
          <w:ins w:id="39" w:author="Nick.Tolimieri" w:date="2022-09-09T15:26:00Z"/>
          <w:del w:id="40" w:author="Nick.Tolimieri [2]" w:date="2022-09-12T10:03:00Z"/>
        </w:rPr>
        <w:pPrChange w:id="41" w:author="Nick.Tolimieri" w:date="2022-09-09T15:21:00Z">
          <w:pPr>
            <w:pStyle w:val="Heading1"/>
          </w:pPr>
        </w:pPrChange>
      </w:pPr>
      <w:ins w:id="42" w:author="Nick.Tolimieri" w:date="2022-09-09T15:24:00Z">
        <w:del w:id="43" w:author="Nick.Tolimieri [2]" w:date="2022-09-12T10:03:00Z">
          <w:r w:rsidDel="00465AF9">
            <w:delText xml:space="preserve">Thomsen et al 2019. </w:delText>
          </w:r>
        </w:del>
      </w:ins>
      <w:ins w:id="44" w:author="Nick.Tolimieri" w:date="2022-09-09T15:25:00Z">
        <w:del w:id="45" w:author="Nick.Tolimieri [2]" w:date="2022-09-12T10:03:00Z">
          <w:r w:rsidDel="00465AF9">
            <w:delText>New Zealand. MHW -&gt; loss of Durvill</w:delText>
          </w:r>
        </w:del>
      </w:ins>
      <w:ins w:id="46" w:author="Nick.Tolimieri" w:date="2022-09-09T15:26:00Z">
        <w:del w:id="47" w:author="Nick.Tolimieri [2]" w:date="2022-09-12T10:03:00Z">
          <w:r w:rsidDel="00465AF9">
            <w:delText>a</w:delText>
          </w:r>
        </w:del>
      </w:ins>
      <w:ins w:id="48" w:author="Nick.Tolimieri" w:date="2022-09-09T15:25:00Z">
        <w:del w:id="49" w:author="Nick.Tolimieri [2]" w:date="2022-09-12T10:03:00Z">
          <w:r w:rsidDel="00465AF9">
            <w:delText xml:space="preserve">ea </w:delText>
          </w:r>
        </w:del>
      </w:ins>
      <w:ins w:id="50" w:author="Nick.Tolimieri" w:date="2022-09-09T15:26:00Z">
        <w:del w:id="51" w:author="Nick.Tolimieri [2]" w:date="2022-09-12T10:03:00Z">
          <w:r w:rsidDel="00465AF9">
            <w:delText>antarctica, replaced by invasive</w:delText>
          </w:r>
        </w:del>
      </w:ins>
    </w:p>
    <w:p w14:paraId="5EE502A1" w14:textId="167255BC" w:rsidR="00B77020" w:rsidRPr="003C579D" w:rsidDel="00465AF9" w:rsidRDefault="005A7C0A">
      <w:pPr>
        <w:pStyle w:val="ListParagraph"/>
        <w:numPr>
          <w:ilvl w:val="0"/>
          <w:numId w:val="7"/>
        </w:numPr>
        <w:rPr>
          <w:del w:id="52" w:author="Nick.Tolimieri [2]" w:date="2022-09-12T10:03:00Z"/>
          <w:rPrChange w:id="53" w:author="Nick.Tolimieri" w:date="2022-09-09T14:57:00Z">
            <w:rPr>
              <w:del w:id="54" w:author="Nick.Tolimieri [2]" w:date="2022-09-12T10:03:00Z"/>
              <w:shd w:val="clear" w:color="auto" w:fill="FFF2CC"/>
            </w:rPr>
          </w:rPrChange>
        </w:rPr>
        <w:pPrChange w:id="55" w:author="Nick.Tolimieri" w:date="2022-09-09T15:21:00Z">
          <w:pPr>
            <w:pStyle w:val="Heading1"/>
          </w:pPr>
        </w:pPrChange>
      </w:pPr>
      <w:ins w:id="56" w:author="Nick.Tolimieri" w:date="2022-09-09T15:27:00Z">
        <w:del w:id="57" w:author="Nick.Tolimieri [2]" w:date="2022-09-12T10:03:00Z">
          <w:r w:rsidDel="00465AF9">
            <w:delText>Wernberg 2013. MHW loss of kelp etc.</w:delText>
          </w:r>
        </w:del>
      </w:ins>
    </w:p>
    <w:p w14:paraId="56F3B5B6" w14:textId="6EDBC5E4" w:rsidR="00DC6699" w:rsidRDefault="00713E05">
      <w:pPr>
        <w:rPr>
          <w:ins w:id="58" w:author="Nick.Tolimieri [2]" w:date="2022-09-12T13:51:00Z"/>
        </w:rPr>
      </w:pPr>
      <w:bookmarkStart w:id="59" w:name="_gjdgxs" w:colFirst="0" w:colLast="0"/>
      <w:bookmarkEnd w:id="59"/>
      <w:ins w:id="60" w:author="Nick.Tolimieri [2]" w:date="2022-09-12T08:43:00Z">
        <w:r>
          <w:t>Kelps</w:t>
        </w:r>
      </w:ins>
      <w:ins w:id="61" w:author="Nick.Tolimieri [2]" w:date="2022-09-12T13:48:00Z">
        <w:r w:rsidR="00DD540F">
          <w:t xml:space="preserve"> fores</w:t>
        </w:r>
        <w:r w:rsidR="00DD540F" w:rsidRPr="00556BF1">
          <w:t>ts are</w:t>
        </w:r>
      </w:ins>
      <w:del w:id="62" w:author="Nick.Tolimieri [2]" w:date="2022-09-12T13:37:00Z">
        <w:r w:rsidR="00645DF5" w:rsidRPr="00556BF1" w:rsidDel="00645DF5">
          <w:rPr>
            <w:rPrChange w:id="63" w:author="Nick.Tolimieri [2]" w:date="2022-09-12T13:49:00Z">
              <w:rPr/>
            </w:rPrChange>
          </w:rPr>
          <w:fldChar w:fldCharType="begin"/>
        </w:r>
        <w:r w:rsidR="00645DF5" w:rsidRPr="00556BF1" w:rsidDel="00645DF5">
          <w:delInstrText xml:space="preserve"> ADDIN EN.CITE &lt;EndNote&gt;&lt;Cite&gt;&lt;Author&gt;Teagle&lt;/Author&gt;&lt;Year&gt;2017&lt;/Year&gt;&lt;RecNum&gt;9291&lt;/RecNum&gt;&lt;DisplayText&gt;(Teagle et al. 2017)&lt;/DisplayText&gt;&lt;record&gt;&lt;rec-number&gt;9291&lt;/rec-number&gt;&lt;foreign-keys&gt;&lt;key app="EN" db-id="prxrzzvdy0x2s4ee00qpxptadsswa02rwx0p" timestamp="1663014977"&gt;9291&lt;/key&gt;&lt;/foreign-keys&gt;&lt;ref-type name="Journal Article"&gt;17&lt;/ref-type&gt;&lt;contributors&gt;&lt;authors&gt;&lt;author&gt;Teagle, Harry&lt;/author&gt;&lt;author&gt;Hawkins, Stephen J&lt;/author&gt;&lt;author&gt;Moore, Pippa J&lt;/author&gt;&lt;author&gt;Smale, Dan A&lt;/author&gt;&lt;/authors&gt;&lt;/contributors&gt;&lt;titles&gt;&lt;title&gt;The role of kelp species as biogenic habitat formers in coastal marine ecosystems&lt;/title&gt;&lt;secondary-title&gt;Journal of Experimental Marine Biology and Ecology&lt;/secondary-title&gt;&lt;/titles&gt;&lt;periodical&gt;&lt;full-title&gt;Journal of Experimental Marine Biology and Ecology&lt;/full-title&gt;&lt;abbr-1&gt;J Exp Mar Biol Ecol&lt;/abbr-1&gt;&lt;/periodical&gt;&lt;pages&gt;81-98&lt;/pages&gt;&lt;volume&gt;492&lt;/volume&gt;&lt;dates&gt;&lt;year&gt;2017&lt;/year&gt;&lt;/dates&gt;&lt;isbn&gt;0022-0981&lt;/isbn&gt;&lt;urls&gt;&lt;/urls&gt;&lt;/record&gt;&lt;/Cite&gt;&lt;/EndNote&gt;</w:delInstrText>
        </w:r>
        <w:r w:rsidR="00645DF5" w:rsidRPr="00556BF1" w:rsidDel="00645DF5">
          <w:rPr>
            <w:rPrChange w:id="64" w:author="Nick.Tolimieri [2]" w:date="2022-09-12T13:49:00Z">
              <w:rPr/>
            </w:rPrChange>
          </w:rPr>
          <w:fldChar w:fldCharType="separate"/>
        </w:r>
        <w:r w:rsidR="00645DF5" w:rsidRPr="00556BF1" w:rsidDel="00645DF5">
          <w:rPr>
            <w:noProof/>
          </w:rPr>
          <w:delText>(Teagle et al. 2017)</w:delText>
        </w:r>
        <w:r w:rsidR="00645DF5" w:rsidRPr="00556BF1" w:rsidDel="00645DF5">
          <w:rPr>
            <w:rPrChange w:id="65" w:author="Nick.Tolimieri [2]" w:date="2022-09-12T13:49:00Z">
              <w:rPr/>
            </w:rPrChange>
          </w:rPr>
          <w:fldChar w:fldCharType="end"/>
        </w:r>
      </w:del>
      <w:ins w:id="66" w:author="Nick.Tolimieri [2]" w:date="2022-09-12T13:29:00Z">
        <w:r w:rsidR="00645DF5" w:rsidRPr="00556BF1">
          <w:t xml:space="preserve"> </w:t>
        </w:r>
      </w:ins>
      <w:ins w:id="67" w:author="Nick.Tolimieri [2]" w:date="2022-09-12T13:23:00Z">
        <w:r w:rsidR="008124B9" w:rsidRPr="00556BF1">
          <w:t>iconic</w:t>
        </w:r>
      </w:ins>
      <w:ins w:id="68" w:author="Nick.Tolimieri [2]" w:date="2022-09-12T13:39:00Z">
        <w:r w:rsidR="00645DF5" w:rsidRPr="00556BF1">
          <w:rPr>
            <w:rPrChange w:id="69" w:author="Nick.Tolimieri [2]" w:date="2022-09-12T13:49:00Z">
              <w:rPr>
                <w:highlight w:val="yellow"/>
              </w:rPr>
            </w:rPrChange>
          </w:rPr>
          <w:t xml:space="preserve"> </w:t>
        </w:r>
      </w:ins>
      <w:ins w:id="70" w:author="Nick.Tolimieri [2]" w:date="2022-09-12T13:23:00Z">
        <w:r w:rsidR="008124B9" w:rsidRPr="00556BF1">
          <w:t xml:space="preserve">nearshore habitats </w:t>
        </w:r>
      </w:ins>
      <w:ins w:id="71" w:author="Nick.Tolimieri [2]" w:date="2022-09-12T13:48:00Z">
        <w:r w:rsidR="00DD540F" w:rsidRPr="00556BF1">
          <w:t>found</w:t>
        </w:r>
      </w:ins>
      <w:ins w:id="72" w:author="Nick.Tolimieri [2]" w:date="2022-09-13T09:16:00Z">
        <w:r w:rsidR="00954CB3">
          <w:t xml:space="preserve"> in </w:t>
        </w:r>
        <w:r w:rsidR="00954CB3" w:rsidRPr="008124B9">
          <w:t>temperate</w:t>
        </w:r>
        <w:r w:rsidR="00954CB3">
          <w:t xml:space="preserve"> and subpolar</w:t>
        </w:r>
        <w:r w:rsidR="00954CB3" w:rsidRPr="008124B9">
          <w:t xml:space="preserve"> waters</w:t>
        </w:r>
      </w:ins>
      <w:ins w:id="73" w:author="Nick.Tolimieri [2]" w:date="2022-09-12T13:48:00Z">
        <w:r w:rsidR="00DD540F">
          <w:t xml:space="preserve"> </w:t>
        </w:r>
      </w:ins>
      <w:ins w:id="74" w:author="Nick.Tolimieri [2]" w:date="2022-09-12T13:49:00Z">
        <w:r w:rsidR="00DD540F">
          <w:t>along approximately a quarter of the world’s shorelines</w:t>
        </w:r>
      </w:ins>
      <w:ins w:id="75" w:author="Nick.Tolimieri [2]" w:date="2022-09-12T13:25:00Z">
        <w:r w:rsidR="008124B9">
          <w:t xml:space="preserve"> </w:t>
        </w:r>
      </w:ins>
      <w:r w:rsidR="00E878A1">
        <w:fldChar w:fldCharType="begin"/>
      </w:r>
      <w:r w:rsidR="00E878A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E878A1">
        <w:fldChar w:fldCharType="separate"/>
      </w:r>
      <w:r w:rsidR="00E878A1">
        <w:rPr>
          <w:noProof/>
        </w:rPr>
        <w:t>(Smale 2020)</w:t>
      </w:r>
      <w:r w:rsidR="00E878A1">
        <w:fldChar w:fldCharType="end"/>
      </w:r>
      <w:ins w:id="76" w:author="Nick.Tolimieri [2]" w:date="2022-09-12T13:24:00Z">
        <w:r w:rsidR="008124B9">
          <w:t xml:space="preserve">. </w:t>
        </w:r>
      </w:ins>
      <w:ins w:id="77" w:author="Nick.Tolimieri [2]" w:date="2022-09-12T13:28:00Z">
        <w:r w:rsidR="00FA700E">
          <w:t xml:space="preserve">As foundations </w:t>
        </w:r>
      </w:ins>
      <w:ins w:id="78" w:author="Nick.Tolimieri [2]" w:date="2022-09-12T13:29:00Z">
        <w:r w:rsidR="00FA700E">
          <w:t>s</w:t>
        </w:r>
      </w:ins>
      <w:ins w:id="79" w:author="Nick.Tolimieri [2]" w:date="2022-09-12T13:28:00Z">
        <w:r w:rsidR="00FA700E">
          <w:t>pecies</w:t>
        </w:r>
      </w:ins>
      <w:del w:id="80" w:author="Nick.Tolimieri [2]" w:date="2022-09-12T13:56:00Z">
        <w:r w:rsidR="00764B74" w:rsidDel="00764B74">
          <w:delText>{Wernberg, 2019 #9287}</w:delText>
        </w:r>
      </w:del>
      <w:moveToRangeStart w:id="81" w:author="Nick.Tolimieri [2]" w:date="2022-09-12T13:54:00Z" w:name="move113883267"/>
      <w:moveTo w:id="82" w:author="Nick.Tolimieri [2]" w:date="2022-09-12T13:54:00Z">
        <w:del w:id="83" w:author="Nick.Tolimieri [2]" w:date="2022-09-12T13:54:00Z">
          <w:r w:rsidR="00764B74"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764B74" w:rsidDel="00764B74">
            <w:delInstrText xml:space="preserve"> ADDIN EN.CITE </w:delInstrText>
          </w:r>
          <w:r w:rsidR="00764B74"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764B74" w:rsidDel="00764B74">
            <w:delInstrText xml:space="preserve"> ADDIN EN.CITE.DATA </w:delInstrText>
          </w:r>
        </w:del>
      </w:moveTo>
      <w:ins w:id="84" w:author="Nick.Tolimieri [2]" w:date="2022-09-12T13:54:00Z">
        <w:del w:id="85" w:author="Nick.Tolimieri [2]" w:date="2022-09-12T13:54:00Z"/>
      </w:ins>
      <w:moveTo w:id="86" w:author="Nick.Tolimieri [2]" w:date="2022-09-12T13:54:00Z">
        <w:del w:id="87" w:author="Nick.Tolimieri [2]" w:date="2022-09-12T13:54:00Z">
          <w:r w:rsidR="00764B74" w:rsidDel="00764B74">
            <w:fldChar w:fldCharType="end"/>
          </w:r>
        </w:del>
      </w:moveTo>
      <w:ins w:id="88" w:author="Nick.Tolimieri [2]" w:date="2022-09-12T13:54:00Z">
        <w:del w:id="89" w:author="Nick.Tolimieri [2]" w:date="2022-09-12T13:54:00Z"/>
      </w:ins>
      <w:moveTo w:id="90" w:author="Nick.Tolimieri [2]" w:date="2022-09-12T13:54:00Z">
        <w:del w:id="91" w:author="Nick.Tolimieri [2]" w:date="2022-09-12T13:54:00Z">
          <w:r w:rsidR="00764B74" w:rsidDel="00764B74">
            <w:fldChar w:fldCharType="separate"/>
          </w:r>
          <w:r w:rsidR="00764B74" w:rsidDel="00764B74">
            <w:rPr>
              <w:noProof/>
            </w:rPr>
            <w:delText>(Smale et al. 2013, Steneck et al. 2013, Teagle et al. 2017)</w:delText>
          </w:r>
          <w:r w:rsidR="00764B74" w:rsidDel="00764B74">
            <w:fldChar w:fldCharType="end"/>
          </w:r>
        </w:del>
      </w:moveTo>
      <w:moveToRangeEnd w:id="81"/>
      <w:del w:id="92" w:author="Nick.Tolimieri [2]" w:date="2022-09-12T13:56:00Z">
        <w:r w:rsidR="00764B74" w:rsidDel="00764B74">
          <w:delText>{Teagle, 2017 #9291}</w:delText>
        </w:r>
      </w:del>
      <w:ins w:id="93" w:author="Nick.Tolimieri [2]" w:date="2022-09-12T13:56:00Z">
        <w:r w:rsidR="00764B74">
          <w:t xml:space="preserve"> </w:t>
        </w:r>
      </w:ins>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VHJlbmRzIGZvciB0aGUgV29ybGTigJlzIEtlbHAgRm9yZXN0czwvdGl0bGU+PHNlY29u
ZGFyeS10aXRsZT5Xb3JsZCBTZWFzOiBhbiBFbnZpcm9ubWVudGFsIE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mxpc2hlcj5BY2FkZW1pYyBQcmVzczwvcHVibGlzaGVyPjxpc2JuPjk3OC0wLTEyLTgwNTA1Mi0x
PC9pc2JuPjx1cmxzPjxyZWxhdGVkLXVybHM+PHVybD5odHRwczovL3d3dy5zY2llbmNlZGlyZWN0
LmNvbS9zY2llbmNlL2FydGljbGUvcGlpL0I5NzgwMTI4MDUwNTIxMDAwMDM2PC91cmw+PC9yZWxh
dGVkLXVybHM+PC91cmxzPjxlbGVjdHJvbmljLXJlc291cmNlLW51bT5odHRwczovL2RvaS5vcmcv
MTAuMTAxNi9COTc4LTAtMTItODA1MDUyLTEuMDAwMDMtNjwvZWxlY3Ryb25pYy1yZXNvdXJjZS1u
dW0+PC9yZWNvcmQ+PC9DaXRlPjwvRW5kTm90ZT5=
</w:fldData>
        </w:fldChar>
      </w:r>
      <w:r w:rsidR="00E878A1">
        <w:instrText xml:space="preserve"> ADDIN EN.CITE </w:instrText>
      </w:r>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VHJlbmRzIGZvciB0aGUgV29ybGTigJlzIEtlbHAgRm9yZXN0czwvdGl0bGU+PHNlY29u
ZGFyeS10aXRsZT5Xb3JsZCBTZWFzOiBhbiBFbnZpcm9ubWVudGFsIE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mxpc2hlcj5BY2FkZW1pYyBQcmVzczwvcHVibGlzaGVyPjxpc2JuPjk3OC0wLTEyLTgwNTA1Mi0x
PC9pc2JuPjx1cmxzPjxyZWxhdGVkLXVybHM+PHVybD5odHRwczovL3d3dy5zY2llbmNlZGlyZWN0
LmNvbS9zY2llbmNlL2FydGljbGUvcGlpL0I5NzgwMTI4MDUwNTIxMDAwMDM2PC91cmw+PC9yZWxh
dGVkLXVybHM+PC91cmxzPjxlbGVjdHJvbmljLXJlc291cmNlLW51bT5odHRwczovL2RvaS5vcmcv
MTAuMTAxNi9COTc4LTAtMTItODA1MDUyLTEuMDAwMDMtNjwvZWxlY3Ryb25pYy1yZXNvdXJjZS1u
dW0+PC9yZWNvcmQ+PC9DaXRlPjwvRW5kTm90ZT5=
</w:fldData>
        </w:fldChar>
      </w:r>
      <w:r w:rsidR="00E878A1">
        <w:instrText xml:space="preserve"> ADDIN EN.CITE.DATA </w:instrText>
      </w:r>
      <w:r w:rsidR="00E878A1">
        <w:fldChar w:fldCharType="end"/>
      </w:r>
      <w:r w:rsidR="00E878A1">
        <w:fldChar w:fldCharType="separate"/>
      </w:r>
      <w:r w:rsidR="00E878A1">
        <w:rPr>
          <w:noProof/>
        </w:rPr>
        <w:t>(Teagle et al. 2017, Wernberg et al. 2019)</w:t>
      </w:r>
      <w:r w:rsidR="00E878A1">
        <w:fldChar w:fldCharType="end"/>
      </w:r>
      <w:ins w:id="94" w:author="Nick.Tolimieri [2]" w:date="2022-09-12T13:28:00Z">
        <w:r w:rsidR="00FA700E">
          <w:t>,</w:t>
        </w:r>
      </w:ins>
      <w:ins w:id="95" w:author="Nick.Tolimieri [2]" w:date="2022-09-13T09:21:00Z">
        <w:r w:rsidR="00E734D7">
          <w:t xml:space="preserve"> these l</w:t>
        </w:r>
      </w:ins>
      <w:ins w:id="96" w:author="Nick.Tolimieri [2]" w:date="2022-09-12T13:28:00Z">
        <w:r w:rsidR="00FA700E">
          <w:t>arge brown algae</w:t>
        </w:r>
      </w:ins>
      <w:ins w:id="97" w:author="Nick.Tolimieri [2]" w:date="2022-09-13T09:21:00Z">
        <w:r w:rsidR="00E734D7">
          <w:t xml:space="preserve"> (</w:t>
        </w:r>
      </w:ins>
      <w:ins w:id="98" w:author="Nick.Tolimieri [2]" w:date="2022-09-12T13:52:00Z">
        <w:r w:rsidR="00764B74">
          <w:t>primarily</w:t>
        </w:r>
      </w:ins>
      <w:ins w:id="99" w:author="Nick.Tolimieri [2]" w:date="2022-09-12T13:53:00Z">
        <w:r w:rsidR="00764B74">
          <w:t xml:space="preserve"> </w:t>
        </w:r>
      </w:ins>
      <w:ins w:id="100" w:author="Nick.Tolimieri [2]" w:date="2022-09-12T13:52:00Z">
        <w:r w:rsidR="00764B74">
          <w:t>order Laminariales)</w:t>
        </w:r>
      </w:ins>
      <w:ins w:id="101" w:author="Nick.Tolimieri [2]" w:date="2022-09-12T13:53:00Z">
        <w:r w:rsidR="00764B74">
          <w:t xml:space="preserve"> provide </w:t>
        </w:r>
      </w:ins>
      <w:moveToRangeStart w:id="102" w:author="Nick.Tolimieri [2]" w:date="2022-09-12T13:51:00Z" w:name="move113883129"/>
      <w:moveTo w:id="103" w:author="Nick.Tolimieri [2]" w:date="2022-09-12T13:51:00Z">
        <w:del w:id="104" w:author="Nick.Tolimieri [2]" w:date="2022-09-12T14:00:00Z">
          <w:r w:rsidR="00DC6699" w:rsidDel="004775AB">
            <w:delText>including</w:delText>
          </w:r>
        </w:del>
      </w:moveTo>
      <w:ins w:id="105" w:author="Nick.Tolimieri [2]" w:date="2022-09-12T13:59:00Z">
        <w:r w:rsidR="0041566A">
          <w:t>biogenic</w:t>
        </w:r>
      </w:ins>
      <w:moveTo w:id="106" w:author="Nick.Tolimieri [2]" w:date="2022-09-12T13:51:00Z">
        <w:r w:rsidR="00DC6699">
          <w:t xml:space="preserve"> habitat</w:t>
        </w:r>
        <w:del w:id="107" w:author="Nick.Tolimieri [2]" w:date="2022-09-12T13:59:00Z">
          <w:r w:rsidR="00DC6699" w:rsidDel="0041566A">
            <w:delText xml:space="preserve"> provisioning</w:delText>
          </w:r>
        </w:del>
        <w:r w:rsidR="00DC6699">
          <w:t xml:space="preserve"> </w:t>
        </w:r>
      </w:moveTo>
      <w:ins w:id="108" w:author="Nick.Tolimieri [2]" w:date="2022-09-12T14:01:00Z">
        <w:r w:rsidR="004775AB">
          <w:t xml:space="preserve">for many species and </w:t>
        </w:r>
      </w:ins>
      <w:ins w:id="109" w:author="Nick.Tolimieri [2]" w:date="2022-09-12T14:02:00Z">
        <w:r w:rsidR="004775AB">
          <w:t xml:space="preserve">form the basis of </w:t>
        </w:r>
      </w:ins>
      <w:moveTo w:id="110" w:author="Nick.Tolimieri [2]" w:date="2022-09-12T13:51:00Z">
        <w:del w:id="111" w:author="Nick.Tolimieri [2]" w:date="2022-09-12T14:03:00Z">
          <w:r w:rsidR="00DC6699" w:rsidDel="004775AB">
            <w:delText xml:space="preserve">and enhanced </w:delText>
          </w:r>
        </w:del>
      </w:moveTo>
      <w:ins w:id="112" w:author="Nick.Tolimieri [2]" w:date="2022-09-12T14:03:00Z">
        <w:r w:rsidR="004775AB">
          <w:t xml:space="preserve">highly </w:t>
        </w:r>
      </w:ins>
      <w:moveTo w:id="113" w:author="Nick.Tolimieri [2]" w:date="2022-09-12T13:51:00Z">
        <w:r w:rsidR="00DC6699">
          <w:t>productiv</w:t>
        </w:r>
        <w:del w:id="114" w:author="Nick.Tolimieri [2]" w:date="2022-09-12T14:03:00Z">
          <w:r w:rsidR="00DC6699" w:rsidDel="004775AB">
            <w:delText>ity</w:delText>
          </w:r>
        </w:del>
      </w:moveTo>
      <w:ins w:id="115" w:author="Nick.Tolimieri [2]" w:date="2022-09-12T14:03:00Z">
        <w:r w:rsidR="004775AB">
          <w:t>e, diverse and complex</w:t>
        </w:r>
      </w:ins>
      <w:moveTo w:id="116" w:author="Nick.Tolimieri [2]" w:date="2022-09-12T13:51:00Z">
        <w:del w:id="117" w:author="Nick.Tolimieri [2]" w:date="2022-09-12T14:03:00Z">
          <w:r w:rsidR="00DC6699" w:rsidDel="004775AB">
            <w:delText xml:space="preserve"> of</w:delText>
          </w:r>
        </w:del>
        <w:r w:rsidR="00DC6699">
          <w:t xml:space="preserve"> nearshore food web</w:t>
        </w:r>
      </w:moveTo>
      <w:ins w:id="118" w:author="Nick.Tolimieri" w:date="2022-09-14T09:29:00Z">
        <w:r w:rsidR="00D95616">
          <w:t>s</w:t>
        </w:r>
      </w:ins>
      <w:ins w:id="119" w:author="Nick.Tolimieri [2]" w:date="2022-09-13T09:17:00Z">
        <w:r w:rsidR="00260681">
          <w:t xml:space="preserve"> </w:t>
        </w:r>
      </w:ins>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dm9sdW1lPjIw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</w:fldData>
        </w:fldChar>
      </w:r>
      <w:r w:rsidR="00260681">
        <w:instrText xml:space="preserve"> ADDIN EN.CITE </w:instrText>
      </w:r>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dm9sdW1lPjIw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</w:fldData>
        </w:fldChar>
      </w:r>
      <w:r w:rsidR="00260681">
        <w:instrText xml:space="preserve"> ADDIN EN.CITE.DATA </w:instrText>
      </w:r>
      <w:r w:rsidR="00260681">
        <w:fldChar w:fldCharType="end"/>
      </w:r>
      <w:r w:rsidR="00260681">
        <w:fldChar w:fldCharType="separate"/>
      </w:r>
      <w:r w:rsidR="00260681">
        <w:rPr>
          <w:noProof/>
        </w:rPr>
        <w:t>(Duggins 1988, Duggins et al. 1989, Gabara et al. 2021, Smith &amp; Fox 2022)</w:t>
      </w:r>
      <w:r w:rsidR="00260681">
        <w:fldChar w:fldCharType="end"/>
      </w:r>
      <w:moveTo w:id="120" w:author="Nick.Tolimieri [2]" w:date="2022-09-12T13:51:00Z">
        <w:del w:id="121" w:author="Nick.Tolimieri [2]" w:date="2022-09-13T09:17:00Z">
          <w:r w:rsidR="00DC6699" w:rsidDel="00260681">
            <w:delText xml:space="preserve">s </w:delText>
          </w:r>
        </w:del>
      </w:moveTo>
      <w:del w:id="122" w:author="Nick.Tolimieri [2]" w:date="2022-09-13T09:17:00Z">
        <w:r w:rsidR="00E878A1" w:rsidDel="00260681">
          <w:fldChar w:fldCharType="begin">
            <w:fldData xml:space="preserve">PEVuZE5vdGU+PENpdGU+PEF1dGhvcj5EdWdnaW5zPC9BdXRob3I+PFllYXI+MTk4OTwvWWVhcj48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</w:fldData>
          </w:fldChar>
        </w:r>
        <w:r w:rsidR="00D8782F" w:rsidDel="00260681">
          <w:delInstrText xml:space="preserve"> ADDIN EN.CITE </w:delInstrText>
        </w:r>
        <w:r w:rsidR="00D8782F" w:rsidDel="00260681">
          <w:fldChar w:fldCharType="begin">
            <w:fldData xml:space="preserve">PEVuZE5vdGU+PENpdGU+PEF1dGhvcj5EdWdnaW5zPC9BdXRob3I+PFllYXI+MTk4OTwvWWVhcj48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</w:fldData>
          </w:fldChar>
        </w:r>
        <w:r w:rsidR="00D8782F" w:rsidDel="00260681">
          <w:delInstrText xml:space="preserve"> ADDIN EN.CITE.DATA </w:delInstrText>
        </w:r>
        <w:r w:rsidR="00D8782F" w:rsidDel="00260681">
          <w:fldChar w:fldCharType="end"/>
        </w:r>
        <w:r w:rsidR="00E878A1" w:rsidDel="00260681">
          <w:fldChar w:fldCharType="separate"/>
        </w:r>
        <w:r w:rsidR="00D8782F" w:rsidDel="00260681">
          <w:rPr>
            <w:noProof/>
          </w:rPr>
          <w:delText>(Duggins et al. 1989, Smith &amp; Fox 2022, Gabara, 2021 #8680)</w:delText>
        </w:r>
        <w:r w:rsidR="00E878A1" w:rsidDel="00260681">
          <w:fldChar w:fldCharType="end"/>
        </w:r>
      </w:del>
      <w:moveTo w:id="123" w:author="Nick.Tolimieri [2]" w:date="2022-09-12T13:51:00Z">
        <w:del w:id="124" w:author="Nick.Tolimieri [2]" w:date="2022-09-12T14:03:00Z">
          <w:r w:rsidR="00DC6699" w:rsidDel="004775AB">
            <w:delText>, support for highly diverse and complex food webs</w:delText>
          </w:r>
        </w:del>
      </w:moveTo>
      <w:del w:id="125" w:author="Nick.Tolimieri [2]" w:date="2022-09-12T14:05:00Z">
        <w:r w:rsidR="004775AB" w:rsidDel="004775AB">
          <w:fldChar w:fldCharType="begin"/>
        </w:r>
        <w:r w:rsidR="004775AB"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4775AB" w:rsidDel="004775AB">
          <w:fldChar w:fldCharType="separate"/>
        </w:r>
        <w:r w:rsidR="004775AB" w:rsidDel="004775AB">
          <w:rPr>
            <w:noProof/>
          </w:rPr>
          <w:delText>(Gabara et al. 2021)</w:delText>
        </w:r>
        <w:r w:rsidR="004775AB" w:rsidDel="004775AB">
          <w:fldChar w:fldCharType="end"/>
        </w:r>
      </w:del>
      <w:moveTo w:id="126" w:author="Nick.Tolimieri [2]" w:date="2022-09-12T13:51:00Z">
        <w:del w:id="127" w:author="Nick.Tolimieri [2]" w:date="2022-09-12T14:04:00Z">
          <w:r w:rsidR="00DC6699" w:rsidDel="004775AB">
            <w:delText xml:space="preserve"> </w:delText>
          </w:r>
          <w:r w:rsidR="00DC6699" w:rsidDel="004775AB">
            <w:fldChar w:fldCharType="begin"/>
          </w:r>
          <w:r w:rsidR="00DC6699"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DC6699" w:rsidDel="004775AB">
            <w:fldChar w:fldCharType="separate"/>
          </w:r>
          <w:r w:rsidR="00DC6699" w:rsidDel="004775AB">
            <w:rPr>
              <w:noProof/>
            </w:rPr>
            <w:delText>(Gabara et al. 2021)</w:delText>
          </w:r>
          <w:r w:rsidR="00DC6699" w:rsidDel="004775AB">
            <w:fldChar w:fldCharType="end"/>
          </w:r>
        </w:del>
        <w:del w:id="128" w:author="Nick.Tolimieri [2]" w:date="2022-09-12T14:03:00Z">
          <w:r w:rsidR="00DC6699" w:rsidDel="004775AB">
            <w:delText>,</w:delText>
          </w:r>
        </w:del>
      </w:moveTo>
      <w:ins w:id="129" w:author="Nick.Tolimieri [2]" w:date="2022-09-12T14:05:00Z">
        <w:r w:rsidR="004775AB">
          <w:t>. Kelps</w:t>
        </w:r>
      </w:ins>
      <w:moveTo w:id="130" w:author="Nick.Tolimieri [2]" w:date="2022-09-12T13:51:00Z">
        <w:del w:id="131" w:author="Nick.Tolimieri [2]" w:date="2022-09-12T14:05:00Z">
          <w:r w:rsidR="00DC6699" w:rsidDel="004775AB">
            <w:delText xml:space="preserve"> </w:delText>
          </w:r>
        </w:del>
      </w:moveTo>
      <w:ins w:id="132" w:author="Nick.Tolimieri [2]" w:date="2022-09-12T14:05:00Z">
        <w:r w:rsidR="004775AB">
          <w:t xml:space="preserve"> </w:t>
        </w:r>
      </w:ins>
      <w:moveTo w:id="133" w:author="Nick.Tolimieri [2]" w:date="2022-09-12T13:51:00Z">
        <w:r w:rsidR="00DC6699">
          <w:t xml:space="preserve">influence </w:t>
        </w:r>
      </w:moveTo>
      <w:ins w:id="134" w:author="Nick.Tolimieri [2]" w:date="2022-09-12T14:05:00Z">
        <w:r w:rsidR="004775AB">
          <w:t>nearshore</w:t>
        </w:r>
      </w:ins>
      <w:moveTo w:id="135" w:author="Nick.Tolimieri [2]" w:date="2022-09-12T13:51:00Z">
        <w:del w:id="136" w:author="Nick.Tolimieri [2]" w:date="2022-09-12T14:05:00Z">
          <w:r w:rsidR="00DC6699" w:rsidDel="004775AB">
            <w:delText>on</w:delText>
          </w:r>
        </w:del>
        <w:r w:rsidR="00DC6699">
          <w:t xml:space="preserve"> sedimentation dynamics </w:t>
        </w:r>
      </w:moveTo>
      <w:r w:rsidR="00E878A1">
        <w:fldChar w:fldCharType="begin"/>
      </w:r>
      <w:r w:rsidR="00E878A1">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E878A1">
        <w:fldChar w:fldCharType="separate"/>
      </w:r>
      <w:r w:rsidR="00E878A1">
        <w:rPr>
          <w:noProof/>
        </w:rPr>
        <w:t>(Connell 2005)</w:t>
      </w:r>
      <w:r w:rsidR="00E878A1">
        <w:fldChar w:fldCharType="end"/>
      </w:r>
      <w:moveTo w:id="137" w:author="Nick.Tolimieri [2]" w:date="2022-09-12T13:51:00Z">
        <w:r w:rsidR="00DC6699">
          <w:t xml:space="preserve">, </w:t>
        </w:r>
      </w:moveTo>
      <w:ins w:id="138" w:author="Nick.Tolimieri [2]" w:date="2022-09-12T14:05:00Z">
        <w:r w:rsidR="004775AB">
          <w:t xml:space="preserve">provide </w:t>
        </w:r>
      </w:ins>
      <w:moveTo w:id="139" w:author="Nick.Tolimieri [2]" w:date="2022-09-12T13:51:00Z">
        <w:r w:rsidR="00DC6699">
          <w:t xml:space="preserve">coastal protection from wave energy </w:t>
        </w:r>
      </w:moveTo>
      <w:r w:rsidR="00E878A1">
        <w:fldChar w:fldCharType="begin"/>
      </w:r>
      <w:r w:rsidR="00E878A1">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E878A1">
        <w:fldChar w:fldCharType="separate"/>
      </w:r>
      <w:r w:rsidR="00E878A1">
        <w:rPr>
          <w:noProof/>
        </w:rPr>
        <w:t>(Pinsky et al. 2013)</w:t>
      </w:r>
      <w:r w:rsidR="00E878A1">
        <w:fldChar w:fldCharType="end"/>
      </w:r>
      <w:moveTo w:id="140" w:author="Nick.Tolimieri [2]" w:date="2022-09-12T13:51:00Z">
        <w:r w:rsidR="00DC6699">
          <w:t xml:space="preserve">, and </w:t>
        </w:r>
      </w:moveTo>
      <w:ins w:id="141" w:author="Nick.Tolimieri [2]" w:date="2022-09-12T14:05:00Z">
        <w:r w:rsidR="004775AB">
          <w:t xml:space="preserve">increase </w:t>
        </w:r>
      </w:ins>
      <w:moveTo w:id="142" w:author="Nick.Tolimieri [2]" w:date="2022-09-12T13:51:00Z">
        <w:r w:rsidR="00DC6699">
          <w:t xml:space="preserve">carbon sequestration and buffering against ocean acidification </w:t>
        </w:r>
      </w:moveTo>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E878A1">
        <w:instrText xml:space="preserve"> ADDIN EN.CITE </w:instrText>
      </w:r>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E878A1">
        <w:instrText xml:space="preserve"> ADDIN EN.CITE.DATA </w:instrText>
      </w:r>
      <w:r w:rsidR="00E878A1">
        <w:fldChar w:fldCharType="end"/>
      </w:r>
      <w:r w:rsidR="00E878A1">
        <w:fldChar w:fldCharType="separate"/>
      </w:r>
      <w:r w:rsidR="00E878A1">
        <w:rPr>
          <w:noProof/>
        </w:rPr>
        <w:t>(Wilmers et al. 2012, Weigel &amp; Pfister 2021, but see Gallagher et al. 2022)</w:t>
      </w:r>
      <w:r w:rsidR="00E878A1">
        <w:fldChar w:fldCharType="end"/>
      </w:r>
      <w:moveTo w:id="143" w:author="Nick.Tolimieri [2]" w:date="2022-09-12T13:51:00Z">
        <w:r w:rsidR="00DC6699">
          <w:t xml:space="preserve">. By fueling nearshore production and providing extensive </w:t>
        </w:r>
        <w:del w:id="144" w:author="Nick.Tolimieri" w:date="2022-09-14T10:00:00Z">
          <w:r w:rsidR="00DC6699" w:rsidDel="005F5A0C">
            <w:delText>adult a</w:delText>
          </w:r>
        </w:del>
      </w:moveTo>
      <w:ins w:id="145" w:author="Nick.Tolimieri" w:date="2022-09-14T10:00:00Z">
        <w:r w:rsidR="005F5A0C">
          <w:t>juvenile a</w:t>
        </w:r>
      </w:ins>
      <w:moveTo w:id="146" w:author="Nick.Tolimieri [2]" w:date="2022-09-12T13:51:00Z">
        <w:r w:rsidR="00DC6699">
          <w:t xml:space="preserve">nd </w:t>
        </w:r>
        <w:del w:id="147" w:author="Nick.Tolimieri" w:date="2022-09-14T10:00:00Z">
          <w:r w:rsidR="00DC6699" w:rsidDel="005F5A0C">
            <w:delText>juvenile</w:delText>
          </w:r>
        </w:del>
      </w:moveTo>
      <w:ins w:id="148" w:author="Nick.Tolimieri" w:date="2022-09-14T10:00:00Z">
        <w:r w:rsidR="005F5A0C">
          <w:t>adult</w:t>
        </w:r>
      </w:ins>
      <w:moveTo w:id="149" w:author="Nick.Tolimieri [2]" w:date="2022-09-12T13:51:00Z">
        <w:r w:rsidR="00DC6699">
          <w:t xml:space="preserve"> fish habitat, kelp forests </w:t>
        </w:r>
        <w:del w:id="150" w:author="Nick.Tolimieri [2]" w:date="2022-09-12T14:06:00Z">
          <w:r w:rsidR="00DC6699" w:rsidDel="004775AB">
            <w:delText xml:space="preserve">also </w:delText>
          </w:r>
        </w:del>
        <w:r w:rsidR="00DC6699">
          <w:t xml:space="preserve">support diverse ecological communities </w:t>
        </w:r>
      </w:moveTo>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ExvY2FsIERlZm9yZXN0YXRpb24gb24gdGhlIERpdmVyc2l0eSBhbmQgU3RydWN0
dXJlIG9mIFNvdXRoZXJuIENhbGlmb3JuaWEgR2lhbnQgS2VscCBGb3Jlc3QgRm9vZCBX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QmlvbG9neSBhbmQgRWNvbG9neSBvZiBHaWFudCBL
ZWxwIE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E878A1">
        <w:instrText xml:space="preserve"> ADDIN EN.CITE </w:instrText>
      </w:r>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ExvY2FsIERlZm9yZXN0YXRpb24gb24gdGhlIERpdmVyc2l0eSBhbmQgU3RydWN0
dXJlIG9mIFNvdXRoZXJuIENhbGlmb3JuaWEgR2lhbnQgS2VscCBGb3Jlc3QgRm9vZCBX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QmlvbG9neSBhbmQgRWNvbG9neSBvZiBHaWFudCBL
ZWxwIE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E878A1">
        <w:instrText xml:space="preserve"> ADDIN EN.CITE.DATA </w:instrText>
      </w:r>
      <w:r w:rsidR="00E878A1">
        <w:fldChar w:fldCharType="end"/>
      </w:r>
      <w:r w:rsidR="00E878A1">
        <w:fldChar w:fldCharType="separate"/>
      </w:r>
      <w:r w:rsidR="00E878A1">
        <w:rPr>
          <w:noProof/>
        </w:rPr>
        <w:t>(Graham 2004, Schiel &amp; Foster 2015, Teagle et al. 2017)</w:t>
      </w:r>
      <w:r w:rsidR="00E878A1">
        <w:fldChar w:fldCharType="end"/>
      </w:r>
      <w:moveTo w:id="151" w:author="Nick.Tolimieri [2]" w:date="2022-09-12T13:51:00Z">
        <w:r w:rsidR="00DC6699">
          <w:t xml:space="preserve"> and important commercial, recreational and subsistence fisheries for both fish and invertebrate species </w:t>
        </w:r>
      </w:moveTo>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moveTo w:id="152" w:author="Nick.Tolimieri [2]" w:date="2022-09-12T13:51:00Z">
        <w:r w:rsidR="00DC6699">
          <w:t xml:space="preserve">. As many ecosystem-level perturbations are anticipated to intensify under scenarios of climate and ocean change </w:t>
        </w:r>
      </w:moveTo>
      <w:r w:rsidR="00E878A1">
        <w:fldChar w:fldCharType="begin"/>
      </w:r>
      <w:r w:rsidR="00E878A1">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E878A1">
        <w:fldChar w:fldCharType="separate"/>
      </w:r>
      <w:r w:rsidR="00E878A1">
        <w:rPr>
          <w:noProof/>
        </w:rPr>
        <w:t>(IPCC 2022)</w:t>
      </w:r>
      <w:r w:rsidR="00E878A1">
        <w:fldChar w:fldCharType="end"/>
      </w:r>
      <w:moveTo w:id="153" w:author="Nick.Tolimieri [2]" w:date="2022-09-12T13:51:00Z">
        <w:r w:rsidR="00DC6699">
          <w:t>, maintaining services from kelp forests requires regional</w:t>
        </w:r>
      </w:moveTo>
      <w:ins w:id="154" w:author="Nick.Tolimieri [2]" w:date="2022-09-12T14:09:00Z">
        <w:r w:rsidR="00D6426C">
          <w:t>,</w:t>
        </w:r>
      </w:ins>
      <w:moveTo w:id="155" w:author="Nick.Tolimieri [2]" w:date="2022-09-12T13:51:00Z">
        <w:r w:rsidR="00DC6699">
          <w:t xml:space="preserve"> mechanistic studies to understand dynamic community responses.</w:t>
        </w:r>
      </w:moveTo>
      <w:moveToRangeEnd w:id="102"/>
    </w:p>
    <w:moveFromRangeStart w:id="156" w:author="Nick.Tolimieri [2]" w:date="2022-09-12T13:54:00Z" w:name="move113883267"/>
    <w:p w14:paraId="27B8AE9B" w14:textId="6AB04EF9" w:rsidR="00CB722B" w:rsidRDefault="00645DF5" w:rsidP="0086479B">
      <w:pPr>
        <w:rPr>
          <w:ins w:id="157" w:author="Nick.Tolimieri [2]" w:date="2022-09-12T16:09:00Z"/>
        </w:rPr>
      </w:pPr>
      <w:moveFrom w:id="158" w:author="Nick.Tolimieri [2]" w:date="2022-09-12T13:54:00Z">
        <w:del w:id="159" w:author="Nick.Tolimieri [2]" w:date="2022-09-12T13:58:00Z">
          <w:r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C17FE3" w:rsidDel="00764B74">
            <w:delInstrText xml:space="preserve"> ADDIN EN.CITE </w:delInstrText>
          </w:r>
          <w:r w:rsidR="00C17FE3"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C17FE3" w:rsidDel="00764B74">
            <w:delInstrText xml:space="preserve"> ADDIN EN.CITE.DATA </w:delInstrText>
          </w:r>
        </w:del>
      </w:moveFrom>
      <w:del w:id="160" w:author="Nick.Tolimieri [2]" w:date="2022-09-12T13:54:00Z"/>
      <w:moveFrom w:id="161" w:author="Nick.Tolimieri [2]" w:date="2022-09-12T13:54:00Z">
        <w:del w:id="162" w:author="Nick.Tolimieri [2]" w:date="2022-09-12T13:58:00Z">
          <w:r w:rsidR="00C17FE3" w:rsidDel="00764B74">
            <w:fldChar w:fldCharType="end"/>
          </w:r>
        </w:del>
      </w:moveFrom>
      <w:del w:id="163" w:author="Nick.Tolimieri [2]" w:date="2022-09-12T13:54:00Z"/>
      <w:moveFrom w:id="164" w:author="Nick.Tolimieri [2]" w:date="2022-09-12T13:54:00Z">
        <w:del w:id="165" w:author="Nick.Tolimieri [2]" w:date="2022-09-12T13:58:00Z">
          <w:r w:rsidDel="00764B74">
            <w:fldChar w:fldCharType="separate"/>
          </w:r>
          <w:r w:rsidR="00C17FE3" w:rsidDel="00764B74">
            <w:rPr>
              <w:noProof/>
            </w:rPr>
            <w:delText>(Smale et al. 2013, Steneck et al. 2013, Teagle et al. 2017)</w:delText>
          </w:r>
          <w:r w:rsidDel="00764B74">
            <w:fldChar w:fldCharType="end"/>
          </w:r>
        </w:del>
      </w:moveFrom>
      <w:moveFromRangeEnd w:id="156"/>
      <w:del w:id="166" w:author="Nick.Tolimieri [2]" w:date="2022-09-12T13:40:00Z">
        <w:r w:rsidR="00C45824" w:rsidDel="00C17FE3">
          <w:fldChar w:fldCharType="begin"/>
        </w:r>
        <w:r w:rsidR="00C45824" w:rsidDel="00C17FE3">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R="00C45824" w:rsidDel="00C17FE3">
          <w:fldChar w:fldCharType="separate"/>
        </w:r>
        <w:r w:rsidR="00C45824" w:rsidDel="00C17FE3">
          <w:rPr>
            <w:noProof/>
          </w:rPr>
          <w:delText>(Smale 2020)</w:delText>
        </w:r>
        <w:r w:rsidR="00C45824" w:rsidDel="00C17FE3">
          <w:fldChar w:fldCharType="end"/>
        </w:r>
        <w:r w:rsidR="00C45824" w:rsidDel="00C17FE3">
          <w:fldChar w:fldCharType="begin"/>
        </w:r>
        <w:r w:rsidR="00C45824" w:rsidDel="00C17FE3">
          <w:delInstrText xml:space="preserve"> ADDIN EN.CITE &lt;EndNote&gt;&lt;Cite&gt;&lt;Author&gt;Wernberg&lt;/Author&gt;&lt;Year&gt;2019&lt;/Year&gt;&lt;RecNum&gt;9287&lt;/RecNum&gt;&lt;DisplayText&gt;(Wernberg et al. 2019)&lt;/DisplayText&gt;&lt;record&gt;&lt;rec-number&gt;9287&lt;/rec-number&gt;&lt;foreign-keys&gt;&lt;key app="EN" db-id="prxrzzvdy0x2s4ee00qpxptadsswa02rwx0p" timestamp="1662999350"&gt;9287&lt;/key&gt;&lt;/foreign-keys&gt;&lt;ref-type name="Book Section"&gt;5&lt;/ref-type&gt;&lt;contributors&gt;&lt;authors&gt;&lt;author&gt;Wernberg, Thomas&lt;/author&gt;&lt;author&gt;Krumhansl, Kira&lt;/author&gt;&lt;author&gt;Filbee-Dexter, Karen&lt;/author&gt;&lt;author&gt;Pedersen, Morten F.&lt;/author&gt;&lt;/authors&gt;&lt;secondary-authors&gt;&lt;author&gt;Sheppard, Charles&lt;/author&gt;&lt;/secondary-authors&gt;&lt;/contributors&gt;&lt;titles&gt;&lt;title&gt;Chapter 3 - Status and Trends for the World’s Kelp Forests&lt;/title&gt;&lt;secondary-title&gt;World Seas: an Environmental Evaluation (Second Edition)&lt;/secondary-title&gt;&lt;/titles&gt;&lt;pages&gt;57-78&lt;/pages&gt;&lt;keywords&gt;&lt;keyword&gt;Kelps&lt;/keyword&gt;&lt;keyword&gt;Harvesting&lt;/keyword&gt;&lt;keyword&gt;Climate change&lt;/keyword&gt;&lt;keyword&gt;Primary productivity&lt;/keyword&gt;&lt;/keywords&gt;&lt;dates&gt;&lt;year&gt;2019&lt;/year&gt;&lt;pub-dates&gt;&lt;date&gt;2019/01/01/&lt;/date&gt;&lt;/pub-dates&gt;&lt;/dates&gt;&lt;publisher&gt;Academic Press&lt;/publisher&gt;&lt;isbn&gt;978-0-12-805052-1&lt;/isbn&gt;&lt;urls&gt;&lt;related-urls&gt;&lt;url&gt;https://www.sciencedirect.com/science/article/pii/B9780128050521000036&lt;/url&gt;&lt;/related-urls&gt;&lt;/urls&gt;&lt;electronic-resource-num&gt;https://doi.org/10.1016/B978-0-12-805052-1.00003-6&lt;/electronic-resource-num&gt;&lt;/record&gt;&lt;/Cite&gt;&lt;/EndNote&gt;</w:delInstrText>
        </w:r>
        <w:r w:rsidR="00C45824" w:rsidDel="00C17FE3">
          <w:fldChar w:fldCharType="separate"/>
        </w:r>
        <w:r w:rsidR="00C45824" w:rsidDel="00C17FE3">
          <w:rPr>
            <w:noProof/>
          </w:rPr>
          <w:delText>(Wernberg et al. 2019)</w:delText>
        </w:r>
        <w:r w:rsidR="00C45824" w:rsidDel="00C17FE3">
          <w:fldChar w:fldCharType="end"/>
        </w:r>
      </w:del>
      <w:del w:id="167" w:author="Nick.Tolimieri [2]" w:date="2022-09-12T13:46:00Z">
        <w:r w:rsidR="00EF0B3C" w:rsidDel="00C17FE3">
          <w:delText>A</w:delText>
        </w:r>
      </w:del>
      <w:ins w:id="168" w:author="Nick.Tolimieri [2]" w:date="2022-09-12T13:46:00Z">
        <w:r w:rsidR="00C17FE3">
          <w:t>K</w:t>
        </w:r>
      </w:ins>
      <w:del w:id="169" w:author="Nick.Tolimieri [2]" w:date="2022-09-12T13:46:00Z">
        <w:r w:rsidR="00EF0B3C" w:rsidDel="00C17FE3">
          <w:delText xml:space="preserve"> rich body of literature and observation indicates that k</w:delText>
        </w:r>
      </w:del>
      <w:r w:rsidR="00EF0B3C">
        <w:t>elp forest</w:t>
      </w:r>
      <w:r w:rsidR="00EF0B3C" w:rsidRPr="00325DFE">
        <w:t>s</w:t>
      </w:r>
      <w:ins w:id="170" w:author="Nick.Tolimieri [2]" w:date="2022-09-12T13:25:00Z">
        <w:r w:rsidR="008124B9">
          <w:t xml:space="preserve"> </w:t>
        </w:r>
      </w:ins>
      <w:del w:id="171" w:author="Nick.Tolimieri [2]" w:date="2022-09-12T10:37:00Z">
        <w:r w:rsidR="00EF0B3C" w:rsidRPr="00325DFE" w:rsidDel="00C45824">
          <w:delText>—iconic, highly productive nearshore habitats in temperate waters throughout the world’s oceans</w:delText>
        </w:r>
        <w:r w:rsidR="00325DFE" w:rsidDel="00C45824">
          <w:fldChar w:fldCharType="begin"/>
        </w:r>
        <w:r w:rsidR="00325DFE" w:rsidDel="00C45824">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R="00325DFE" w:rsidDel="00C45824">
          <w:fldChar w:fldCharType="separate"/>
        </w:r>
        <w:r w:rsidR="00325DFE" w:rsidDel="00C45824">
          <w:rPr>
            <w:noProof/>
          </w:rPr>
          <w:delText>(Smale 2020)</w:delText>
        </w:r>
        <w:r w:rsidR="00325DFE" w:rsidDel="00C45824">
          <w:fldChar w:fldCharType="end"/>
        </w:r>
        <w:r w:rsidR="00EF0B3C" w:rsidRPr="00325DFE" w:rsidDel="00C45824">
          <w:delText>—</w:delText>
        </w:r>
      </w:del>
      <w:r w:rsidR="00EF0B3C">
        <w:t xml:space="preserve">are susceptible to state changes from </w:t>
      </w:r>
      <w:del w:id="172" w:author="Nick.Tolimieri [2]" w:date="2022-08-26T11:40:00Z">
        <w:r w:rsidR="00EF0B3C" w:rsidDel="00E41B65">
          <w:delText xml:space="preserve">kelp </w:delText>
        </w:r>
      </w:del>
      <w:ins w:id="173" w:author="Nick.Tolimieri [2]" w:date="2022-08-26T11:40:00Z">
        <w:r w:rsidR="00E41B65">
          <w:t>kelp-</w:t>
        </w:r>
      </w:ins>
      <w:r w:rsidR="003A6A42">
        <w:t xml:space="preserve">dominated </w:t>
      </w:r>
      <w:ins w:id="174" w:author="Nick.Tolimieri [2]" w:date="2022-09-12T15:29:00Z">
        <w:r w:rsidR="004E5F53">
          <w:t xml:space="preserve">(i.e., kelp forests) </w:t>
        </w:r>
      </w:ins>
      <w:r w:rsidR="00EF0B3C">
        <w:t xml:space="preserve">to </w:t>
      </w:r>
      <w:del w:id="175" w:author="Nick.Tolimieri [2]" w:date="2022-08-26T11:41:00Z">
        <w:r w:rsidR="00EF0B3C" w:rsidDel="00E41B65">
          <w:delText xml:space="preserve">urchin </w:delText>
        </w:r>
      </w:del>
      <w:ins w:id="176" w:author="Nick.Tolimieri [2]" w:date="2022-08-26T11:41:00Z">
        <w:r w:rsidR="00E41B65">
          <w:t>urchin-</w:t>
        </w:r>
      </w:ins>
      <w:r w:rsidR="003A6A42">
        <w:t>dominated</w:t>
      </w:r>
      <w:ins w:id="177" w:author="Nick.Tolimieri [2]" w:date="2022-09-12T15:29:00Z">
        <w:r w:rsidR="00843623">
          <w:t xml:space="preserve"> (ur</w:t>
        </w:r>
        <w:r w:rsidR="00843623" w:rsidRPr="00CB722B">
          <w:t>chin barrens)</w:t>
        </w:r>
      </w:ins>
      <w:r w:rsidR="003A6A42" w:rsidRPr="00CB722B">
        <w:t xml:space="preserve"> </w:t>
      </w:r>
      <w:r w:rsidR="00EF0B3C" w:rsidRPr="00CB722B">
        <w:t xml:space="preserve">habitat </w:t>
      </w:r>
      <w:r w:rsidR="00E878A1" w:rsidRPr="00CB722B">
        <w:rPr>
          <w:rPrChange w:id="178" w:author="Nick.Tolimieri [2]" w:date="2022-09-12T16:09:00Z">
            <w:rPr/>
          </w:rPrChange>
        </w:rPr>
        <w:fldChar w:fldCharType="begin">
          <w:fldData xml:space="preserve">PEVuZE5vdGU+PENpdGU+PEF1dGhvcj5Sb2dlcnMtQmVubmV0dDwvQXV0aG9yPjxZZWFyPjIwMTk8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</w:fldData>
        </w:fldChar>
      </w:r>
      <w:r w:rsidR="00E878A1" w:rsidRPr="00CB722B">
        <w:instrText xml:space="preserve"> ADDIN EN.CITE </w:instrText>
      </w:r>
      <w:r w:rsidR="00E878A1" w:rsidRPr="00CB722B">
        <w:rPr>
          <w:rPrChange w:id="179" w:author="Nick.Tolimieri [2]" w:date="2022-09-12T16:09:00Z">
            <w:rPr/>
          </w:rPrChange>
        </w:rPr>
        <w:fldChar w:fldCharType="begin">
          <w:fldData xml:space="preserve">PEVuZE5vdGU+PENpdGU+PEF1dGhvcj5Sb2dlcnMtQmVubmV0dDwvQXV0aG9yPjxZZWFyPjIwMTk8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</w:fldData>
        </w:fldChar>
      </w:r>
      <w:r w:rsidR="00E878A1" w:rsidRPr="00CB722B">
        <w:instrText xml:space="preserve"> ADDIN EN.CITE.DATA </w:instrText>
      </w:r>
      <w:r w:rsidR="00E878A1" w:rsidRPr="00CB722B">
        <w:rPr>
          <w:rPrChange w:id="180" w:author="Nick.Tolimieri [2]" w:date="2022-09-12T16:09:00Z">
            <w:rPr/>
          </w:rPrChange>
        </w:rPr>
      </w:r>
      <w:r w:rsidR="00E878A1" w:rsidRPr="00CB722B">
        <w:rPr>
          <w:rPrChange w:id="181" w:author="Nick.Tolimieri [2]" w:date="2022-09-12T16:09:00Z">
            <w:rPr/>
          </w:rPrChange>
        </w:rPr>
        <w:fldChar w:fldCharType="end"/>
      </w:r>
      <w:r w:rsidR="00E878A1" w:rsidRPr="00CB722B">
        <w:rPr>
          <w:rPrChange w:id="182" w:author="Nick.Tolimieri [2]" w:date="2022-09-12T16:09:00Z">
            <w:rPr/>
          </w:rPrChange>
        </w:rPr>
      </w:r>
      <w:r w:rsidR="00E878A1" w:rsidRPr="00CB722B">
        <w:rPr>
          <w:rPrChange w:id="183" w:author="Nick.Tolimieri [2]" w:date="2022-09-12T16:09:00Z">
            <w:rPr/>
          </w:rPrChange>
        </w:rPr>
        <w:fldChar w:fldCharType="separate"/>
      </w:r>
      <w:r w:rsidR="00E878A1" w:rsidRPr="00CB722B">
        <w:rPr>
          <w:noProof/>
        </w:rPr>
        <w:t>(Ling et al. 2015, Rogers-Bennett &amp; Catton 2019, Beas-Luna et al. 2020)</w:t>
      </w:r>
      <w:r w:rsidR="00E878A1" w:rsidRPr="00CB722B">
        <w:rPr>
          <w:rPrChange w:id="184" w:author="Nick.Tolimieri [2]" w:date="2022-09-12T16:09:00Z">
            <w:rPr/>
          </w:rPrChange>
        </w:rPr>
        <w:fldChar w:fldCharType="end"/>
      </w:r>
      <w:del w:id="185" w:author="Nick.Tolimieri [2]" w:date="2022-09-13T09:22:00Z">
        <w:r w:rsidR="00EF0B3C" w:rsidRPr="00CB722B" w:rsidDel="001A6E4D">
          <w:delText xml:space="preserve">. </w:delText>
        </w:r>
      </w:del>
      <w:ins w:id="186" w:author="Nick.Tolimieri [2]" w:date="2022-09-13T09:22:00Z">
        <w:r w:rsidR="001A6E4D">
          <w:t>, which poses</w:t>
        </w:r>
      </w:ins>
      <w:ins w:id="187" w:author="Nick.Tolimieri [2]" w:date="2022-09-12T16:09:00Z">
        <w:r w:rsidR="00CB722B" w:rsidRPr="00CB722B">
          <w:rPr>
            <w:rPrChange w:id="188" w:author="Nick.Tolimieri [2]" w:date="2022-09-12T16:09:00Z">
              <w:rPr>
                <w:highlight w:val="yellow"/>
              </w:rPr>
            </w:rPrChange>
          </w:rPr>
          <w:t xml:space="preserve"> a risk to the wide range of the valuable ecosystem functions provided by kelp forests </w:t>
        </w:r>
        <w:r w:rsidR="00CB722B" w:rsidRPr="00CB722B">
          <w:rPr>
            <w:rPrChange w:id="189" w:author="Nick.Tolimieri [2]" w:date="2022-09-12T16:09:00Z">
              <w:rPr>
                <w:highlight w:val="yellow"/>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CB722B" w:rsidRPr="00CB722B">
          <w:rPr>
            <w:rPrChange w:id="190" w:author="Nick.Tolimieri [2]" w:date="2022-09-12T16:09:00Z">
              <w:rPr>
                <w:highlight w:val="yellow"/>
              </w:rPr>
            </w:rPrChange>
          </w:rPr>
          <w:instrText xml:space="preserve"> ADDIN EN.CITE </w:instrText>
        </w:r>
        <w:r w:rsidR="00CB722B" w:rsidRPr="00CB722B">
          <w:rPr>
            <w:rPrChange w:id="191" w:author="Nick.Tolimieri [2]" w:date="2022-09-12T16:09:00Z">
              <w:rPr>
                <w:highlight w:val="yellow"/>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CB722B" w:rsidRPr="00CB722B">
          <w:rPr>
            <w:rPrChange w:id="192" w:author="Nick.Tolimieri [2]" w:date="2022-09-12T16:09:00Z">
              <w:rPr>
                <w:highlight w:val="yellow"/>
              </w:rPr>
            </w:rPrChange>
          </w:rPr>
          <w:instrText xml:space="preserve"> ADDIN EN.CITE.DATA </w:instrText>
        </w:r>
        <w:r w:rsidR="00CB722B" w:rsidRPr="00CB722B">
          <w:rPr>
            <w:rPrChange w:id="193" w:author="Nick.Tolimieri [2]" w:date="2022-09-12T16:09:00Z">
              <w:rPr/>
            </w:rPrChange>
          </w:rPr>
        </w:r>
        <w:r w:rsidR="00CB722B" w:rsidRPr="00CB722B">
          <w:rPr>
            <w:rPrChange w:id="194" w:author="Nick.Tolimieri [2]" w:date="2022-09-12T16:09:00Z">
              <w:rPr>
                <w:highlight w:val="yellow"/>
              </w:rPr>
            </w:rPrChange>
          </w:rPr>
          <w:fldChar w:fldCharType="end"/>
        </w:r>
        <w:r w:rsidR="00CB722B" w:rsidRPr="00CB722B">
          <w:rPr>
            <w:rPrChange w:id="195" w:author="Nick.Tolimieri [2]" w:date="2022-09-12T16:09:00Z">
              <w:rPr/>
            </w:rPrChange>
          </w:rPr>
        </w:r>
        <w:r w:rsidR="00CB722B" w:rsidRPr="00CB722B">
          <w:rPr>
            <w:rPrChange w:id="196" w:author="Nick.Tolimieri [2]" w:date="2022-09-12T16:09:00Z">
              <w:rPr>
                <w:highlight w:val="yellow"/>
              </w:rPr>
            </w:rPrChange>
          </w:rPr>
          <w:fldChar w:fldCharType="separate"/>
        </w:r>
        <w:r w:rsidR="00CB722B" w:rsidRPr="00CB722B">
          <w:rPr>
            <w:noProof/>
            <w:rPrChange w:id="197" w:author="Nick.Tolimieri [2]" w:date="2022-09-12T16:09:00Z">
              <w:rPr>
                <w:noProof/>
                <w:highlight w:val="yellow"/>
              </w:rPr>
            </w:rPrChange>
          </w:rPr>
          <w:t>(Smith et al. 2021, Smith &amp; Fox 2022)</w:t>
        </w:r>
        <w:r w:rsidR="00CB722B" w:rsidRPr="00CB722B">
          <w:rPr>
            <w:rPrChange w:id="198" w:author="Nick.Tolimieri [2]" w:date="2022-09-12T16:09:00Z">
              <w:rPr>
                <w:highlight w:val="yellow"/>
              </w:rPr>
            </w:rPrChange>
          </w:rPr>
          <w:fldChar w:fldCharType="end"/>
        </w:r>
        <w:r w:rsidR="00CB722B" w:rsidRPr="00CB722B">
          <w:rPr>
            <w:rPrChange w:id="199" w:author="Nick.Tolimieri [2]" w:date="2022-09-12T16:09:00Z">
              <w:rPr>
                <w:highlight w:val="yellow"/>
              </w:rPr>
            </w:rPrChange>
          </w:rPr>
          <w:t>.</w:t>
        </w:r>
        <w:r w:rsidR="00CB722B" w:rsidRPr="00CB722B">
          <w:t xml:space="preserve"> </w:t>
        </w:r>
      </w:ins>
      <w:r w:rsidR="00EF0B3C" w:rsidRPr="00CB722B">
        <w:t>T</w:t>
      </w:r>
      <w:r w:rsidR="00EF0B3C">
        <w:t>hese state changes can be precipitated by climate and oceanographic variability</w:t>
      </w:r>
      <w:r w:rsidR="001302B4">
        <w:t xml:space="preserve"> </w: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BmaXN0ZXI8L0F1dGhvcj48WWVhcj4yMDE4PC9ZZWFyPjxSZWNOdW0+ODQwODwvUmVjTnVt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</w:fldData>
        </w:fldChar>
      </w:r>
      <w:r w:rsidR="00E878A1">
        <w:instrText xml:space="preserve"> ADDIN EN.CITE </w:instrTex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BmaXN0ZXI8L0F1dGhvcj48WWVhcj4yMDE4PC9ZZWFyPjxSZWNOdW0+ODQwODwvUmVjTnVt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</w:fldData>
        </w:fldChar>
      </w:r>
      <w:r w:rsidR="00E878A1">
        <w:instrText xml:space="preserve"> ADDIN EN.CITE.DATA </w:instrText>
      </w:r>
      <w:r w:rsidR="00E878A1">
        <w:fldChar w:fldCharType="end"/>
      </w:r>
      <w:r w:rsidR="00E878A1">
        <w:fldChar w:fldCharType="separate"/>
      </w:r>
      <w:r w:rsidR="00E878A1">
        <w:rPr>
          <w:noProof/>
        </w:rPr>
        <w:t>(Pearse &amp; Hines 1987, Pfister et al. 2018, Smale 2020)</w:t>
      </w:r>
      <w:r w:rsidR="00E878A1">
        <w:fldChar w:fldCharType="end"/>
      </w:r>
      <w:r w:rsidR="00EF0B3C">
        <w:t xml:space="preserve">, or by trophic dynamics triggered by shifts in populations and behaviors of key </w:t>
      </w:r>
      <w:r w:rsidR="00EF0B3C">
        <w:lastRenderedPageBreak/>
        <w:t xml:space="preserve">consumers </w: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cGFn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MTEwNS0xMTE5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C9wZXJpb2RpY2FsPjxwYWdlcz4yMDEzMDI2OTwvcGFnZXM+PHZvbHVtZT4zNzA8L3ZvbHVt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xMzAyNjk8L3BhZ2VzPjx2b2x1bWU+MzcwPC92b2x1bWU+PG51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==
</w:fldData>
        </w:fldChar>
      </w:r>
      <w:r w:rsidR="00E878A1">
        <w:instrText xml:space="preserve"> ADDIN EN.CITE </w:instrTex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cGFn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MTEwNS0xMTE5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C9wZXJpb2RpY2FsPjxwYWdlcz4yMDEzMDI2OTwvcGFnZXM+PHZvbHVtZT4zNzA8L3ZvbHVt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xMzAyNjk8L3BhZ2VzPjx2b2x1bWU+MzcwPC92b2x1bWU+PG51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==
</w:fldData>
        </w:fldChar>
      </w:r>
      <w:r w:rsidR="00E878A1">
        <w:instrText xml:space="preserve"> ADDIN EN.CITE.DATA </w:instrText>
      </w:r>
      <w:r w:rsidR="00E878A1">
        <w:fldChar w:fldCharType="end"/>
      </w:r>
      <w:r w:rsidR="00E878A1">
        <w:fldChar w:fldCharType="separate"/>
      </w:r>
      <w:r w:rsidR="00E878A1">
        <w:rPr>
          <w:noProof/>
        </w:rPr>
        <w:t>(Ling et al. 2009, Watson &amp; Estes 2011, Feehan &amp; Scheibling 2014, Ling et al. 2015, Shelton et al. 2018, Dunn et al. 2021)</w:t>
      </w:r>
      <w:r w:rsidR="00E878A1">
        <w:fldChar w:fldCharType="end"/>
      </w:r>
      <w:r w:rsidR="00EF0B3C">
        <w:t>.</w:t>
      </w:r>
      <w:ins w:id="200" w:author="Nick.Tolimieri [2]" w:date="2022-09-12T14:15:00Z">
        <w:r w:rsidR="00477568">
          <w:t xml:space="preserve"> </w:t>
        </w:r>
      </w:ins>
    </w:p>
    <w:p w14:paraId="44AE4F20" w14:textId="1417F366" w:rsidR="00BE2B28" w:rsidDel="003D0C71" w:rsidRDefault="00477568" w:rsidP="00BE2B28">
      <w:pPr>
        <w:rPr>
          <w:del w:id="201" w:author="Nick.Tolimieri [2]" w:date="2022-09-13T10:40:00Z"/>
          <w:moveTo w:id="202" w:author="Nick.Tolimieri [2]" w:date="2022-09-13T10:38:00Z"/>
        </w:rPr>
      </w:pPr>
      <w:ins w:id="203" w:author="Nick.Tolimieri [2]" w:date="2022-09-12T14:15:00Z">
        <w:r>
          <w:t xml:space="preserve">The distribution of kelps is strongly related to ocean temperature </w:t>
        </w:r>
      </w:ins>
      <w:r w:rsidR="00E878A1">
        <w:fldChar w:fldCharType="begin"/>
      </w:r>
      <w:r w:rsidR="00E878A1">
        <w:instrText xml:space="preserve"> ADDIN EN.CITE &lt;EndNote&gt;&lt;Cite&gt;&lt;Author&gt;Smale&lt;/Author&gt;&lt;Year&gt;2020&lt;/Year&gt;&lt;RecNum&gt;9285&lt;/RecNum&gt;&lt;DisplayText&gt;(Breeman 1990, 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Cite&gt;&lt;Author&gt;Breeman&lt;/Author&gt;&lt;Year&gt;1990&lt;/Year&gt;&lt;RecNum&gt;9294&lt;/RecNum&gt;&lt;record&gt;&lt;rec-number&gt;9294&lt;/rec-number&gt;&lt;foreign-keys&gt;&lt;key app="EN" db-id="prxrzzvdy0x2s4ee00qpxptadsswa02rwx0p" timestamp="1663017411"&gt;9294&lt;/key&gt;&lt;/foreign-keys&gt;&lt;ref-type name="Book Section"&gt;5&lt;/ref-type&gt;&lt;contributors&gt;&lt;authors&gt;&lt;author&gt;Breeman, Anneke M&lt;/author&gt;&lt;/authors&gt;&lt;/contributors&gt;&lt;titles&gt;&lt;title&gt;Expected effects of changing seawater temperatures on the geographic distribution of seaweed species&lt;/title&gt;&lt;secondary-title&gt;Expected effects of climatic change on marine coastal ecosystems&lt;/secondary-title&gt;&lt;/titles&gt;&lt;pages&gt;69-76&lt;/pages&gt;&lt;dates&gt;&lt;year&gt;1990&lt;/year&gt;&lt;/dates&gt;&lt;publisher&gt;Springer&lt;/publisher&gt;&lt;urls&gt;&lt;/urls&gt;&lt;/record&gt;&lt;/Cite&gt;&lt;/EndNote&gt;</w:instrText>
      </w:r>
      <w:r w:rsidR="00E878A1">
        <w:fldChar w:fldCharType="separate"/>
      </w:r>
      <w:r w:rsidR="00E878A1">
        <w:rPr>
          <w:noProof/>
        </w:rPr>
        <w:t>(Breeman 1990, Smale 2020)</w:t>
      </w:r>
      <w:r w:rsidR="00E878A1">
        <w:fldChar w:fldCharType="end"/>
      </w:r>
      <w:ins w:id="204" w:author="Nick.Tolimieri" w:date="2022-09-09T13:48:00Z">
        <w:r w:rsidR="00E06DBE">
          <w:t xml:space="preserve"> </w:t>
        </w:r>
      </w:ins>
      <w:ins w:id="205" w:author="Nick.Tolimieri [2]" w:date="2022-09-12T14:17:00Z">
        <w:r>
          <w:t xml:space="preserve">making them susceptible to both long-term </w:t>
        </w:r>
      </w:ins>
      <w:ins w:id="206" w:author="Nick.Tolimieri [2]" w:date="2022-09-12T14:18:00Z">
        <w:r>
          <w:t xml:space="preserve">ocean warming and the </w:t>
        </w:r>
      </w:ins>
      <w:ins w:id="207" w:author="Nick.Tolimieri [2]" w:date="2022-09-12T14:19:00Z">
        <w:r>
          <w:t>more</w:t>
        </w:r>
      </w:ins>
      <w:ins w:id="208" w:author="Nick.Tolimieri [2]" w:date="2022-09-12T14:37:00Z">
        <w:r w:rsidR="00C64A04">
          <w:t xml:space="preserve"> temporally</w:t>
        </w:r>
      </w:ins>
      <w:ins w:id="209" w:author="Nick.Tolimieri [2]" w:date="2022-09-12T14:19:00Z">
        <w:r>
          <w:t xml:space="preserve"> discrete effects of marine heatwaves </w:t>
        </w:r>
      </w:ins>
      <w:r w:rsidR="00E878A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692601">
        <w:instrText xml:space="preserve"> ADDIN EN.CITE </w:instrText>
      </w:r>
      <w:r w:rsidR="0069260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692601">
        <w:instrText xml:space="preserve"> ADDIN EN.CITE.DATA </w:instrText>
      </w:r>
      <w:r w:rsidR="00692601">
        <w:fldChar w:fldCharType="end"/>
      </w:r>
      <w:r w:rsidR="00E878A1">
        <w:fldChar w:fldCharType="separate"/>
      </w:r>
      <w:r w:rsidR="00692601">
        <w:rPr>
          <w:noProof/>
        </w:rPr>
        <w:t>(MHW, prolonged but defined periods of anomalously warm water; Hobday et al. 2016)</w:t>
      </w:r>
      <w:r w:rsidR="00E878A1">
        <w:fldChar w:fldCharType="end"/>
      </w:r>
      <w:ins w:id="210" w:author="Nick.Tolimieri [2]" w:date="2022-09-12T14:20:00Z">
        <w:r w:rsidR="00054418">
          <w:t>.</w:t>
        </w:r>
      </w:ins>
      <w:ins w:id="211" w:author="Nick.Tolimieri [2]" w:date="2022-09-13T10:38:00Z">
        <w:r w:rsidR="00BE2B28" w:rsidRPr="00BE2B28">
          <w:t xml:space="preserve"> </w:t>
        </w:r>
      </w:ins>
      <w:ins w:id="212" w:author="Nick.Tolimieri [2]" w:date="2022-09-13T10:39:00Z">
        <w:r w:rsidR="00BE2B28">
          <w:t xml:space="preserve">For example, decadal scale warming in Japan, the Iberian Peninsula, and the Northwest Atlantic has led to canopy loss, range shifts, and loss of species in these regions </w:t>
        </w:r>
        <w:r w:rsidR="00BE2B28">
          <w:fldChar w:fldCharType="begin"/>
        </w:r>
        <w:r w:rsidR="00BE2B28">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BE2B28">
          <w:fldChar w:fldCharType="separate"/>
        </w:r>
        <w:r w:rsidR="00BE2B28">
          <w:rPr>
            <w:noProof/>
          </w:rPr>
          <w:t>(Smale 2020)</w:t>
        </w:r>
        <w:r w:rsidR="00BE2B28">
          <w:fldChar w:fldCharType="end"/>
        </w:r>
        <w:r w:rsidR="00BE2B28">
          <w:t xml:space="preserve">. </w:t>
        </w:r>
      </w:ins>
      <w:moveToRangeStart w:id="213" w:author="Nick.Tolimieri [2]" w:date="2022-09-13T10:38:00Z" w:name="move113957939"/>
      <w:moveTo w:id="214" w:author="Nick.Tolimieri [2]" w:date="2022-09-13T10:38:00Z">
        <w:del w:id="215" w:author="Nick.Tolimieri" w:date="2022-09-14T09:31:00Z">
          <w:r w:rsidR="00BE2B28" w:rsidRPr="00D95616" w:rsidDel="00D95616">
            <w:delText>While</w:delText>
          </w:r>
        </w:del>
      </w:moveTo>
      <w:ins w:id="216" w:author="Nick.Tolimieri [2]" w:date="2022-09-13T10:39:00Z">
        <w:del w:id="217" w:author="Nick.Tolimieri" w:date="2022-09-14T09:31:00Z">
          <w:r w:rsidR="00BE2B28" w:rsidRPr="00D95616" w:rsidDel="00D95616">
            <w:delText xml:space="preserve"> sea surface temperature (</w:delText>
          </w:r>
        </w:del>
      </w:ins>
      <w:moveTo w:id="218" w:author="Nick.Tolimieri [2]" w:date="2022-09-13T10:38:00Z">
        <w:del w:id="219" w:author="Nick.Tolimieri" w:date="2022-09-14T09:31:00Z">
          <w:r w:rsidR="00BE2B28" w:rsidRPr="00D95616" w:rsidDel="00D95616">
            <w:delText xml:space="preserve"> SST</w:delText>
          </w:r>
        </w:del>
      </w:moveTo>
      <w:ins w:id="220" w:author="Nick.Tolimieri [2]" w:date="2022-09-13T10:39:00Z">
        <w:del w:id="221" w:author="Nick.Tolimieri" w:date="2022-09-14T09:31:00Z">
          <w:r w:rsidR="00BE2B28" w:rsidRPr="00D95616" w:rsidDel="00D95616">
            <w:delText>)</w:delText>
          </w:r>
        </w:del>
      </w:ins>
      <w:moveTo w:id="222" w:author="Nick.Tolimieri [2]" w:date="2022-09-13T10:38:00Z">
        <w:del w:id="223" w:author="Nick.Tolimieri" w:date="2022-09-14T09:31:00Z">
          <w:r w:rsidR="00BE2B28" w:rsidRPr="00D95616" w:rsidDel="00D95616">
            <w:delText xml:space="preserve"> is the primary parameter used to identify MHWs (Hobday et al. 2016), multiple drivers significantly influence the occurrence and nature of MHWs, and temperature extremes co-occur with changes in many interacting environmental conditions,</w:delText>
          </w:r>
        </w:del>
      </w:moveTo>
      <w:ins w:id="224" w:author="Nick.Tolimieri [2]" w:date="2022-09-13T10:48:00Z">
        <w:del w:id="225" w:author="Nick.Tolimieri" w:date="2022-09-14T09:31:00Z">
          <w:r w:rsidR="000E2647" w:rsidRPr="00D95616" w:rsidDel="00D95616">
            <w:delText xml:space="preserve"> especially the availability of nutrients</w:delText>
          </w:r>
        </w:del>
      </w:ins>
      <w:moveTo w:id="226" w:author="Nick.Tolimieri [2]" w:date="2022-09-13T10:38:00Z">
        <w:del w:id="227" w:author="Nick.Tolimieri" w:date="2022-09-14T09:31:00Z">
          <w:r w:rsidR="00BE2B28" w:rsidRPr="00D95616" w:rsidDel="00D95616">
            <w:delText xml:space="preserve"> which are difficult to disentangle </w:delText>
          </w:r>
          <w:r w:rsidR="00BE2B28" w:rsidRPr="00D95616" w:rsidDel="00D95616">
            <w:rPr>
              <w:rPrChange w:id="228" w:author="Nick.Tolimieri" w:date="2022-09-14T09:31:00Z">
                <w:rPr/>
              </w:rPrChange>
            </w:rPr>
            <w:fldChar w:fldCharType="begin"/>
          </w:r>
          <w:r w:rsidR="00BE2B28" w:rsidRPr="00D95616" w:rsidDel="00D95616">
            <w:del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delInstrText>
          </w:r>
          <w:r w:rsidR="00BE2B28" w:rsidRPr="00D95616" w:rsidDel="00D95616">
            <w:rPr>
              <w:rPrChange w:id="229" w:author="Nick.Tolimieri" w:date="2022-09-14T09:31:00Z">
                <w:rPr/>
              </w:rPrChange>
            </w:rPr>
            <w:fldChar w:fldCharType="separate"/>
          </w:r>
          <w:r w:rsidR="00BE2B28" w:rsidRPr="00D95616" w:rsidDel="00D95616">
            <w:rPr>
              <w:noProof/>
            </w:rPr>
            <w:delText>(Straub et al. 2019)</w:delText>
          </w:r>
          <w:r w:rsidR="00BE2B28" w:rsidRPr="00D95616" w:rsidDel="00D95616">
            <w:rPr>
              <w:rPrChange w:id="230" w:author="Nick.Tolimieri" w:date="2022-09-14T09:31:00Z">
                <w:rPr/>
              </w:rPrChange>
            </w:rPr>
            <w:fldChar w:fldCharType="end"/>
          </w:r>
          <w:r w:rsidR="00BE2B28" w:rsidRPr="00D95616" w:rsidDel="00D95616">
            <w:delText xml:space="preserve">. Specific to kelp research, </w:delText>
          </w:r>
        </w:del>
      </w:moveTo>
      <w:ins w:id="231" w:author="Nick.Tolimieri [2]" w:date="2022-09-13T10:48:00Z">
        <w:del w:id="232" w:author="Nick.Tolimieri" w:date="2022-09-14T09:31:00Z">
          <w:r w:rsidR="000E2647" w:rsidRPr="00D95616" w:rsidDel="00D95616">
            <w:delText>H</w:delText>
          </w:r>
        </w:del>
      </w:ins>
      <w:ins w:id="233" w:author="Nick.Tolimieri [2]" w:date="2022-09-13T10:46:00Z">
        <w:del w:id="234" w:author="Nick.Tolimieri" w:date="2022-09-14T09:31:00Z">
          <w:r w:rsidR="000E2647" w:rsidRPr="00D95616" w:rsidDel="00D95616">
            <w:delText xml:space="preserve">igh </w:delText>
          </w:r>
        </w:del>
      </w:ins>
      <w:moveTo w:id="235" w:author="Nick.Tolimieri [2]" w:date="2022-09-13T10:38:00Z">
        <w:del w:id="236" w:author="Nick.Tolimieri" w:date="2022-09-14T09:31:00Z">
          <w:r w:rsidR="00BE2B28" w:rsidRPr="00D95616" w:rsidDel="00D95616">
            <w:delText xml:space="preserve">SST </w:delText>
          </w:r>
        </w:del>
      </w:moveTo>
      <w:ins w:id="237" w:author="Nick.Tolimieri [2]" w:date="2022-09-13T10:46:00Z">
        <w:del w:id="238" w:author="Nick.Tolimieri" w:date="2022-09-14T09:31:00Z">
          <w:r w:rsidR="000E2647" w:rsidRPr="00D95616" w:rsidDel="00D95616">
            <w:delText xml:space="preserve">is often associated with low nutrient conditions, which can contribute to low </w:delText>
          </w:r>
        </w:del>
      </w:ins>
      <w:ins w:id="239" w:author="Nick.Tolimieri [2]" w:date="2022-09-13T10:48:00Z">
        <w:del w:id="240" w:author="Nick.Tolimieri" w:date="2022-09-14T09:31:00Z">
          <w:r w:rsidR="0059678B" w:rsidRPr="00D95616" w:rsidDel="00D95616">
            <w:delText xml:space="preserve">kelp </w:delText>
          </w:r>
        </w:del>
      </w:ins>
      <w:ins w:id="241" w:author="Nick.Tolimieri [2]" w:date="2022-09-13T10:46:00Z">
        <w:del w:id="242" w:author="Nick.Tolimieri" w:date="2022-09-14T09:31:00Z">
          <w:r w:rsidR="000E2647" w:rsidRPr="00D95616" w:rsidDel="00D95616">
            <w:delText>growth or die-offs</w:delText>
          </w:r>
        </w:del>
      </w:ins>
      <w:ins w:id="243" w:author="Nick.Tolimieri [2]" w:date="2022-09-13T10:49:00Z">
        <w:del w:id="244" w:author="Nick.Tolimieri" w:date="2022-09-14T09:31:00Z">
          <w:r w:rsidR="0059678B" w:rsidRPr="00D95616" w:rsidDel="00D95616">
            <w:delText xml:space="preserve"> </w:delText>
          </w:r>
        </w:del>
      </w:ins>
      <w:moveTo w:id="245" w:author="Nick.Tolimieri [2]" w:date="2022-09-13T10:38:00Z">
        <w:del w:id="246" w:author="Nick.Tolimieri" w:date="2022-09-14T09:31:00Z">
          <w:r w:rsidR="00BE2B28" w:rsidRPr="00D95616" w:rsidDel="00D95616">
            <w:delText>has been used as a proxy for nutrient conditions based on experimentally derived relationships</w:delText>
          </w:r>
        </w:del>
      </w:moveTo>
      <w:del w:id="247" w:author="Nick.Tolimieri" w:date="2022-09-14T09:31:00Z">
        <w:r w:rsidR="000E2647" w:rsidRPr="00D95616" w:rsidDel="00D95616">
          <w:rPr>
            <w:rPrChange w:id="248" w:author="Nick.Tolimieri" w:date="2022-09-14T09:31:00Z">
              <w:rPr/>
            </w:rPrChange>
          </w:rPr>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RPr="00D95616" w:rsidDel="00D95616">
          <w:delInstrText xml:space="preserve"> ADDIN EN.CITE </w:delInstrText>
        </w:r>
        <w:r w:rsidR="000E2647" w:rsidRPr="00D95616" w:rsidDel="00D95616">
          <w:rPr>
            <w:rPrChange w:id="249" w:author="Nick.Tolimieri" w:date="2022-09-14T09:31:00Z">
              <w:rPr/>
            </w:rPrChange>
          </w:rPr>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RPr="00D95616" w:rsidDel="00D95616">
          <w:delInstrText xml:space="preserve"> ADDIN EN.CITE.DATA </w:delInstrText>
        </w:r>
        <w:r w:rsidR="000E2647" w:rsidRPr="00D95616" w:rsidDel="00D95616">
          <w:rPr>
            <w:rPrChange w:id="250" w:author="Nick.Tolimieri" w:date="2022-09-14T09:31:00Z">
              <w:rPr/>
            </w:rPrChange>
          </w:rPr>
        </w:r>
        <w:r w:rsidR="000E2647" w:rsidRPr="00D95616" w:rsidDel="00D95616">
          <w:rPr>
            <w:rPrChange w:id="251" w:author="Nick.Tolimieri" w:date="2022-09-14T09:31:00Z">
              <w:rPr/>
            </w:rPrChange>
          </w:rPr>
          <w:fldChar w:fldCharType="end"/>
        </w:r>
        <w:r w:rsidR="000E2647" w:rsidRPr="00D95616" w:rsidDel="00D95616">
          <w:rPr>
            <w:rPrChange w:id="252" w:author="Nick.Tolimieri" w:date="2022-09-14T09:31:00Z">
              <w:rPr/>
            </w:rPrChange>
          </w:rPr>
        </w:r>
        <w:r w:rsidR="000E2647" w:rsidRPr="00D95616" w:rsidDel="00D95616">
          <w:rPr>
            <w:rPrChange w:id="253" w:author="Nick.Tolimieri" w:date="2022-09-14T09:31:00Z">
              <w:rPr/>
            </w:rPrChange>
          </w:rPr>
          <w:fldChar w:fldCharType="separate"/>
        </w:r>
        <w:r w:rsidR="000E2647" w:rsidRPr="00D95616" w:rsidDel="00D95616">
          <w:rPr>
            <w:noProof/>
          </w:rPr>
          <w:delText>(Wernberg et al. 2013, Wernberg et al. 2016)</w:delText>
        </w:r>
        <w:r w:rsidR="000E2647" w:rsidRPr="00D95616" w:rsidDel="00D95616">
          <w:rPr>
            <w:rPrChange w:id="254" w:author="Nick.Tolimieri" w:date="2022-09-14T09:31:00Z">
              <w:rPr/>
            </w:rPrChange>
          </w:rPr>
          <w:fldChar w:fldCharType="end"/>
        </w:r>
      </w:del>
      <w:moveTo w:id="255" w:author="Nick.Tolimieri [2]" w:date="2022-09-13T10:38:00Z">
        <w:del w:id="256" w:author="Nick.Tolimieri" w:date="2022-09-14T09:31:00Z">
          <w:r w:rsidR="00BE2B28" w:rsidRPr="00D95616" w:rsidDel="00D95616">
            <w:delText xml:space="preserve">   </w:delText>
          </w:r>
          <w:r w:rsidR="00BE2B28" w:rsidRPr="00D95616" w:rsidDel="00D95616">
            <w:rPr>
              <w:rPrChange w:id="257" w:author="Nick.Tolimieri" w:date="2022-09-14T09:31:00Z">
                <w:rPr/>
              </w:rPrChange>
            </w:rPr>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del>
      </w:moveTo>
      <w:del w:id="258" w:author="Nick.Tolimieri" w:date="2022-09-14T09:31:00Z">
        <w:r w:rsidR="0059678B" w:rsidRPr="00D95616" w:rsidDel="00D95616">
          <w:delInstrText xml:space="preserve"> ADDIN EN.CITE </w:delInstrText>
        </w:r>
        <w:r w:rsidR="0059678B" w:rsidRPr="00D95616" w:rsidDel="00D95616">
          <w:rPr>
            <w:rPrChange w:id="259" w:author="Nick.Tolimieri" w:date="2022-09-14T09:31:00Z">
              <w:rPr/>
            </w:rPrChange>
          </w:rPr>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59678B" w:rsidRPr="00D95616" w:rsidDel="00D95616">
          <w:delInstrText xml:space="preserve"> ADDIN EN.CITE.DATA </w:delInstrText>
        </w:r>
        <w:r w:rsidR="0059678B" w:rsidRPr="00D95616" w:rsidDel="00D95616">
          <w:rPr>
            <w:rPrChange w:id="260" w:author="Nick.Tolimieri" w:date="2022-09-14T09:31:00Z">
              <w:rPr/>
            </w:rPrChange>
          </w:rPr>
        </w:r>
        <w:r w:rsidR="0059678B" w:rsidRPr="00D95616" w:rsidDel="00D95616">
          <w:rPr>
            <w:rPrChange w:id="261" w:author="Nick.Tolimieri" w:date="2022-09-14T09:31:00Z">
              <w:rPr/>
            </w:rPrChange>
          </w:rPr>
          <w:fldChar w:fldCharType="end"/>
        </w:r>
      </w:del>
      <w:ins w:id="262" w:author="Nick.Tolimieri [2]" w:date="2022-09-13T10:38:00Z">
        <w:del w:id="263" w:author="Nick.Tolimieri" w:date="2022-09-14T09:31:00Z">
          <w:r w:rsidR="00BE2B28" w:rsidRPr="00D95616" w:rsidDel="00D95616">
            <w:rPr>
              <w:rPrChange w:id="264" w:author="Nick.Tolimieri" w:date="2022-09-14T09:31:00Z">
                <w:rPr/>
              </w:rPrChange>
            </w:rPr>
          </w:r>
        </w:del>
      </w:ins>
      <w:moveTo w:id="265" w:author="Nick.Tolimieri [2]" w:date="2022-09-13T10:38:00Z">
        <w:del w:id="266" w:author="Nick.Tolimieri" w:date="2022-09-14T09:31:00Z">
          <w:r w:rsidR="00BE2B28" w:rsidRPr="00D95616" w:rsidDel="00D95616">
            <w:rPr>
              <w:rPrChange w:id="267" w:author="Nick.Tolimieri" w:date="2022-09-14T09:31:00Z">
                <w:rPr/>
              </w:rPrChange>
            </w:rPr>
            <w:fldChar w:fldCharType="separate"/>
          </w:r>
        </w:del>
      </w:moveTo>
      <w:del w:id="268" w:author="Nick.Tolimieri" w:date="2022-09-14T09:31:00Z">
        <w:r w:rsidR="0059678B" w:rsidRPr="00D95616" w:rsidDel="00D95616">
          <w:rPr>
            <w:noProof/>
          </w:rPr>
          <w:delText>(e.g., Cavanaugh et al. 2011, Wernberg et al. 2016, Pfister et al. 2018, Smale 2020)</w:delText>
        </w:r>
      </w:del>
      <w:moveTo w:id="269" w:author="Nick.Tolimieri [2]" w:date="2022-09-13T10:38:00Z">
        <w:del w:id="270" w:author="Nick.Tolimieri" w:date="2022-09-14T09:31:00Z">
          <w:r w:rsidR="00BE2B28" w:rsidRPr="00D95616" w:rsidDel="00D95616">
            <w:rPr>
              <w:rPrChange w:id="271" w:author="Nick.Tolimieri" w:date="2022-09-14T09:31:00Z">
                <w:rPr/>
              </w:rPrChange>
            </w:rPr>
            <w:fldChar w:fldCharType="end"/>
          </w:r>
          <w:r w:rsidR="00BE2B28" w:rsidRPr="00D95616" w:rsidDel="00D95616">
            <w:delText>, while other</w:delText>
          </w:r>
        </w:del>
      </w:moveTo>
      <w:ins w:id="272" w:author="Nick.Tolimieri [2]" w:date="2022-09-13T10:57:00Z">
        <w:del w:id="273" w:author="Nick.Tolimieri" w:date="2022-09-14T09:31:00Z">
          <w:r w:rsidR="00D24EDC" w:rsidRPr="00D95616" w:rsidDel="00D95616">
            <w:delText>some</w:delText>
          </w:r>
        </w:del>
      </w:ins>
      <w:moveTo w:id="274" w:author="Nick.Tolimieri [2]" w:date="2022-09-13T10:38:00Z">
        <w:del w:id="275" w:author="Nick.Tolimieri" w:date="2022-09-14T09:31:00Z">
          <w:r w:rsidR="00BE2B28" w:rsidRPr="00D95616" w:rsidDel="00D95616">
            <w:delText xml:space="preserve"> studies suggest that elevated temperatures have independent physiological impacts  </w:delText>
          </w:r>
          <w:r w:rsidR="00BE2B28" w:rsidRPr="00D95616" w:rsidDel="00D95616">
            <w:rPr>
              <w:rPrChange w:id="276" w:author="Nick.Tolimieri" w:date="2022-09-14T09:31:00Z">
                <w:rPr/>
              </w:rPrChange>
            </w:rPr>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rsidRPr="00D95616" w:rsidDel="00D95616">
            <w:delInstrText xml:space="preserve"> ADDIN EN.CITE </w:delInstrText>
          </w:r>
          <w:r w:rsidR="00BE2B28" w:rsidRPr="00D95616" w:rsidDel="00D95616">
            <w:rPr>
              <w:rPrChange w:id="277" w:author="Nick.Tolimieri" w:date="2022-09-14T09:31:00Z">
                <w:rPr/>
              </w:rPrChange>
            </w:rPr>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rsidRPr="00D95616" w:rsidDel="00D95616">
            <w:delInstrText xml:space="preserve"> ADDIN EN.CITE.DATA </w:delInstrText>
          </w:r>
        </w:del>
      </w:moveTo>
      <w:ins w:id="278" w:author="Nick.Tolimieri [2]" w:date="2022-09-13T10:38:00Z">
        <w:del w:id="279" w:author="Nick.Tolimieri" w:date="2022-09-14T09:31:00Z">
          <w:r w:rsidR="00BE2B28" w:rsidRPr="00D95616" w:rsidDel="00D95616">
            <w:rPr>
              <w:rPrChange w:id="280" w:author="Nick.Tolimieri" w:date="2022-09-14T09:31:00Z">
                <w:rPr/>
              </w:rPrChange>
            </w:rPr>
          </w:r>
        </w:del>
      </w:ins>
      <w:moveTo w:id="281" w:author="Nick.Tolimieri [2]" w:date="2022-09-13T10:38:00Z">
        <w:del w:id="282" w:author="Nick.Tolimieri" w:date="2022-09-14T09:31:00Z">
          <w:r w:rsidR="00BE2B28" w:rsidRPr="00D95616" w:rsidDel="00D95616">
            <w:rPr>
              <w:rPrChange w:id="283" w:author="Nick.Tolimieri" w:date="2022-09-14T09:31:00Z">
                <w:rPr/>
              </w:rPrChange>
            </w:rPr>
            <w:fldChar w:fldCharType="end"/>
          </w:r>
        </w:del>
      </w:moveTo>
      <w:ins w:id="284" w:author="Nick.Tolimieri [2]" w:date="2022-09-13T10:38:00Z">
        <w:del w:id="285" w:author="Nick.Tolimieri" w:date="2022-09-14T09:31:00Z">
          <w:r w:rsidR="00BE2B28" w:rsidRPr="00D95616" w:rsidDel="00D95616">
            <w:rPr>
              <w:rPrChange w:id="286" w:author="Nick.Tolimieri" w:date="2022-09-14T09:31:00Z">
                <w:rPr/>
              </w:rPrChange>
            </w:rPr>
          </w:r>
        </w:del>
      </w:ins>
      <w:moveTo w:id="287" w:author="Nick.Tolimieri [2]" w:date="2022-09-13T10:38:00Z">
        <w:del w:id="288" w:author="Nick.Tolimieri" w:date="2022-09-14T09:31:00Z">
          <w:r w:rsidR="00BE2B28" w:rsidRPr="00D95616" w:rsidDel="00D95616">
            <w:rPr>
              <w:rPrChange w:id="289" w:author="Nick.Tolimieri" w:date="2022-09-14T09:31:00Z">
                <w:rPr/>
              </w:rPrChange>
            </w:rPr>
            <w:fldChar w:fldCharType="separate"/>
          </w:r>
          <w:r w:rsidR="00BE2B28" w:rsidRPr="00D95616" w:rsidDel="00D95616">
            <w:rPr>
              <w:noProof/>
            </w:rPr>
            <w:delText>(Muth et al. 2019, Hamilton et al. 2020)</w:delText>
          </w:r>
          <w:r w:rsidR="00BE2B28" w:rsidRPr="00D95616" w:rsidDel="00D95616">
            <w:rPr>
              <w:rPrChange w:id="290" w:author="Nick.Tolimieri" w:date="2022-09-14T09:31:00Z">
                <w:rPr/>
              </w:rPrChange>
            </w:rPr>
            <w:fldChar w:fldCharType="end"/>
          </w:r>
          <w:r w:rsidR="00BE2B28" w:rsidRPr="00D95616" w:rsidDel="00D95616">
            <w:delText>.</w:delText>
          </w:r>
          <w:r w:rsidR="00BE2B28" w:rsidDel="00D95616">
            <w:delText xml:space="preserve"> </w:delText>
          </w:r>
        </w:del>
      </w:moveTo>
    </w:p>
    <w:moveToRangeEnd w:id="213"/>
    <w:p w14:paraId="69526AA1" w14:textId="38EE89F2" w:rsidR="00C45824" w:rsidRDefault="00E878A1" w:rsidP="0086479B">
      <w:pPr>
        <w:rPr>
          <w:ins w:id="291" w:author="Nick.Tolimieri [2]" w:date="2022-09-12T10:33:00Z"/>
        </w:rPr>
      </w:pPr>
      <w:del w:id="292" w:author="Nick.Tolimieri [2]" w:date="2022-09-13T10:39:00Z">
        <w:r w:rsidDel="00BE2B28">
          <w:fldChar w:fldCharType="begin"/>
        </w:r>
        <w:r w:rsidDel="00BE2B28">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Del="00BE2B28">
          <w:fldChar w:fldCharType="separate"/>
        </w:r>
        <w:r w:rsidDel="00BE2B28">
          <w:rPr>
            <w:noProof/>
          </w:rPr>
          <w:delText>(Smale 2020)</w:delText>
        </w:r>
        <w:r w:rsidDel="00BE2B28">
          <w:fldChar w:fldCharType="end"/>
        </w:r>
      </w:del>
      <w:ins w:id="293" w:author="Nick.Tolimieri [2]" w:date="2022-09-12T14:37:00Z">
        <w:r w:rsidR="002E2D71">
          <w:t>R</w:t>
        </w:r>
      </w:ins>
      <w:ins w:id="294" w:author="Nick.Tolimieri [2]" w:date="2022-09-12T14:23:00Z">
        <w:r w:rsidR="00C65B06">
          <w:t>apid</w:t>
        </w:r>
      </w:ins>
      <w:ins w:id="295" w:author="Nick.Tolimieri [2]" w:date="2022-09-13T10:57:00Z">
        <w:r w:rsidR="00D24EDC">
          <w:t xml:space="preserve"> loss of </w:t>
        </w:r>
      </w:ins>
      <w:ins w:id="296" w:author="Nick.Tolimieri [2]" w:date="2022-09-12T14:23:00Z">
        <w:r w:rsidR="00C65B06">
          <w:t xml:space="preserve">kelp cover </w:t>
        </w:r>
      </w:ins>
      <w:ins w:id="297" w:author="Nick.Tolimieri [2]" w:date="2022-09-12T14:24:00Z">
        <w:r w:rsidR="00C65B06">
          <w:t xml:space="preserve">in response to MHWs </w:t>
        </w:r>
      </w:ins>
      <w:r>
        <w:fldChar w:fldCharType="begin"/>
      </w:r>
      <w:r>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fldChar w:fldCharType="separate"/>
      </w:r>
      <w:r>
        <w:rPr>
          <w:noProof/>
        </w:rPr>
        <w:t>(Straub et al. 2019)</w:t>
      </w:r>
      <w:r>
        <w:fldChar w:fldCharType="end"/>
      </w:r>
      <w:ins w:id="298" w:author="Nick.Tolimieri [2]" w:date="2022-09-12T14:57:00Z">
        <w:r w:rsidR="00C27952">
          <w:t xml:space="preserve"> </w:t>
        </w:r>
      </w:ins>
      <w:ins w:id="299" w:author="Nick.Tolimieri [2]" w:date="2022-09-12T14:24:00Z">
        <w:r w:rsidR="00C65B06">
          <w:t xml:space="preserve">have been </w:t>
        </w:r>
      </w:ins>
      <w:ins w:id="300" w:author="Nick.Tolimieri [2]" w:date="2022-09-12T14:25:00Z">
        <w:r w:rsidR="00C65B06">
          <w:t xml:space="preserve">documented in </w:t>
        </w:r>
      </w:ins>
      <w:ins w:id="301" w:author="Nick.Tolimieri [2]" w:date="2022-09-12T14:36:00Z">
        <w:r w:rsidR="00FA51A5">
          <w:t>N</w:t>
        </w:r>
      </w:ins>
      <w:ins w:id="302" w:author="Nick.Tolimieri [2]" w:date="2022-09-12T14:25:00Z">
        <w:r w:rsidR="00C65B06">
          <w:t>ew Zealand</w:t>
        </w:r>
      </w:ins>
      <w:ins w:id="303" w:author="Nick.Tolimieri [2]" w:date="2022-09-12T14:27:00Z">
        <w:r w:rsidR="00024818">
          <w:t xml:space="preserve"> </w:t>
        </w:r>
      </w:ins>
      <w:r>
        <w:fldChar w:fldCharType="begin"/>
      </w:r>
      <w:r>
        <w:instrText xml:space="preserve"> ADDIN EN.CITE &lt;EndNote&gt;&lt;Cite&gt;&lt;Author&gt;Thomsen&lt;/Author&gt;&lt;Year&gt;2019&lt;/Year&gt;&lt;RecNum&gt;9295&lt;/RecNum&gt;&lt;DisplayText&gt;(Thomsen et al. 2019)&lt;/DisplayText&gt;&lt;record&gt;&lt;rec-number&gt;9295&lt;/rec-number&gt;&lt;foreign-keys&gt;&lt;key app="EN" db-id="prxrzzvdy0x2s4ee00qpxptadsswa02rwx0p" timestamp="1663018195"&gt;9295&lt;/key&gt;&lt;/foreign-keys&gt;&lt;ref-type name="Journal Article"&gt;17&lt;/ref-type&gt;&lt;contributors&gt;&lt;authors&gt;&lt;author&gt;Thomsen, Mads S&lt;/author&gt;&lt;author&gt;Mondardini, Luca&lt;/author&gt;&lt;author&gt;Alestra, Tommaso&lt;/author&gt;&lt;author&gt;Gerrity, Shawn&lt;/author&gt;&lt;author&gt;Tait, Leigh&lt;/author&gt;&lt;author&gt;South, Paul M&lt;/author&gt;&lt;author&gt;Lilley, Stacie A&lt;/author&gt;&lt;author&gt;Schiel, David R&lt;/author&gt;&lt;/authors&gt;&lt;/contributors&gt;&lt;titles&gt;&lt;title&gt;Local extinction of bull kelp (Durvillaea spp.) due to a marine heatwave&lt;/title&gt;&lt;secondary-title&gt;Frontiers in Marine Science&lt;/secondary-title&gt;&lt;/titles&gt;&lt;periodical&gt;&lt;full-title&gt;Frontiers in Marine Science&lt;/full-title&gt;&lt;abbr-1&gt;Front Mar Sci&lt;/abbr-1&gt;&lt;/periodical&gt;&lt;pages&gt;84&lt;/pages&gt;&lt;volume&gt;6&lt;/volume&gt;&lt;dates&gt;&lt;year&gt;2019&lt;/year&gt;&lt;/dates&gt;&lt;isbn&gt;2296-7745&lt;/isbn&gt;&lt;urls&gt;&lt;/urls&gt;&lt;/record&gt;&lt;/Cite&gt;&lt;/EndNote&gt;</w:instrText>
      </w:r>
      <w:r>
        <w:fldChar w:fldCharType="separate"/>
      </w:r>
      <w:r>
        <w:rPr>
          <w:noProof/>
        </w:rPr>
        <w:t>(Thomsen et al. 2019)</w:t>
      </w:r>
      <w:r>
        <w:fldChar w:fldCharType="end"/>
      </w:r>
      <w:ins w:id="304" w:author="Nick.Tolimieri [2]" w:date="2022-09-12T14:25:00Z">
        <w:r w:rsidR="00C65B06">
          <w:t xml:space="preserve">, </w:t>
        </w:r>
      </w:ins>
      <w:ins w:id="305" w:author="Nick.Tolimieri [2]" w:date="2022-09-12T14:32:00Z">
        <w:r w:rsidR="00EC762E">
          <w:t xml:space="preserve">Western </w:t>
        </w:r>
      </w:ins>
      <w:ins w:id="306" w:author="Nick.Tolimieri [2]" w:date="2022-09-12T14:33:00Z">
        <w:r w:rsidR="00EC762E">
          <w:t xml:space="preserve">Australia </w:t>
        </w:r>
      </w:ins>
      <w:r>
        <w:fldChar w:fldCharType="begin"/>
      </w:r>
      <w:r>
        <w:instrText xml:space="preserve"> ADDIN EN.CITE &lt;EndNote&gt;&lt;Cite&gt;&lt;Author&gt;Smale&lt;/Author&gt;&lt;Year&gt;2013&lt;/Year&gt;&lt;RecNum&gt;9292&lt;/RecNum&gt;&lt;DisplayText&gt;(Smale &amp;amp; Wernberg 2013, Wernberg et al. 2016)&lt;/DisplayText&gt;&lt;record&gt;&lt;rec-number&gt;9292&lt;/rec-number&gt;&lt;foreign-keys&gt;&lt;key app="EN" db-id="prxrzzvdy0x2s4ee00qpxptadsswa02rwx0p" timestamp="1663015299"&gt;9292&lt;/key&gt;&lt;/foreign-keys&gt;&lt;ref-type name="Journal Article"&gt;17&lt;/ref-type&gt;&lt;contributors&gt;&lt;authors&gt;&lt;author&gt;Smale, Dan A&lt;/author&gt;&lt;author&gt;Wernberg, Thomas&lt;/author&gt;&lt;/authors&gt;&lt;/contributors&gt;&lt;titles&gt;&lt;title&gt;Extreme climatic event drives range contraction of a habitat-forming species&lt;/title&gt;&lt;secondary-title&gt;Proceedings of the Royal Society B: Biological Sciences&lt;/secondary-title&gt;&lt;/titles&gt;&lt;periodical&gt;&lt;full-title&gt;Proceedings of the Royal Society B: Biological Sciences&lt;/full-title&gt;&lt;/periodical&gt;&lt;pages&gt;20122829&lt;/pages&gt;&lt;volume&gt;280&lt;/volume&gt;&lt;number&gt;1754&lt;/number&gt;&lt;dates&gt;&lt;year&gt;2013&lt;/year&gt;&lt;/dates&gt;&lt;isbn&gt;0962-8452&lt;/isbn&gt;&lt;urls&gt;&lt;/urls&gt;&lt;/record&gt;&lt;/Cite&gt;&lt;Cite&gt;&lt;Author&gt;Wernberg&lt;/Author&gt;&lt;Year&gt;2016&lt;/Year&gt;&lt;RecNum&gt;9284&lt;/RecNum&gt;&lt;record&gt;&lt;rec-number&gt;9284&lt;/rec-number&gt;&lt;foreign-keys&gt;&lt;key app="EN" db-id="prxrzzvdy0x2s4ee00qpxptadsswa02rwx0p" timestamp="1662760363"&gt;9284&lt;/key&gt;&lt;/foreign-keys&gt;&lt;ref-type name="Journal Article"&gt;17&lt;/ref-type&gt;&lt;contributors&gt;&lt;authors&gt;&lt;author&gt;Wernberg, Thomas&lt;/author&gt;&lt;author&gt;Bennett, Scott&lt;/author&gt;&lt;author&gt;Babcock, Russell C&lt;/author&gt;&lt;author&gt;De Bettignies, Thibaut&lt;/author&gt;&lt;author&gt;Cure, Katherine&lt;/author&gt;&lt;author&gt;Depczynski, Martial&lt;/author&gt;&lt;author&gt;Dufois, Francois&lt;/author&gt;&lt;author&gt;Fromont, Jane&lt;/author&gt;&lt;author&gt;Fulton, Christopher J&lt;/author&gt;&lt;author&gt;Hovey, Renae K&lt;/author&gt;&lt;/authors&gt;&lt;/contributors&gt;&lt;titles&gt;&lt;title&gt;Climate-driven regime shift of a temperate marine ecosystem&lt;/title&gt;&lt;secondary-title&gt;Science&lt;/secondary-title&gt;&lt;/titles&gt;&lt;periodical&gt;&lt;full-title&gt;Science&lt;/full-title&gt;&lt;/periodical&gt;&lt;pages&gt;169-172&lt;/pages&gt;&lt;volume&gt;353&lt;/volume&gt;&lt;number&gt;6295&lt;/number&gt;&lt;dates&gt;&lt;year&gt;2016&lt;/year&gt;&lt;/dates&gt;&lt;isbn&gt;0036-8075&lt;/isbn&gt;&lt;urls&gt;&lt;/urls&gt;&lt;/record&gt;&lt;/Cite&gt;&lt;/EndNote&gt;</w:instrText>
      </w:r>
      <w:r>
        <w:fldChar w:fldCharType="separate"/>
      </w:r>
      <w:r>
        <w:rPr>
          <w:noProof/>
        </w:rPr>
        <w:t>(Smale &amp; Wernberg 2013, Wernberg et al. 2016)</w:t>
      </w:r>
      <w:r>
        <w:fldChar w:fldCharType="end"/>
      </w:r>
      <w:ins w:id="307" w:author="Nick.Tolimieri" w:date="2022-09-14T09:16:00Z">
        <w:r w:rsidR="00955F04">
          <w:t xml:space="preserve">, the North </w:t>
        </w:r>
      </w:ins>
      <w:ins w:id="308" w:author="Nick.Tolimieri" w:date="2022-09-14T09:17:00Z">
        <w:r w:rsidR="00955F04">
          <w:t xml:space="preserve">Atlantic </w:t>
        </w:r>
      </w:ins>
      <w:r w:rsidR="00955F04">
        <w:fldChar w:fldCharType="begin"/>
      </w:r>
      <w:r w:rsidR="00955F04">
        <w:instrText xml:space="preserve"> ADDIN EN.CITE &lt;EndNote&gt;&lt;Cite&gt;&lt;Author&gt;Filbee-Dexter&lt;/Author&gt;&lt;Year&gt;2020&lt;/Year&gt;&lt;RecNum&gt;9299&lt;/RecNum&gt;&lt;DisplayText&gt;(Filbee-Dexter et al. 2020)&lt;/DisplayText&gt;&lt;record&gt;&lt;rec-number&gt;9299&lt;/rec-number&gt;&lt;foreign-keys&gt;&lt;key app="EN" db-id="prxrzzvdy0x2s4ee00qpxptadsswa02rwx0p" timestamp="1663172011"&gt;9299&lt;/key&gt;&lt;/foreign-keys&gt;&lt;ref-type name="Journal Article"&gt;17&lt;/ref-type&gt;&lt;contributors&gt;&lt;authors&gt;&lt;author&gt;Filbee-Dexter, K.&lt;/author&gt;&lt;author&gt;Wernberg, T.&lt;/author&gt;&lt;author&gt;Grace, S. P.&lt;/author&gt;&lt;author&gt;Thormar, J.&lt;/author&gt;&lt;author&gt;Fredriksen, S.&lt;/author&gt;&lt;author&gt;Narvaez, C. N.&lt;/author&gt;&lt;author&gt;Feehan, C. J.&lt;/author&gt;&lt;author&gt;Norderhaug, K. M.&lt;/author&gt;&lt;/authors&gt;&lt;/contributors&gt;&lt;titles&gt;&lt;title&gt;Marine heatwaves and the collapse of marginal North Atlantic kelp forests&lt;/title&gt;&lt;secondary-title&gt;Scientific Reports&lt;/secondary-title&gt;&lt;/titles&gt;&lt;periodical&gt;&lt;full-title&gt;Scientific Reports&lt;/full-title&gt;&lt;abbr-1&gt;Sci Rep-Uk&lt;/abbr-1&gt;&lt;/periodical&gt;&lt;pages&gt;13388&lt;/pages&gt;&lt;volume&gt;10&lt;/volume&gt;&lt;number&gt;1&lt;/number&gt;&lt;dates&gt;&lt;year&gt;2020&lt;/year&gt;&lt;pub-dates&gt;&lt;date&gt;2020/08/07&lt;/date&gt;&lt;/pub-dates&gt;&lt;/dates&gt;&lt;isbn&gt;2045-2322&lt;/isbn&gt;&lt;urls&gt;&lt;related-urls&gt;&lt;url&gt;https://doi.org/10.1038/s41598-020-70273-x&lt;/url&gt;&lt;/related-urls&gt;&lt;/urls&gt;&lt;electronic-resource-num&gt;10.1038/s41598-020-70273-x&lt;/electronic-resource-num&gt;&lt;/record&gt;&lt;/Cite&gt;&lt;/EndNote&gt;</w:instrText>
      </w:r>
      <w:r w:rsidR="00955F04">
        <w:fldChar w:fldCharType="separate"/>
      </w:r>
      <w:r w:rsidR="00955F04">
        <w:rPr>
          <w:noProof/>
        </w:rPr>
        <w:t>(Filbee-Dexter et al. 2020)</w:t>
      </w:r>
      <w:r w:rsidR="00955F04">
        <w:fldChar w:fldCharType="end"/>
      </w:r>
      <w:ins w:id="309" w:author="Nick.Tolimieri [2]" w:date="2022-09-12T14:25:00Z">
        <w:r w:rsidR="00C65B06">
          <w:t xml:space="preserve"> and </w:t>
        </w:r>
      </w:ins>
      <w:ins w:id="310" w:author="Nick.Tolimieri [2]" w:date="2022-09-13T09:24:00Z">
        <w:r w:rsidR="00692601">
          <w:t>some but not all regions of the n</w:t>
        </w:r>
      </w:ins>
      <w:ins w:id="311" w:author="Nick.Tolimieri [2]" w:date="2022-09-12T14:25:00Z">
        <w:r w:rsidR="00C65B06">
          <w:t>ortheast Pacific</w:t>
        </w:r>
      </w:ins>
      <w:ins w:id="312" w:author="Nick.Tolimieri [2]" w:date="2022-09-13T10:49:00Z">
        <w:r w:rsidR="0059678B">
          <w:t xml:space="preserve"> </w:t>
        </w:r>
      </w:ins>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59678B">
        <w:instrText xml:space="preserve"> ADDIN EN.CITE </w:instrText>
      </w:r>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59678B">
        <w:instrText xml:space="preserve"> ADDIN EN.CITE.DATA </w:instrText>
      </w:r>
      <w:r w:rsidR="0059678B">
        <w:fldChar w:fldCharType="end"/>
      </w:r>
      <w:r w:rsidR="0059678B">
        <w:fldChar w:fldCharType="separate"/>
      </w:r>
      <w:r w:rsidR="0059678B">
        <w:rPr>
          <w:noProof/>
        </w:rPr>
        <w:t>(Beas-Luna et al. 2020)</w:t>
      </w:r>
      <w:r w:rsidR="0059678B">
        <w:fldChar w:fldCharType="end"/>
      </w:r>
      <w:ins w:id="313" w:author="Nick.Tolimieri [2]" w:date="2022-09-13T10:49:00Z">
        <w:r w:rsidR="0059678B">
          <w:t>.</w:t>
        </w:r>
      </w:ins>
      <w:ins w:id="314" w:author="Nick.Tolimieri [2]" w:date="2022-09-12T14:25:00Z">
        <w:r w:rsidR="00E103F5">
          <w:t xml:space="preserve"> </w:t>
        </w:r>
      </w:ins>
      <w:ins w:id="315" w:author="Nick.Tolimieri" w:date="2022-09-14T09:31:00Z">
        <w:r w:rsidR="00D95616" w:rsidRPr="006F49BE">
          <w:t xml:space="preserve">While sea surface temperature (SST) is the primary parameter used to identify MHWs (Hobday et al. 2016), temperature extremes co-occur with changes in many interacting environmental conditions, especially the availability of nutrients </w:t>
        </w:r>
        <w:r w:rsidR="00D95616" w:rsidRPr="006F49BE">
          <w:fldChar w:fldCharType="begin"/>
        </w:r>
        <w:r w:rsidR="00D95616" w:rsidRPr="006F49BE">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D95616" w:rsidRPr="006F49BE">
          <w:fldChar w:fldCharType="separate"/>
        </w:r>
        <w:r w:rsidR="00D95616" w:rsidRPr="006F49BE">
          <w:rPr>
            <w:noProof/>
          </w:rPr>
          <w:t>(Straub et al. 2019)</w:t>
        </w:r>
        <w:r w:rsidR="00D95616" w:rsidRPr="006F49BE">
          <w:fldChar w:fldCharType="end"/>
        </w:r>
        <w:r w:rsidR="00D95616" w:rsidRPr="006F49BE">
          <w:t xml:space="preserve">. High SST is often associated with low nutrient conditions, which can contribute to low kelp growth or die-offs </w: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D95616" w:rsidRPr="006F49BE">
          <w:instrText xml:space="preserve"> ADDIN EN.CITE </w:instrTex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D95616" w:rsidRPr="006F49BE">
          <w:instrText xml:space="preserve"> ADDIN EN.CITE.DATA </w:instrText>
        </w:r>
        <w:r w:rsidR="00D95616" w:rsidRPr="006F49BE">
          <w:fldChar w:fldCharType="end"/>
        </w:r>
        <w:r w:rsidR="00D95616" w:rsidRPr="006F49BE">
          <w:fldChar w:fldCharType="separate"/>
        </w:r>
        <w:r w:rsidR="00D95616" w:rsidRPr="006F49BE">
          <w:rPr>
            <w:noProof/>
          </w:rPr>
          <w:t>(e.g., Cavanaugh et al. 2011, Wernberg et al. 2016, Pfister et al. 2018, Smale 2020)</w:t>
        </w:r>
        <w:r w:rsidR="00D95616" w:rsidRPr="006F49BE">
          <w:fldChar w:fldCharType="end"/>
        </w:r>
        <w:r w:rsidR="00D95616" w:rsidRPr="006F49BE">
          <w:t xml:space="preserve">, while some studies suggest that elevated temperatures have independent physiological impacts  </w:t>
        </w:r>
        <w:r w:rsidR="00D95616" w:rsidRPr="00A17A1E">
          <w:rPr>
            <w:rPrChange w:id="316" w:author="Nick.Tolimieri" w:date="2022-09-14T09:49:00Z">
              <w:rPr/>
            </w:rPrChange>
          </w:rPr>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D95616" w:rsidRPr="00A17A1E">
          <w:instrText xml:space="preserve"> ADDIN EN.CITE </w:instrText>
        </w:r>
        <w:r w:rsidR="00D95616" w:rsidRPr="00A17A1E">
          <w:rPr>
            <w:rPrChange w:id="317" w:author="Nick.Tolimieri" w:date="2022-09-14T09:49:00Z">
              <w:rPr/>
            </w:rPrChange>
          </w:rPr>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D95616" w:rsidRPr="00A17A1E">
          <w:instrText xml:space="preserve"> ADDIN EN.CITE.DATA </w:instrText>
        </w:r>
        <w:r w:rsidR="00D95616" w:rsidRPr="00A17A1E">
          <w:rPr>
            <w:rPrChange w:id="318" w:author="Nick.Tolimieri" w:date="2022-09-14T09:49:00Z">
              <w:rPr/>
            </w:rPrChange>
          </w:rPr>
        </w:r>
        <w:r w:rsidR="00D95616" w:rsidRPr="00A17A1E">
          <w:rPr>
            <w:rPrChange w:id="319" w:author="Nick.Tolimieri" w:date="2022-09-14T09:49:00Z">
              <w:rPr/>
            </w:rPrChange>
          </w:rPr>
          <w:fldChar w:fldCharType="end"/>
        </w:r>
        <w:r w:rsidR="00D95616" w:rsidRPr="00A17A1E">
          <w:rPr>
            <w:rPrChange w:id="320" w:author="Nick.Tolimieri" w:date="2022-09-14T09:49:00Z">
              <w:rPr/>
            </w:rPrChange>
          </w:rPr>
        </w:r>
        <w:r w:rsidR="00D95616" w:rsidRPr="00A17A1E">
          <w:rPr>
            <w:rPrChange w:id="321" w:author="Nick.Tolimieri" w:date="2022-09-14T09:49:00Z">
              <w:rPr/>
            </w:rPrChange>
          </w:rPr>
          <w:fldChar w:fldCharType="separate"/>
        </w:r>
        <w:r w:rsidR="00D95616" w:rsidRPr="00A17A1E">
          <w:rPr>
            <w:noProof/>
          </w:rPr>
          <w:t>(Muth et al. 2019, Hamilton et al. 2020)</w:t>
        </w:r>
        <w:r w:rsidR="00D95616" w:rsidRPr="00A17A1E">
          <w:rPr>
            <w:rPrChange w:id="322" w:author="Nick.Tolimieri" w:date="2022-09-14T09:49:00Z">
              <w:rPr/>
            </w:rPrChange>
          </w:rPr>
          <w:fldChar w:fldCharType="end"/>
        </w:r>
        <w:r w:rsidR="00D95616" w:rsidRPr="00A17A1E">
          <w:t>.</w:t>
        </w:r>
      </w:ins>
      <w:del w:id="323" w:author="Nick.Tolimieri [2]" w:date="2022-09-13T10:47:00Z">
        <w:r w:rsidRPr="00A17A1E" w:rsidDel="000E2647">
          <w:rPr>
            <w:rPrChange w:id="324" w:author="Nick.Tolimieri" w:date="2022-09-14T09:49:00Z">
              <w:rPr/>
            </w:rPrChange>
          </w:rPr>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RPr="00A17A1E" w:rsidDel="000E2647">
          <w:delInstrText xml:space="preserve"> ADDIN EN.CITE </w:delInstrText>
        </w:r>
        <w:r w:rsidRPr="00A17A1E" w:rsidDel="000E2647">
          <w:rPr>
            <w:rPrChange w:id="325" w:author="Nick.Tolimieri" w:date="2022-09-14T09:49:00Z">
              <w:rPr/>
            </w:rPrChange>
          </w:rPr>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RPr="00A17A1E" w:rsidDel="000E2647">
          <w:delInstrText xml:space="preserve"> ADDIN EN.CITE.DATA </w:delInstrText>
        </w:r>
        <w:r w:rsidRPr="00A17A1E" w:rsidDel="000E2647">
          <w:rPr>
            <w:rPrChange w:id="326" w:author="Nick.Tolimieri" w:date="2022-09-14T09:49:00Z">
              <w:rPr/>
            </w:rPrChange>
          </w:rPr>
        </w:r>
        <w:r w:rsidRPr="00A17A1E" w:rsidDel="000E2647">
          <w:rPr>
            <w:rPrChange w:id="327" w:author="Nick.Tolimieri" w:date="2022-09-14T09:49:00Z">
              <w:rPr/>
            </w:rPrChange>
          </w:rPr>
          <w:fldChar w:fldCharType="end"/>
        </w:r>
        <w:r w:rsidRPr="00A17A1E" w:rsidDel="000E2647">
          <w:rPr>
            <w:rPrChange w:id="328" w:author="Nick.Tolimieri" w:date="2022-09-14T09:49:00Z">
              <w:rPr/>
            </w:rPrChange>
          </w:rPr>
        </w:r>
        <w:r w:rsidRPr="00A17A1E" w:rsidDel="000E2647">
          <w:rPr>
            <w:rPrChange w:id="329" w:author="Nick.Tolimieri" w:date="2022-09-14T09:49:00Z">
              <w:rPr/>
            </w:rPrChange>
          </w:rPr>
          <w:fldChar w:fldCharType="separate"/>
        </w:r>
        <w:r w:rsidRPr="00A17A1E" w:rsidDel="000E2647">
          <w:rPr>
            <w:noProof/>
          </w:rPr>
          <w:delText>(Arafeh-Dalmau et al. 2019, Cavanaugh et al. 2019, Rogers-Bennett &amp; Catton 2019, Beas-Luna et al. 2020)</w:delText>
        </w:r>
        <w:r w:rsidRPr="00A17A1E" w:rsidDel="000E2647">
          <w:rPr>
            <w:rPrChange w:id="330" w:author="Nick.Tolimieri" w:date="2022-09-14T09:49:00Z">
              <w:rPr/>
            </w:rPrChange>
          </w:rPr>
          <w:fldChar w:fldCharType="end"/>
        </w:r>
      </w:del>
      <w:ins w:id="331" w:author="Nick.Tolimieri" w:date="2022-09-09T14:07:00Z">
        <w:del w:id="332" w:author="Nick.Tolimieri [2]" w:date="2022-09-12T14:37:00Z">
          <w:r w:rsidR="0062649E" w:rsidRPr="00A17A1E" w:rsidDel="002E2D71">
            <w:delText>W</w:delText>
          </w:r>
        </w:del>
        <w:del w:id="333" w:author="Nick.Tolimieri [2]" w:date="2022-09-13T10:47:00Z">
          <w:r w:rsidR="0062649E" w:rsidRPr="00A17A1E" w:rsidDel="000E2647">
            <w:delText xml:space="preserve">arm water </w:delText>
          </w:r>
        </w:del>
        <w:del w:id="334" w:author="Nick.Tolimieri [2]" w:date="2022-09-12T14:37:00Z">
          <w:r w:rsidR="0062649E" w:rsidRPr="00A17A1E" w:rsidDel="002E2D71">
            <w:delText>and</w:delText>
          </w:r>
        </w:del>
        <w:del w:id="335" w:author="Nick.Tolimieri [2]" w:date="2022-09-13T10:47:00Z">
          <w:r w:rsidR="0062649E" w:rsidRPr="00A17A1E" w:rsidDel="000E2647">
            <w:delText xml:space="preserve"> low nutrient availability lead to kelp loss</w:delText>
          </w:r>
        </w:del>
      </w:ins>
      <w:ins w:id="336" w:author="Nick.Tolimieri" w:date="2022-09-09T14:08:00Z">
        <w:del w:id="337" w:author="Nick.Tolimieri [2]" w:date="2022-09-13T10:47:00Z">
          <w:r w:rsidR="0062649E" w:rsidRPr="00A17A1E" w:rsidDel="000E2647">
            <w:delText xml:space="preserve"> </w:delText>
          </w:r>
        </w:del>
      </w:ins>
      <w:del w:id="338" w:author="Nick.Tolimieri [2]" w:date="2022-09-13T10:47:00Z">
        <w:r w:rsidRPr="00A17A1E" w:rsidDel="000E2647">
          <w:rPr>
            <w:rPrChange w:id="339" w:author="Nick.Tolimieri" w:date="2022-09-14T09:49:00Z">
              <w:rPr/>
            </w:rPrChange>
          </w:rPr>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Pr="00A17A1E" w:rsidDel="000E2647">
          <w:delInstrText xml:space="preserve"> ADDIN EN.CITE </w:delInstrText>
        </w:r>
        <w:r w:rsidRPr="00A17A1E" w:rsidDel="000E2647">
          <w:rPr>
            <w:rPrChange w:id="340" w:author="Nick.Tolimieri" w:date="2022-09-14T09:49:00Z">
              <w:rPr/>
            </w:rPrChange>
          </w:rPr>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Pr="00A17A1E" w:rsidDel="000E2647">
          <w:delInstrText xml:space="preserve"> ADDIN EN.CITE.DATA </w:delInstrText>
        </w:r>
        <w:r w:rsidRPr="00A17A1E" w:rsidDel="000E2647">
          <w:rPr>
            <w:rPrChange w:id="341" w:author="Nick.Tolimieri" w:date="2022-09-14T09:49:00Z">
              <w:rPr/>
            </w:rPrChange>
          </w:rPr>
        </w:r>
        <w:r w:rsidRPr="00A17A1E" w:rsidDel="000E2647">
          <w:rPr>
            <w:rPrChange w:id="342" w:author="Nick.Tolimieri" w:date="2022-09-14T09:49:00Z">
              <w:rPr/>
            </w:rPrChange>
          </w:rPr>
          <w:fldChar w:fldCharType="end"/>
        </w:r>
        <w:r w:rsidRPr="00A17A1E" w:rsidDel="000E2647">
          <w:rPr>
            <w:rPrChange w:id="343" w:author="Nick.Tolimieri" w:date="2022-09-14T09:49:00Z">
              <w:rPr/>
            </w:rPrChange>
          </w:rPr>
        </w:r>
        <w:r w:rsidRPr="00A17A1E" w:rsidDel="000E2647">
          <w:rPr>
            <w:rPrChange w:id="344" w:author="Nick.Tolimieri" w:date="2022-09-14T09:49:00Z">
              <w:rPr/>
            </w:rPrChange>
          </w:rPr>
          <w:fldChar w:fldCharType="separate"/>
        </w:r>
        <w:r w:rsidRPr="00A17A1E" w:rsidDel="000E2647">
          <w:rPr>
            <w:noProof/>
          </w:rPr>
          <w:delText>(Wernberg et al. 2013, Wernberg et al. 2016, Pfister et al. 2018, Smale 2020)</w:delText>
        </w:r>
        <w:r w:rsidRPr="00A17A1E" w:rsidDel="000E2647">
          <w:rPr>
            <w:rPrChange w:id="345" w:author="Nick.Tolimieri" w:date="2022-09-14T09:49:00Z">
              <w:rPr/>
            </w:rPrChange>
          </w:rPr>
          <w:fldChar w:fldCharType="end"/>
        </w:r>
      </w:del>
      <w:ins w:id="346" w:author="Nick.Tolimieri [2]" w:date="2022-09-13T10:43:00Z">
        <w:r w:rsidR="000E2647" w:rsidRPr="00A17A1E">
          <w:rPr>
            <w:rPrChange w:id="347" w:author="Nick.Tolimieri" w:date="2022-09-14T09:49:00Z">
              <w:rPr>
                <w:highlight w:val="yellow"/>
              </w:rPr>
            </w:rPrChange>
          </w:rPr>
          <w:t xml:space="preserve"> </w:t>
        </w:r>
      </w:ins>
      <w:ins w:id="348" w:author="Nick.Tolimieri" w:date="2022-09-09T14:07:00Z">
        <w:del w:id="349" w:author="Nick.Tolimieri [2]" w:date="2022-09-13T10:43:00Z">
          <w:r w:rsidR="0062649E" w:rsidRPr="00A17A1E" w:rsidDel="000E2647">
            <w:delText xml:space="preserve">, </w:delText>
          </w:r>
        </w:del>
      </w:ins>
      <w:ins w:id="350" w:author="Nick.Tolimieri" w:date="2022-09-09T14:08:00Z">
        <w:del w:id="351" w:author="Nick.Tolimieri [2]" w:date="2022-09-13T10:43:00Z">
          <w:r w:rsidR="0062649E" w:rsidRPr="00A17A1E" w:rsidDel="000E2647">
            <w:delText xml:space="preserve">while the effects of wave action can vary with species and species’ life-history </w:delText>
          </w:r>
        </w:del>
      </w:ins>
      <w:ins w:id="352" w:author="Nick.Tolimieri" w:date="2022-09-09T14:09:00Z">
        <w:del w:id="353" w:author="Nick.Tolimieri [2]" w:date="2022-09-13T10:43:00Z">
          <w:r w:rsidR="0062649E" w:rsidRPr="00A17A1E" w:rsidDel="000E2647">
            <w:delText>and the timing of impact</w:delText>
          </w:r>
        </w:del>
      </w:ins>
      <w:ins w:id="354" w:author="Nick.Tolimieri [2]" w:date="2022-09-13T10:43:00Z">
        <w:r w:rsidR="000E2647" w:rsidRPr="00A17A1E">
          <w:rPr>
            <w:rPrChange w:id="355" w:author="Nick.Tolimieri" w:date="2022-09-14T09:49:00Z">
              <w:rPr>
                <w:highlight w:val="yellow"/>
              </w:rPr>
            </w:rPrChange>
          </w:rPr>
          <w:t>Wave action</w:t>
        </w:r>
      </w:ins>
      <w:ins w:id="356" w:author="Nick.Tolimieri" w:date="2022-09-14T09:48:00Z">
        <w:r w:rsidR="00A17A1E" w:rsidRPr="00A17A1E">
          <w:rPr>
            <w:rPrChange w:id="357" w:author="Nick.Tolimieri" w:date="2022-09-14T09:49:00Z">
              <w:rPr>
                <w:highlight w:val="yellow"/>
              </w:rPr>
            </w:rPrChange>
          </w:rPr>
          <w:t xml:space="preserve"> while clearly important can have different impacts based on location and species life history</w:t>
        </w:r>
      </w:ins>
      <w:ins w:id="358" w:author="Nick.Tolimieri" w:date="2022-09-14T09:59:00Z">
        <w:r w:rsidR="00A57AD7">
          <w:t>—</w:t>
        </w:r>
      </w:ins>
      <w:ins w:id="359" w:author="Nick.Tolimieri" w:date="2022-09-14T09:48:00Z">
        <w:r w:rsidR="001B02BF">
          <w:t>both</w:t>
        </w:r>
      </w:ins>
      <w:ins w:id="360" w:author="Nick.Tolimieri" w:date="2022-09-14T09:59:00Z">
        <w:r w:rsidR="00A57AD7">
          <w:t xml:space="preserve"> </w:t>
        </w:r>
      </w:ins>
      <w:ins w:id="361" w:author="Nick.Tolimieri" w:date="2022-09-14T09:48:00Z">
        <w:r w:rsidR="001B02BF">
          <w:t xml:space="preserve">impacting kelps directly and by influencing herbivore behavior </w:t>
        </w:r>
      </w:ins>
      <w:ins w:id="362" w:author="Nick.Tolimieri [2]" w:date="2022-09-13T10:43:00Z">
        <w:del w:id="363" w:author="Nick.Tolimieri" w:date="2022-09-14T09:49:00Z">
          <w:r w:rsidR="000E2647" w:rsidRPr="00A17A1E" w:rsidDel="00A17A1E">
            <w:rPr>
              <w:rPrChange w:id="364" w:author="Nick.Tolimieri" w:date="2022-09-14T09:49:00Z">
                <w:rPr>
                  <w:highlight w:val="yellow"/>
                </w:rPr>
              </w:rPrChange>
            </w:rPr>
            <w:delText>…</w:delText>
          </w:r>
        </w:del>
      </w:ins>
      <w:r w:rsidRPr="00A17A1E">
        <w:rPr>
          <w:rPrChange w:id="365" w:author="Nick.Tolimieri" w:date="2022-09-14T09:49:00Z">
            <w:rPr/>
          </w:rPrChange>
        </w:rPr>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ZvbHVtZT4xMDE8L3ZvbHVtZT48bnVtYmVyPjc8L251bWJl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MjEwOC0yMTE2PC9wYWdlcz48dm9s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</w:fldData>
        </w:fldChar>
      </w:r>
      <w:r w:rsidR="001B02BF">
        <w:instrText xml:space="preserve"> ADDIN EN.CITE </w:instrText>
      </w:r>
      <w:r w:rsidR="001B02BF">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ZvbHVtZT4xMDE8L3ZvbHVtZT48bnVtYmVyPjc8L251bWJl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MjEwOC0yMTE2PC9wYWdlcz48dm9s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</w:fldData>
        </w:fldChar>
      </w:r>
      <w:r w:rsidR="001B02BF">
        <w:instrText xml:space="preserve"> ADDIN EN.CITE.DATA </w:instrText>
      </w:r>
      <w:r w:rsidR="001B02BF">
        <w:fldChar w:fldCharType="end"/>
      </w:r>
      <w:r w:rsidRPr="00A17A1E">
        <w:rPr>
          <w:rPrChange w:id="366" w:author="Nick.Tolimieri" w:date="2022-09-14T09:49:00Z">
            <w:rPr/>
          </w:rPrChange>
        </w:rPr>
      </w:r>
      <w:r w:rsidRPr="00A17A1E">
        <w:rPr>
          <w:rPrChange w:id="367" w:author="Nick.Tolimieri" w:date="2022-09-14T09:49:00Z">
            <w:rPr/>
          </w:rPrChange>
        </w:rPr>
        <w:fldChar w:fldCharType="separate"/>
      </w:r>
      <w:r w:rsidR="001B02BF">
        <w:rPr>
          <w:noProof/>
        </w:rPr>
        <w:t>(Dayton &amp; Tegner 1984, Siddon &amp; Witman 2003, Reed et al. 2011, Hamilton et al. 2020)</w:t>
      </w:r>
      <w:r w:rsidRPr="00A17A1E">
        <w:rPr>
          <w:rPrChange w:id="368" w:author="Nick.Tolimieri" w:date="2022-09-14T09:49:00Z">
            <w:rPr/>
          </w:rPrChange>
        </w:rPr>
        <w:fldChar w:fldCharType="end"/>
      </w:r>
      <w:ins w:id="369" w:author="Nick.Tolimieri" w:date="2022-09-09T14:08:00Z">
        <w:r w:rsidR="0062649E" w:rsidRPr="00A17A1E">
          <w:t>.</w:t>
        </w:r>
      </w:ins>
      <w:ins w:id="370" w:author="Nick.Tolimieri [2]" w:date="2022-09-13T10:32:00Z">
        <w:del w:id="371" w:author="Nick.Tolimieri" w:date="2022-09-14T09:51:00Z">
          <w:r w:rsidR="00CB317F" w:rsidRPr="00B52571" w:rsidDel="001B02BF">
            <w:rPr>
              <w:highlight w:val="yellow"/>
              <w:rPrChange w:id="372" w:author="Nick.Tolimieri [2]" w:date="2022-09-13T10:50:00Z">
                <w:rPr/>
              </w:rPrChange>
            </w:rPr>
            <w:delText>Wave action but not with this MWH (REF</w:delText>
          </w:r>
        </w:del>
      </w:ins>
      <w:ins w:id="373" w:author="Nick.Tolimieri [2]" w:date="2022-09-13T10:40:00Z">
        <w:del w:id="374" w:author="Nick.Tolimieri" w:date="2022-09-14T09:51:00Z">
          <w:r w:rsidR="009755A9" w:rsidRPr="00B52571" w:rsidDel="001B02BF">
            <w:rPr>
              <w:highlight w:val="yellow"/>
              <w:rPrChange w:id="375" w:author="Nick.Tolimieri [2]" w:date="2022-09-13T10:50:00Z">
                <w:rPr/>
              </w:rPrChange>
            </w:rPr>
            <w:delText xml:space="preserve"> Siddon and Witman)</w:delText>
          </w:r>
        </w:del>
      </w:ins>
      <w:ins w:id="376" w:author="Nick.Tolimieri [2]" w:date="2022-09-13T10:50:00Z">
        <w:del w:id="377" w:author="Nick.Tolimieri" w:date="2022-09-14T09:51:00Z">
          <w:r w:rsidR="00B52571" w:rsidRPr="00B52571" w:rsidDel="001B02BF">
            <w:rPr>
              <w:highlight w:val="yellow"/>
              <w:rPrChange w:id="378" w:author="Nick.Tolimieri [2]" w:date="2022-09-13T10:50:00Z">
                <w:rPr/>
              </w:rPrChange>
            </w:rPr>
            <w:delText xml:space="preserve"> Nah. Add comment to discussion. Wave action matters, but our sites are protected.</w:delText>
          </w:r>
        </w:del>
      </w:ins>
      <w:ins w:id="379" w:author="Nick.Tolimieri" w:date="2022-09-14T09:51:00Z">
        <w:r w:rsidR="001B02BF" w:rsidDel="001B02BF">
          <w:rPr>
            <w:highlight w:val="yellow"/>
          </w:rPr>
          <w:t xml:space="preserve"> </w:t>
        </w:r>
      </w:ins>
      <w:del w:id="380" w:author="Nick.Tolimieri" w:date="2022-09-14T09:51:00Z">
        <w:r w:rsidR="001B02BF" w:rsidDel="001B02BF">
          <w:rPr>
            <w:highlight w:val="yellow"/>
          </w:rPr>
          <w:fldChar w:fldCharType="begin"/>
        </w:r>
        <w:r w:rsidR="001B02BF" w:rsidDel="001B02BF">
          <w:rPr>
            <w:highlight w:val="yellow"/>
          </w:rPr>
          <w:delInstrText xml:space="preserve"> ADDIN EN.CITE &lt;EndNote&gt;&lt;Cite&gt;&lt;Author&gt;Christopher&lt;/Author&gt;&lt;Year&gt;2003&lt;/Year&gt;&lt;RecNum&gt;9300&lt;/RecNum&gt;&lt;DisplayText&gt;(Christopher &amp;amp; Jon 2003)&lt;/DisplayText&gt;&lt;record&gt;&lt;rec-number&gt;9300&lt;/rec-number&gt;&lt;foreign-keys&gt;&lt;key app="EN" db-id="prxrzzvdy0x2s4ee00qpxptadsswa02rwx0p" timestamp="1663174299"&gt;9300&lt;/key&gt;&lt;/foreign-keys&gt;&lt;ref-type name="Journal Article"&gt;17&lt;/ref-type&gt;&lt;contributors&gt;&lt;authors&gt;&lt;author&gt;Christopher, E. Siddon&lt;/author&gt;&lt;author&gt;Jon, D. Witman&lt;/author&gt;&lt;/authors&gt;&lt;/contributors&gt;&lt;titles&gt;&lt;title&gt;Influence of chronic, low-level hydrodynamic forces on subtidal community structure&lt;/title&gt;&lt;secondary-title&gt;Marine Ecology Progress Series&lt;/secondary-title&gt;&lt;/titles&gt;&lt;periodical&gt;&lt;full-title&gt;Marine Ecology Progress Series&lt;/full-title&gt;&lt;abbr-1&gt;Mar Ecol Prog Ser&lt;/abbr-1&gt;&lt;/periodical&gt;&lt;pages&gt;99-110&lt;/pages&gt;&lt;volume&gt;261&lt;/volume&gt;&lt;dates&gt;&lt;year&gt;2003&lt;/year&gt;&lt;/dates&gt;&lt;urls&gt;&lt;related-urls&gt;&lt;url&gt;https://www.int-res.com/abstracts/meps/v261/p99-110/&lt;/url&gt;&lt;/related-urls&gt;&lt;/urls&gt;&lt;/record&gt;&lt;/Cite&gt;&lt;/EndNote&gt;</w:delInstrText>
        </w:r>
        <w:r w:rsidR="001B02BF" w:rsidDel="001B02BF">
          <w:rPr>
            <w:highlight w:val="yellow"/>
          </w:rPr>
          <w:fldChar w:fldCharType="separate"/>
        </w:r>
        <w:r w:rsidR="001B02BF" w:rsidDel="001B02BF">
          <w:rPr>
            <w:noProof/>
            <w:highlight w:val="yellow"/>
          </w:rPr>
          <w:delText>(Christopher &amp; Jon 2003)</w:delText>
        </w:r>
        <w:r w:rsidR="001B02BF" w:rsidDel="001B02BF">
          <w:rPr>
            <w:highlight w:val="yellow"/>
          </w:rPr>
          <w:fldChar w:fldCharType="end"/>
        </w:r>
      </w:del>
    </w:p>
    <w:p w14:paraId="4AEFAA74" w14:textId="02388234" w:rsidR="00521161" w:rsidDel="00843623" w:rsidRDefault="00EE36D9">
      <w:pPr>
        <w:rPr>
          <w:ins w:id="381" w:author="Nick.Tolimieri" w:date="2022-09-09T14:01:00Z"/>
          <w:del w:id="382" w:author="Nick.Tolimieri [2]" w:date="2022-09-12T15:31:00Z"/>
        </w:rPr>
      </w:pPr>
      <w:ins w:id="383" w:author="Nick.Tolimieri [2]" w:date="2022-09-12T14:46:00Z">
        <w:r>
          <w:t xml:space="preserve">Intense herbivory by urchins when </w:t>
        </w:r>
      </w:ins>
      <w:ins w:id="384" w:author="Nick.Tolimieri [2]" w:date="2022-09-12T14:47:00Z">
        <w:r>
          <w:t xml:space="preserve">at high density can also drive shifts from kelp-dominated to urchin-dominated system states </w:t>
        </w:r>
      </w:ins>
      <w:r w:rsidR="00E878A1">
        <w:fldChar w:fldCharType="begin"/>
      </w:r>
      <w:r w:rsidR="00E878A1">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instrText>
      </w:r>
      <w:r w:rsidR="00E878A1">
        <w:fldChar w:fldCharType="separate"/>
      </w:r>
      <w:r w:rsidR="00E878A1">
        <w:rPr>
          <w:noProof/>
        </w:rPr>
        <w:t>(Ling et al. 2015)</w:t>
      </w:r>
      <w:r w:rsidR="00E878A1">
        <w:fldChar w:fldCharType="end"/>
      </w:r>
      <w:ins w:id="385" w:author="Nick.Tolimieri [2]" w:date="2022-09-12T14:47:00Z">
        <w:r>
          <w:t>.</w:t>
        </w:r>
      </w:ins>
      <w:del w:id="386" w:author="Nick.Tolimieri [2]" w:date="2022-09-13T10:58:00Z">
        <w:r w:rsidR="00E878A1" w:rsidDel="00D24EDC">
          <w:fldChar w:fldCharType="begin"/>
        </w:r>
        <w:r w:rsidR="00E878A1" w:rsidDel="00D24EDC">
          <w:del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delInstrText>
        </w:r>
        <w:r w:rsidR="00E878A1" w:rsidDel="00D24EDC">
          <w:fldChar w:fldCharType="separate"/>
        </w:r>
        <w:r w:rsidR="00E878A1" w:rsidDel="00D24EDC">
          <w:rPr>
            <w:noProof/>
          </w:rPr>
          <w:delText>(Ling et al. 2015)</w:delText>
        </w:r>
        <w:r w:rsidR="00E878A1" w:rsidDel="00D24EDC">
          <w:fldChar w:fldCharType="end"/>
        </w:r>
      </w:del>
      <w:ins w:id="387" w:author="Nick.Tolimieri [2]" w:date="2022-09-12T14:48:00Z">
        <w:r>
          <w:t xml:space="preserve"> </w:t>
        </w:r>
      </w:ins>
      <w:ins w:id="388" w:author="Nick.Tolimieri [2]" w:date="2022-09-12T14:47:00Z">
        <w:r>
          <w:t>Howev</w:t>
        </w:r>
        <w:r w:rsidRPr="007731E7">
          <w:t>er, k</w:t>
        </w:r>
      </w:ins>
      <w:ins w:id="389" w:author="Nick.Tolimieri" w:date="2022-09-09T14:14:00Z">
        <w:del w:id="390" w:author="Nick.Tolimieri [2]" w:date="2022-09-12T14:38:00Z">
          <w:r w:rsidR="00F07C30" w:rsidRPr="007731E7" w:rsidDel="005A5B62">
            <w:delText>At the same time, k</w:delText>
          </w:r>
        </w:del>
        <w:r w:rsidR="00F07C30" w:rsidRPr="007731E7">
          <w:t>elp forests can be</w:t>
        </w:r>
      </w:ins>
      <w:ins w:id="391" w:author="Nick.Tolimieri [2]" w:date="2022-09-12T14:53:00Z">
        <w:r w:rsidR="00E925A2" w:rsidRPr="007731E7">
          <w:rPr>
            <w:rPrChange w:id="392" w:author="Nick.Tolimieri [2]" w:date="2022-09-12T14:57:00Z">
              <w:rPr>
                <w:highlight w:val="yellow"/>
              </w:rPr>
            </w:rPrChange>
          </w:rPr>
          <w:t xml:space="preserve"> maintained or</w:t>
        </w:r>
      </w:ins>
      <w:ins w:id="393" w:author="Nick.Tolimieri" w:date="2022-09-09T14:14:00Z">
        <w:del w:id="394" w:author="Nick.Tolimieri [2]" w:date="2022-09-12T14:52:00Z">
          <w:r w:rsidR="00F07C30" w:rsidRPr="007731E7" w:rsidDel="006771FC">
            <w:delText xml:space="preserve"> maintained </w:delText>
          </w:r>
        </w:del>
      </w:ins>
      <w:ins w:id="395" w:author="Nick.Tolimieri" w:date="2022-09-09T14:22:00Z">
        <w:del w:id="396" w:author="Nick.Tolimieri [2]" w:date="2022-09-12T14:52:00Z">
          <w:r w:rsidR="00414B8B" w:rsidRPr="007731E7" w:rsidDel="006771FC">
            <w:delText>or</w:delText>
          </w:r>
        </w:del>
        <w:r w:rsidR="00414B8B" w:rsidRPr="007731E7">
          <w:t xml:space="preserve"> promoted </w:t>
        </w:r>
      </w:ins>
      <w:ins w:id="397" w:author="Nick.Tolimieri" w:date="2022-09-09T14:14:00Z">
        <w:r w:rsidR="00F07C30" w:rsidRPr="007731E7">
          <w:t xml:space="preserve">by </w:t>
        </w:r>
        <w:del w:id="398" w:author="Nick.Tolimieri [2]" w:date="2022-09-12T14:48:00Z">
          <w:r w:rsidR="00F07C30" w:rsidRPr="007731E7" w:rsidDel="00EE36D9">
            <w:delText xml:space="preserve">the classic </w:delText>
          </w:r>
        </w:del>
        <w:r w:rsidR="00F07C30" w:rsidRPr="007731E7">
          <w:t>trophic cascade</w:t>
        </w:r>
      </w:ins>
      <w:ins w:id="399" w:author="Nick.Tolimieri [2]" w:date="2022-09-12T14:48:00Z">
        <w:r w:rsidRPr="007731E7">
          <w:rPr>
            <w:rPrChange w:id="400" w:author="Nick.Tolimieri [2]" w:date="2022-09-12T14:57:00Z">
              <w:rPr>
                <w:highlight w:val="yellow"/>
              </w:rPr>
            </w:rPrChange>
          </w:rPr>
          <w:t>s</w:t>
        </w:r>
      </w:ins>
      <w:ins w:id="401" w:author="Nick.Tolimieri" w:date="2022-09-09T14:14:00Z">
        <w:r w:rsidR="00F07C30" w:rsidRPr="007731E7">
          <w:t xml:space="preserve"> in which </w:t>
        </w:r>
        <w:del w:id="402" w:author="Nick.Tolimieri [2]" w:date="2022-09-12T14:48:00Z">
          <w:r w:rsidR="00F07C30" w:rsidRPr="007731E7" w:rsidDel="00EE36D9">
            <w:delText>otter predation</w:delText>
          </w:r>
        </w:del>
      </w:ins>
      <w:ins w:id="403" w:author="Nick.Tolimieri [2]" w:date="2022-09-12T14:48:00Z">
        <w:r w:rsidRPr="007731E7">
          <w:t>urchin predators</w:t>
        </w:r>
      </w:ins>
      <w:ins w:id="404" w:author="Nick.Tolimieri" w:date="2022-09-09T14:14:00Z">
        <w:r w:rsidR="00F07C30" w:rsidRPr="007731E7">
          <w:t xml:space="preserve"> depress</w:t>
        </w:r>
        <w:del w:id="405" w:author="Nick.Tolimieri [2]" w:date="2022-09-13T10:52:00Z">
          <w:r w:rsidR="00F07C30" w:rsidRPr="007731E7" w:rsidDel="00A91510">
            <w:delText>es</w:delText>
          </w:r>
          <w:r w:rsidR="00F07C30" w:rsidDel="00A91510">
            <w:delText xml:space="preserve"> the abundance of </w:delText>
          </w:r>
        </w:del>
      </w:ins>
      <w:ins w:id="406" w:author="Nick.Tolimieri" w:date="2022-09-09T14:15:00Z">
        <w:del w:id="407" w:author="Nick.Tolimieri [2]" w:date="2022-09-13T10:52:00Z">
          <w:r w:rsidR="00F07C30" w:rsidDel="00A91510">
            <w:delText>herbivorous</w:delText>
          </w:r>
        </w:del>
      </w:ins>
      <w:ins w:id="408" w:author="Nick.Tolimieri" w:date="2022-09-09T14:14:00Z">
        <w:del w:id="409" w:author="Nick.Tolimieri [2]" w:date="2022-09-13T10:52:00Z">
          <w:r w:rsidR="00F07C30" w:rsidDel="00A91510">
            <w:delText xml:space="preserve"> urchins</w:delText>
          </w:r>
        </w:del>
      </w:ins>
      <w:ins w:id="410" w:author="Nick.Tolimieri [2]" w:date="2022-09-13T10:52:00Z">
        <w:r w:rsidR="00A91510">
          <w:t xml:space="preserve"> urchin abundance</w:t>
        </w:r>
      </w:ins>
      <w:ins w:id="411" w:author="Nick.Tolimieri" w:date="2022-09-09T14:15:00Z">
        <w:r w:rsidR="00F07C30">
          <w:t xml:space="preserve"> </w:t>
        </w:r>
        <w:r w:rsidR="00F07C30">
          <w:lastRenderedPageBreak/>
          <w:t>allowing dense kelp stands</w:t>
        </w:r>
      </w:ins>
      <w:ins w:id="412" w:author="Nick.Tolimieri [2]" w:date="2022-09-12T14:50:00Z">
        <w:r w:rsidR="00960C6A">
          <w:t>—the</w:t>
        </w:r>
        <w:del w:id="413" w:author="Nick.Tolimieri" w:date="2022-09-14T09:32:00Z">
          <w:r w:rsidR="00960C6A" w:rsidDel="0073420A">
            <w:delText xml:space="preserve"> classic trophic cascade </w:delText>
          </w:r>
        </w:del>
      </w:ins>
      <w:ins w:id="414" w:author="Nick.Tolimieri" w:date="2022-09-14T09:32:00Z">
        <w:r w:rsidR="0073420A">
          <w:t xml:space="preserve"> example </w:t>
        </w:r>
      </w:ins>
      <w:ins w:id="415" w:author="Nick.Tolimieri [2]" w:date="2022-09-12T14:50:00Z">
        <w:r w:rsidR="00960C6A">
          <w:t>being the otter-urchin-kel</w:t>
        </w:r>
        <w:r w:rsidR="006771FC">
          <w:t>p</w:t>
        </w:r>
      </w:ins>
      <w:ins w:id="416" w:author="Nick.Tolimieri [2]" w:date="2022-09-13T09:25:00Z">
        <w:r w:rsidR="001114C4">
          <w:t xml:space="preserve"> </w:t>
        </w:r>
      </w:ins>
      <w:ins w:id="417" w:author="Nick.Tolimieri" w:date="2022-09-14T09:32:00Z">
        <w:r w:rsidR="00070E60">
          <w:t xml:space="preserve">trophic </w:t>
        </w:r>
        <w:r w:rsidR="00D95616">
          <w:t>cascade</w:t>
        </w:r>
      </w:ins>
      <w:ins w:id="418" w:author="Nick.Tolimieri [2]" w:date="2022-09-13T09:25:00Z">
        <w:del w:id="419" w:author="Nick.Tolimieri" w:date="2022-09-14T09:32:00Z">
          <w:r w:rsidR="001114C4" w:rsidDel="00D95616">
            <w:delText>food web</w:delText>
          </w:r>
        </w:del>
      </w:ins>
      <w:ins w:id="420" w:author="Nick.Tolimieri [2]" w:date="2022-09-12T14:50:00Z">
        <w:r w:rsidR="006771FC">
          <w:t xml:space="preserve"> </w:t>
        </w:r>
      </w:ins>
      <w:ins w:id="421" w:author="Nick.Tolimieri [2]" w:date="2022-09-12T14:53:00Z">
        <w:r w:rsidR="00E925A2">
          <w:t>described</w:t>
        </w:r>
      </w:ins>
      <w:ins w:id="422" w:author="Nick.Tolimieri [2]" w:date="2022-09-12T14:50:00Z">
        <w:r w:rsidR="006771FC">
          <w:t xml:space="preserve"> for the northeast </w:t>
        </w:r>
      </w:ins>
      <w:ins w:id="423" w:author="Nick.Tolimieri [2]" w:date="2022-09-12T14:52:00Z">
        <w:r w:rsidR="006771FC">
          <w:t>Pacific</w:t>
        </w:r>
      </w:ins>
      <w:ins w:id="424" w:author="Nick.Tolimieri" w:date="2022-09-09T14:15:00Z">
        <w:del w:id="425" w:author="Nick.Tolimieri [2]" w:date="2022-09-12T14:50:00Z">
          <w:r w:rsidR="00F07C30" w:rsidDel="00960C6A">
            <w:delText>, which are habitat to many fishes and invertebrates</w:delText>
          </w:r>
        </w:del>
        <w:r w:rsidR="00F07C30">
          <w:t xml:space="preserve"> </w:t>
        </w:r>
      </w:ins>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cGFnZXM+MjE1LTIzOTwvcGFnZXM+PHZvbHVtZT44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cGFnZXM+MjE1LTIzOTwvcGFnZXM+PHZvbHVtZT44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</w:fldData>
        </w:fldChar>
      </w:r>
      <w:r w:rsidR="00E878A1">
        <w:instrText xml:space="preserve"> ADDIN EN.CITE.DATA </w:instrText>
      </w:r>
      <w:r w:rsidR="00E878A1">
        <w:fldChar w:fldCharType="end"/>
      </w:r>
      <w:r w:rsidR="00E878A1">
        <w:fldChar w:fldCharType="separate"/>
      </w:r>
      <w:r w:rsidR="00E878A1">
        <w:rPr>
          <w:noProof/>
        </w:rPr>
        <w:t>(Watson &amp; Estes 2011, Shelton et al. 2018)</w:t>
      </w:r>
      <w:r w:rsidR="00E878A1">
        <w:fldChar w:fldCharType="end"/>
      </w:r>
      <w:ins w:id="426" w:author="Nick.Tolimieri [2]" w:date="2022-09-12T14:54:00Z">
        <w:r w:rsidR="005B5B9E">
          <w:t>, although fishes and inverteb</w:t>
        </w:r>
        <w:r w:rsidR="005B5B9E" w:rsidRPr="00843623">
          <w:t>rates</w:t>
        </w:r>
      </w:ins>
      <w:ins w:id="427" w:author="Nick.Tolimieri [2]" w:date="2022-09-12T14:55:00Z">
        <w:r w:rsidR="005B5B9E" w:rsidRPr="00843623">
          <w:t xml:space="preserve"> </w:t>
        </w:r>
      </w:ins>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BFY29sIFByb2cgU2VyPC9hYmJyLTE+PC9wZXJpb2RpY2FsPjxwYWdlcz4yMTct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E2MTkzNjwvcGFnZXM+
PHZvbHVtZT4yODQ8L3ZvbHVtZT48bnVtYmVyPjE4NDc8L251bWJlcj48ZGF0ZXM+PHllYXI+MjAx
NzwveWVhcj48L2RhdGVzPjxpc2JuPjA5NjItODQ1MjwvaXNibj48dXJscz48L3VybHM+PC9yZWNv
cmQ+PC9DaXRlPjwvRW5kTm90ZT4A
</w:fldData>
        </w:fldChar>
      </w:r>
      <w:r w:rsidR="00E878A1">
        <w:instrText xml:space="preserve"> ADDIN EN.CITE </w:instrText>
      </w:r>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BFY29sIFByb2cgU2VyPC9hYmJyLTE+PC9wZXJpb2RpY2FsPjxwYWdlcz4yMTct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E2MTkzNjwvcGFnZXM+
PHZvbHVtZT4yODQ8L3ZvbHVtZT48bnVtYmVyPjE4NDc8L251bWJlcj48ZGF0ZXM+PHllYXI+MjAx
NzwveWVhcj48L2RhdGVzPjxpc2JuPjA5NjItODQ1MjwvaXNibj48dXJscz48L3VybHM+PC9yZWNv
cmQ+PC9DaXRlPjwvRW5kTm90ZT4A
</w:fldData>
        </w:fldChar>
      </w:r>
      <w:r w:rsidR="00E878A1">
        <w:instrText xml:space="preserve"> ADDIN EN.CITE.DATA </w:instrText>
      </w:r>
      <w:r w:rsidR="00E878A1">
        <w:fldChar w:fldCharType="end"/>
      </w:r>
      <w:r w:rsidR="00E878A1">
        <w:fldChar w:fldCharType="separate"/>
      </w:r>
      <w:r w:rsidR="00E878A1">
        <w:rPr>
          <w:noProof/>
        </w:rPr>
        <w:t>(Ling et al. 2009, Eurich et al. 2014, Selden et al. 2017, Eisaguirre et al. 2020)</w:t>
      </w:r>
      <w:r w:rsidR="00E878A1">
        <w:fldChar w:fldCharType="end"/>
      </w:r>
      <w:ins w:id="428" w:author="Nick.Tolimieri [2]" w:date="2022-09-13T10:53:00Z">
        <w:r w:rsidR="00D24EDC">
          <w:t xml:space="preserve"> </w:t>
        </w:r>
        <w:del w:id="429" w:author="Nick.Tolimieri" w:date="2022-09-14T09:32:00Z">
          <w:r w:rsidR="00D24EDC" w:rsidRPr="00D24EDC" w:rsidDel="00560C70">
            <w:rPr>
              <w:highlight w:val="yellow"/>
              <w:rPrChange w:id="430" w:author="Nick.Tolimieri [2]" w:date="2022-09-13T10:53:00Z">
                <w:rPr/>
              </w:rPrChange>
            </w:rPr>
            <w:delText>maybe some Sitton &amp; Whitman</w:delText>
          </w:r>
          <w:r w:rsidR="00D24EDC" w:rsidDel="00560C70">
            <w:rPr>
              <w:highlight w:val="yellow"/>
            </w:rPr>
            <w:delText xml:space="preserve"> refs</w:delText>
          </w:r>
          <w:r w:rsidR="00D24EDC" w:rsidRPr="00D24EDC" w:rsidDel="00560C70">
            <w:rPr>
              <w:highlight w:val="yellow"/>
              <w:rPrChange w:id="431" w:author="Nick.Tolimieri [2]" w:date="2022-09-13T10:53:00Z">
                <w:rPr/>
              </w:rPrChange>
            </w:rPr>
            <w:delText xml:space="preserve"> here</w:delText>
          </w:r>
          <w:r w:rsidR="00D24EDC" w:rsidDel="00560C70">
            <w:delText xml:space="preserve">. </w:delText>
          </w:r>
        </w:del>
      </w:ins>
      <w:del w:id="432" w:author="Nick.Tolimieri [2]" w:date="2022-09-12T15:15:00Z">
        <w:r w:rsidR="005B5B9E" w:rsidRPr="00843623" w:rsidDel="00B23147">
          <w:rPr>
            <w:rPrChange w:id="433" w:author="Nick.Tolimieri [2]" w:date="2022-09-12T15:31:00Z">
              <w:rPr/>
            </w:rPrChange>
          </w:rPr>
          <w:fldChar w:fldCharType="begin"/>
        </w:r>
        <w:r w:rsidR="007731E7" w:rsidRPr="00843623" w:rsidDel="00B23147">
          <w:delInstrText xml:space="preserve"> ADDIN EN.CITE &lt;EndNote&gt;&lt;Cite&gt;&lt;Author&gt;Ling&lt;/Author&gt;&lt;Year&gt;2009&lt;/Year&gt;&lt;RecNum&gt;8514&lt;/RecNum&gt;&lt;DisplayText&gt;(Ling et al. 2009, Eurich et al. 2014)&lt;/DisplayText&gt;&lt;record&gt;&lt;rec-number&gt;8514&lt;/rec-number&gt;&lt;foreign-keys&gt;&lt;key app="EN" db-id="prxrzzvdy0x2s4ee00qpxptadsswa02rwx0p" timestamp="0"&gt;8514&lt;/key&gt;&lt;/foreign-keys&gt;&lt;ref-type name="Journal Article"&gt;17&lt;/ref-type&gt;&lt;contributors&gt;&lt;authors&gt;&lt;author&gt;Ling, S. D.&lt;/author&gt;&lt;author&gt;Johnson, C. R.&lt;/author&gt;&lt;author&gt;Frusher, S. D.&lt;/author&gt;&lt;author&gt;Ridgway, K. R.&lt;/author&gt;&lt;/authors&gt;&lt;/contributors&gt;&lt;titles&gt;&lt;title&gt;Overfishing reduces resilience of kelp beds to climate-driven catastrophic phase shift&lt;/title&gt;&lt;secondary-title&gt;Proceedings of the National Academy of Sciences&lt;/secondary-title&gt;&lt;/titles&gt;&lt;periodical&gt;&lt;full-title&gt;Proceedings of the National Academy of Sciences&lt;/full-title&gt;&lt;/periodical&gt;&lt;pages&gt;22341-22345&lt;/pages&gt;&lt;volume&gt;106&lt;/volume&gt;&lt;number&gt;52&lt;/number&gt;&lt;dates&gt;&lt;year&gt;2009&lt;/year&gt;&lt;/dates&gt;&lt;urls&gt;&lt;related-urls&gt;&lt;url&gt;https://www.pnas.org/content/pnas/106/52/22341.full.pdf&lt;/url&gt;&lt;/related-urls&gt;&lt;/urls&gt;&lt;electronic-resource-num&gt;10.1073/pnas.0907529106&lt;/electronic-resource-num&gt;&lt;/record&gt;&lt;/Cite&gt;&lt;Cite&gt;&lt;Author&gt;Eurich&lt;/Author&gt;&lt;Year&gt;2014&lt;/Year&gt;&lt;RecNum&gt;8451&lt;/RecNum&gt;&lt;record&gt;&lt;rec-number&gt;8451&lt;/rec-number&gt;&lt;foreign-keys&gt;&lt;key app="EN" db-id="prxrzzvdy0x2s4ee00qpxptadsswa02rwx0p" timestamp="0"&gt;8451&lt;/key&gt;&lt;/foreign-keys&gt;&lt;ref-type name="Journal Article"&gt;17&lt;/ref-type&gt;&lt;contributors&gt;&lt;authors&gt;&lt;author&gt;Eurich, J. G.&lt;/author&gt;&lt;author&gt;Selden, R. L.&lt;/author&gt;&lt;author&gt;Warner, R. R.&lt;/author&gt;&lt;/authors&gt;&lt;/contributors&gt;&lt;titles&gt;&lt;title&gt;California spiny lobster preference for urchins from kelp forests: implications for urchin barren persistence&lt;/title&gt;&lt;secondary-title&gt;Marine Ecology Progress Series&lt;/secondary-title&gt;&lt;/titles&gt;&lt;periodical&gt;&lt;full-title&gt;Marine Ecology Progress Series&lt;/full-title&gt;&lt;abbr-1&gt;Mar Ecol Prog Ser&lt;/abbr-1&gt;&lt;/periodical&gt;&lt;pages&gt;217-225&lt;/pages&gt;&lt;volume&gt;498&lt;/volume&gt;&lt;dates&gt;&lt;year&gt;2014&lt;/year&gt;&lt;/dates&gt;&lt;urls&gt;&lt;related-urls&gt;&lt;url&gt;https://www.int-res.com/abstracts/meps/v498/p217-225/&lt;/url&gt;&lt;/related-urls&gt;&lt;/urls&gt;&lt;/record&gt;&lt;/Cite&gt;&lt;/EndNote&gt;</w:delInstrText>
        </w:r>
        <w:r w:rsidR="005B5B9E" w:rsidRPr="00843623" w:rsidDel="00B23147">
          <w:rPr>
            <w:rPrChange w:id="434" w:author="Nick.Tolimieri [2]" w:date="2022-09-12T15:31:00Z">
              <w:rPr/>
            </w:rPrChange>
          </w:rPr>
          <w:fldChar w:fldCharType="separate"/>
        </w:r>
        <w:r w:rsidR="007731E7" w:rsidRPr="00843623" w:rsidDel="00B23147">
          <w:rPr>
            <w:noProof/>
          </w:rPr>
          <w:delText>(Ling et al. 2009, Eurich et al. 2014)</w:delText>
        </w:r>
        <w:r w:rsidR="005B5B9E" w:rsidRPr="00843623" w:rsidDel="00B23147">
          <w:rPr>
            <w:rPrChange w:id="435" w:author="Nick.Tolimieri [2]" w:date="2022-09-12T15:31:00Z">
              <w:rPr/>
            </w:rPrChange>
          </w:rPr>
          <w:fldChar w:fldCharType="end"/>
        </w:r>
      </w:del>
      <w:del w:id="436" w:author="Nick.Tolimieri [2]" w:date="2022-09-12T15:19:00Z">
        <w:r w:rsidR="00B23147" w:rsidRPr="00843623" w:rsidDel="00B23147">
          <w:rPr>
            <w:rPrChange w:id="437" w:author="Nick.Tolimieri [2]" w:date="2022-09-12T15:31:00Z">
              <w:rPr/>
            </w:rPrChange>
          </w:rPr>
          <w:fldChar w:fldCharType="begin"/>
        </w:r>
        <w:r w:rsidR="00B23147" w:rsidRPr="00843623" w:rsidDel="00B23147">
          <w:delInstrText xml:space="preserve"> ADDIN EN.CITE &lt;EndNote&gt;&lt;Cite&gt;&lt;Author&gt;Selden&lt;/Author&gt;&lt;Year&gt;2017&lt;/Year&gt;&lt;RecNum&gt;9296&lt;/RecNum&gt;&lt;DisplayText&gt;(Selden et al. 2017)&lt;/DisplayText&gt;&lt;record&gt;&lt;rec-number&gt;9296&lt;/rec-number&gt;&lt;foreign-keys&gt;&lt;key app="EN" db-id="prxrzzvdy0x2s4ee00qpxptadsswa02rwx0p" timestamp="1663021082"&gt;9296&lt;/key&gt;&lt;/foreign-keys&gt;&lt;ref-type name="Journal Article"&gt;17&lt;/ref-type&gt;&lt;contributors&gt;&lt;authors&gt;&lt;author&gt;Selden, Rebecca L&lt;/author&gt;&lt;author&gt;Gaines, Steven D&lt;/author&gt;&lt;author&gt;Hamilton, Scott L&lt;/author&gt;&lt;author&gt;Warner, Robert R&lt;/author&gt;&lt;/authors&gt;&lt;/contributors&gt;&lt;titles&gt;&lt;title&gt;Protection of large predators in a marine reserve alters size-dependent prey mortality&lt;/title&gt;&lt;secondary-title&gt;Proceedings of the Royal Society B: Biological Sciences&lt;/secondary-title&gt;&lt;/titles&gt;&lt;periodical&gt;&lt;full-title&gt;Proceedings of the Royal Society B: Biological Sciences&lt;/full-title&gt;&lt;/periodical&gt;&lt;pages&gt;20161936&lt;/pages&gt;&lt;volume&gt;284&lt;/volume&gt;&lt;number&gt;1847&lt;/number&gt;&lt;dates&gt;&lt;year&gt;2017&lt;/year&gt;&lt;/dates&gt;&lt;isbn&gt;0962-8452&lt;/isbn&gt;&lt;urls&gt;&lt;/urls&gt;&lt;/record&gt;&lt;/Cite&gt;&lt;/EndNote&gt;</w:delInstrText>
        </w:r>
        <w:r w:rsidR="00B23147" w:rsidRPr="00843623" w:rsidDel="00B23147">
          <w:rPr>
            <w:rPrChange w:id="438" w:author="Nick.Tolimieri [2]" w:date="2022-09-12T15:31:00Z">
              <w:rPr/>
            </w:rPrChange>
          </w:rPr>
          <w:fldChar w:fldCharType="separate"/>
        </w:r>
        <w:r w:rsidR="00B23147" w:rsidRPr="00843623" w:rsidDel="00B23147">
          <w:rPr>
            <w:noProof/>
          </w:rPr>
          <w:delText>(Selden et al. 2017)</w:delText>
        </w:r>
        <w:r w:rsidR="00B23147" w:rsidRPr="00843623" w:rsidDel="00B23147">
          <w:rPr>
            <w:rPrChange w:id="439" w:author="Nick.Tolimieri [2]" w:date="2022-09-12T15:31:00Z">
              <w:rPr/>
            </w:rPrChange>
          </w:rPr>
          <w:fldChar w:fldCharType="end"/>
        </w:r>
      </w:del>
      <w:ins w:id="440" w:author="Nick.Tolimieri [2]" w:date="2022-09-12T15:19:00Z">
        <w:del w:id="441" w:author="Nick.Tolimieri" w:date="2022-09-14T09:32:00Z">
          <w:r w:rsidR="00B23147" w:rsidRPr="00843623" w:rsidDel="00560C70">
            <w:delText xml:space="preserve"> </w:delText>
          </w:r>
        </w:del>
        <w:r w:rsidR="00B23147" w:rsidRPr="00843623">
          <w:t>are</w:t>
        </w:r>
      </w:ins>
      <w:ins w:id="442" w:author="Nick.Tolimieri [2]" w:date="2022-09-12T14:54:00Z">
        <w:r w:rsidR="005B5B9E" w:rsidRPr="00843623">
          <w:t xml:space="preserve"> i</w:t>
        </w:r>
        <w:r w:rsidR="005B5B9E">
          <w:t>mportant in some areas</w:t>
        </w:r>
      </w:ins>
      <w:ins w:id="443" w:author="Nick.Tolimieri [2]" w:date="2022-09-12T14:55:00Z">
        <w:r w:rsidR="005B5B9E">
          <w:t xml:space="preserve"> </w:t>
        </w:r>
      </w:ins>
      <w:ins w:id="444" w:author="Nick.Tolimieri [2]" w:date="2022-09-12T14:58:00Z">
        <w:r w:rsidR="007731E7">
          <w:t xml:space="preserve">regionally and </w:t>
        </w:r>
      </w:ins>
      <w:ins w:id="445" w:author="Nick.Tolimieri [2]" w:date="2022-09-12T14:55:00Z">
        <w:r w:rsidR="005B5B9E">
          <w:t>around the globe.</w:t>
        </w:r>
      </w:ins>
      <w:ins w:id="446" w:author="Nick.Tolimieri" w:date="2022-09-09T14:15:00Z">
        <w:del w:id="447" w:author="Nick.Tolimieri [2]" w:date="2022-09-12T14:55:00Z">
          <w:r w:rsidR="00F07C30" w:rsidDel="005B5B9E">
            <w:delText>.</w:delText>
          </w:r>
        </w:del>
        <w:r w:rsidR="00F07C30">
          <w:t xml:space="preserve"> </w:t>
        </w:r>
      </w:ins>
      <w:ins w:id="448" w:author="Nick.Tolimieri [2]" w:date="2022-09-12T13:19:00Z">
        <w:r w:rsidR="00DC11C9">
          <w:t>However, t</w:t>
        </w:r>
      </w:ins>
      <w:ins w:id="449" w:author="Nick.Tolimieri" w:date="2022-09-09T14:23:00Z">
        <w:del w:id="450" w:author="Nick.Tolimieri [2]" w:date="2022-09-12T13:19:00Z">
          <w:r w:rsidR="00414B8B" w:rsidDel="00DC11C9">
            <w:delText>T</w:delText>
          </w:r>
        </w:del>
        <w:r w:rsidR="00414B8B">
          <w:t xml:space="preserve">he trophic relationships are more complex than the simple </w:t>
        </w:r>
      </w:ins>
      <w:ins w:id="451" w:author="Nick.Tolimieri [2]" w:date="2022-09-12T14:49:00Z">
        <w:r w:rsidR="00960C6A">
          <w:t xml:space="preserve">trophic cascade </w:t>
        </w:r>
      </w:ins>
      <w:ins w:id="452" w:author="Nick.Tolimieri" w:date="2022-09-09T14:23:00Z">
        <w:r w:rsidR="00414B8B">
          <w:t>story</w:t>
        </w:r>
      </w:ins>
      <w:ins w:id="453" w:author="Nick.Tolimieri" w:date="2022-09-09T14:29:00Z">
        <w:del w:id="454" w:author="Nick.Tolimieri [2]" w:date="2022-09-12T13:19:00Z">
          <w:r w:rsidR="0065749D" w:rsidDel="0025183C">
            <w:delText>, however</w:delText>
          </w:r>
        </w:del>
      </w:ins>
      <w:ins w:id="455" w:author="Nick.Tolimieri" w:date="2022-09-09T14:23:00Z">
        <w:r w:rsidR="00414B8B">
          <w:t xml:space="preserve">. </w:t>
        </w:r>
      </w:ins>
      <w:ins w:id="456" w:author="Nick.Tolimieri [2]" w:date="2022-09-13T10:58:00Z">
        <w:r w:rsidR="00D24EDC">
          <w:t>While high</w:t>
        </w:r>
        <w:del w:id="457" w:author="Nick.Tolimieri" w:date="2022-09-14T09:33:00Z">
          <w:r w:rsidR="00D24EDC" w:rsidDel="00275941">
            <w:delText xml:space="preserve"> urchin</w:delText>
          </w:r>
        </w:del>
        <w:r w:rsidR="00D24EDC">
          <w:t xml:space="preserve"> densities appear necessary for an</w:t>
        </w:r>
        <w:del w:id="458" w:author="Nick.Tolimieri" w:date="2022-09-14T09:33:00Z">
          <w:r w:rsidR="00D24EDC" w:rsidDel="00275941">
            <w:delText xml:space="preserve"> herbivory</w:delText>
          </w:r>
        </w:del>
      </w:ins>
      <w:ins w:id="459" w:author="Nick.Tolimieri" w:date="2022-09-14T09:33:00Z">
        <w:r w:rsidR="00275941">
          <w:t xml:space="preserve"> urchin</w:t>
        </w:r>
      </w:ins>
      <w:ins w:id="460" w:author="Nick.Tolimieri [2]" w:date="2022-09-13T10:58:00Z">
        <w:r w:rsidR="00D24EDC">
          <w:t>-driven shift to</w:t>
        </w:r>
        <w:del w:id="461" w:author="Nick.Tolimieri" w:date="2022-09-14T09:33:00Z">
          <w:r w:rsidR="00D24EDC" w:rsidDel="00275941">
            <w:delText xml:space="preserve"> urchin b</w:delText>
          </w:r>
        </w:del>
      </w:ins>
      <w:ins w:id="462" w:author="Nick.Tolimieri" w:date="2022-09-14T09:33:00Z">
        <w:r w:rsidR="00275941">
          <w:t xml:space="preserve"> b</w:t>
        </w:r>
      </w:ins>
      <w:ins w:id="463" w:author="Nick.Tolimieri [2]" w:date="2022-09-13T10:58:00Z">
        <w:r w:rsidR="00D24EDC">
          <w:t xml:space="preserve">arrens, these barrens can be persistent even at relatively low urchin density </w:t>
        </w:r>
        <w:r w:rsidR="00D24EDC">
          <w:fldChar w:fldCharType="begin"/>
        </w:r>
        <w:r w:rsidR="00D24EDC">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instrText>
        </w:r>
        <w:r w:rsidR="00D24EDC">
          <w:fldChar w:fldCharType="separate"/>
        </w:r>
        <w:r w:rsidR="00D24EDC">
          <w:rPr>
            <w:noProof/>
          </w:rPr>
          <w:t>(Ling et al. 2015)</w:t>
        </w:r>
        <w:r w:rsidR="00D24EDC">
          <w:fldChar w:fldCharType="end"/>
        </w:r>
        <w:r w:rsidR="00D24EDC">
          <w:t xml:space="preserve">. </w:t>
        </w:r>
        <w:r w:rsidR="00AC5B76">
          <w:t>Moreover, w</w:t>
        </w:r>
      </w:ins>
      <w:ins w:id="464" w:author="Nick.Tolimieri" w:date="2022-09-09T14:24:00Z">
        <w:del w:id="465" w:author="Nick.Tolimieri [2]" w:date="2022-09-13T10:58:00Z">
          <w:r w:rsidR="00414B8B" w:rsidDel="00AC5B76">
            <w:delText>W</w:delText>
          </w:r>
        </w:del>
        <w:r w:rsidR="00414B8B">
          <w:t xml:space="preserve">hen drift kelp is available, urchins tend to act as passive detritivores and </w:t>
        </w:r>
        <w:del w:id="466" w:author="Nick.Tolimieri [2]" w:date="2022-09-12T09:59:00Z">
          <w:r w:rsidR="00414B8B" w:rsidDel="00465AF9">
            <w:delText>can</w:delText>
          </w:r>
        </w:del>
      </w:ins>
      <w:ins w:id="467" w:author="Nick.Tolimieri [2]" w:date="2022-09-12T09:59:00Z">
        <w:r w:rsidR="00465AF9">
          <w:t>may</w:t>
        </w:r>
      </w:ins>
      <w:ins w:id="468" w:author="Nick.Tolimieri" w:date="2022-09-09T14:24:00Z">
        <w:r w:rsidR="00414B8B">
          <w:t xml:space="preserve"> have little impact </w:t>
        </w:r>
      </w:ins>
      <w:ins w:id="469" w:author="Nick.Tolimieri" w:date="2022-09-09T14:25:00Z">
        <w:r w:rsidR="00414B8B">
          <w:t>on kelp abundance</w:t>
        </w:r>
      </w:ins>
      <w:ins w:id="470" w:author="Nick.Tolimieri [2]" w:date="2022-09-13T10:58:00Z">
        <w:r w:rsidR="00AC5B76">
          <w:t xml:space="preserve">, but </w:t>
        </w:r>
      </w:ins>
      <w:ins w:id="471" w:author="Nick.Tolimieri" w:date="2022-09-09T14:25:00Z">
        <w:del w:id="472" w:author="Nick.Tolimieri [2]" w:date="2022-09-13T10:58:00Z">
          <w:r w:rsidR="00414B8B" w:rsidDel="00AC5B76">
            <w:delText xml:space="preserve">. </w:delText>
          </w:r>
        </w:del>
      </w:ins>
      <w:ins w:id="473" w:author="Nick.Tolimieri" w:date="2022-09-09T14:30:00Z">
        <w:del w:id="474" w:author="Nick.Tolimieri [2]" w:date="2022-09-12T09:59:00Z">
          <w:r w:rsidR="0065749D" w:rsidDel="00465AF9">
            <w:delText>I</w:delText>
          </w:r>
        </w:del>
      </w:ins>
      <w:ins w:id="475" w:author="Nick.Tolimieri [2]" w:date="2022-09-13T10:58:00Z">
        <w:r w:rsidR="00AC5B76">
          <w:t>i</w:t>
        </w:r>
      </w:ins>
      <w:ins w:id="476" w:author="Nick.Tolimieri" w:date="2022-09-09T14:30:00Z">
        <w:r w:rsidR="0065749D">
          <w:t>n the absence of drift kelp, urchins switch to active herbivory and can extirpate kelp</w:t>
        </w:r>
        <w:del w:id="477" w:author="Nick.Tolimieri [2]" w:date="2022-09-12T16:08:00Z">
          <w:r w:rsidR="0065749D" w:rsidDel="00CB722B">
            <w:delText xml:space="preserve"> stands</w:delText>
          </w:r>
        </w:del>
      </w:ins>
      <w:ins w:id="478" w:author="Nick.Tolimieri" w:date="2022-09-09T14:36:00Z">
        <w:r w:rsidR="0069323A">
          <w:t xml:space="preserve"> </w:t>
        </w:r>
      </w:ins>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 </w:instrText>
      </w:r>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DATA </w:instrText>
      </w:r>
      <w:r w:rsidR="00E878A1">
        <w:fldChar w:fldCharType="end"/>
      </w:r>
      <w:r w:rsidR="00E878A1">
        <w:fldChar w:fldCharType="separate"/>
      </w:r>
      <w:r w:rsidR="00E878A1">
        <w:rPr>
          <w:noProof/>
        </w:rPr>
        <w:t>(Pearse 2006, Kriegisch et al. 2019)</w:t>
      </w:r>
      <w:r w:rsidR="00E878A1">
        <w:fldChar w:fldCharType="end"/>
      </w:r>
      <w:ins w:id="479" w:author="Nick.Tolimieri" w:date="2022-09-09T14:30:00Z">
        <w:r w:rsidR="0065749D">
          <w:t xml:space="preserve">. </w:t>
        </w:r>
      </w:ins>
      <w:ins w:id="480" w:author="Nick.Tolimieri [2]" w:date="2022-09-13T10:59:00Z">
        <w:r w:rsidR="00120F88">
          <w:t>This behavior interacts with habitat, as c</w:t>
        </w:r>
      </w:ins>
      <w:del w:id="481" w:author="Nick.Tolimieri [2]" w:date="2022-09-12T13:19:00Z">
        <w:r w:rsidR="00F42CED" w:rsidDel="00DC11C9">
          <w:fldChar w:fldCharType="begin"/>
        </w:r>
        <w:r w:rsidR="00F42CED" w:rsidDel="00DC11C9">
          <w:del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delInstrText>
        </w:r>
        <w:r w:rsidR="00F42CED" w:rsidDel="00DC11C9">
          <w:fldChar w:fldCharType="separate"/>
        </w:r>
        <w:r w:rsidR="00F42CED" w:rsidDel="00DC11C9">
          <w:rPr>
            <w:noProof/>
          </w:rPr>
          <w:delText>(Ling et al. 2015)</w:delText>
        </w:r>
        <w:r w:rsidR="00F42CED" w:rsidDel="00DC11C9">
          <w:fldChar w:fldCharType="end"/>
        </w:r>
      </w:del>
      <w:ins w:id="482" w:author="Nick.Tolimieri" w:date="2022-09-09T14:25:00Z">
        <w:del w:id="483" w:author="Nick.Tolimieri [2]" w:date="2022-09-13T09:26:00Z">
          <w:r w:rsidR="00414B8B" w:rsidDel="00AC72C5">
            <w:delText>Additionally, c</w:delText>
          </w:r>
        </w:del>
        <w:r w:rsidR="00414B8B">
          <w:t>omplex, rugose habitat is more likely to retain drift kelp and provides shelter from predators for urchins, also reducing their likelihood of reducing kelp stands</w:t>
        </w:r>
      </w:ins>
      <w:ins w:id="484" w:author="Nick.Tolimieri [2]" w:date="2022-09-13T09:26:00Z">
        <w:r w:rsidR="00AC72C5">
          <w:t xml:space="preserve"> and resulting in mosaic of responses at medium scales</w:t>
        </w:r>
      </w:ins>
      <w:ins w:id="485" w:author="Nick.Tolimieri" w:date="2022-09-09T14:31:00Z">
        <w:r w:rsidR="0065749D">
          <w:t xml:space="preserve"> </w:t>
        </w:r>
      </w:ins>
      <w:r w:rsidR="00E878A1">
        <w:fldChar w:fldCharType="begin"/>
      </w:r>
      <w:r w:rsidR="00E878A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ins w:id="486" w:author="Nick.Tolimieri" w:date="2022-09-09T14:25:00Z">
        <w:r w:rsidR="00414B8B">
          <w:t>.</w:t>
        </w:r>
      </w:ins>
      <w:ins w:id="487" w:author="Nick.Tolimieri" w:date="2022-09-09T14:31:00Z">
        <w:r w:rsidR="0065749D">
          <w:t xml:space="preserve"> </w:t>
        </w:r>
      </w:ins>
      <w:ins w:id="488" w:author="Nick.Tolimieri [2]" w:date="2022-09-13T10:33:00Z">
        <w:r w:rsidR="00CB317F">
          <w:t>Additionally, r</w:t>
        </w:r>
      </w:ins>
      <w:ins w:id="489" w:author="Nick.Tolimieri" w:date="2022-09-09T14:33:00Z">
        <w:del w:id="490" w:author="Nick.Tolimieri [2]" w:date="2022-09-12T16:10:00Z">
          <w:r w:rsidR="00B556E5" w:rsidDel="005033ED">
            <w:delText>D</w:delText>
          </w:r>
        </w:del>
      </w:ins>
      <w:ins w:id="491" w:author="Nick.Tolimieri [2]" w:date="2022-09-12T16:10:00Z">
        <w:r w:rsidR="005033ED">
          <w:t>egional d</w:t>
        </w:r>
      </w:ins>
      <w:ins w:id="492" w:author="Nick.Tolimieri" w:date="2022-09-09T14:33:00Z">
        <w:r w:rsidR="00B556E5">
          <w:t>ifferences in</w:t>
        </w:r>
      </w:ins>
      <w:ins w:id="493" w:author="Nick.Tolimieri [2]" w:date="2022-09-12T16:08:00Z">
        <w:r w:rsidR="00CB722B">
          <w:t xml:space="preserve"> the redundancy of </w:t>
        </w:r>
      </w:ins>
      <w:ins w:id="494" w:author="Nick.Tolimieri" w:date="2022-09-09T14:33:00Z">
        <w:del w:id="495" w:author="Nick.Tolimieri [2]" w:date="2022-09-12T16:08:00Z">
          <w:r w:rsidR="00B556E5" w:rsidDel="00CB722B">
            <w:delText xml:space="preserve"> </w:delText>
          </w:r>
        </w:del>
      </w:ins>
      <w:ins w:id="496" w:author="Nick.Tolimieri" w:date="2022-09-09T14:34:00Z">
        <w:r w:rsidR="00B556E5">
          <w:t xml:space="preserve">urchin </w:t>
        </w:r>
      </w:ins>
      <w:ins w:id="497" w:author="Nick.Tolimieri" w:date="2022-09-09T14:33:00Z">
        <w:r w:rsidR="00B556E5">
          <w:t>predator</w:t>
        </w:r>
        <w:del w:id="498" w:author="Nick.Tolimieri [2]" w:date="2022-09-12T16:08:00Z">
          <w:r w:rsidR="00B556E5" w:rsidDel="00CB722B">
            <w:delText xml:space="preserve"> redundancy</w:delText>
          </w:r>
        </w:del>
      </w:ins>
      <w:ins w:id="499" w:author="Nick.Tolimieri [2]" w:date="2022-09-12T16:08:00Z">
        <w:r w:rsidR="00CB722B">
          <w:t>s</w:t>
        </w:r>
      </w:ins>
      <w:ins w:id="500" w:author="Nick.Tolimieri" w:date="2022-09-09T14:33:00Z">
        <w:r w:rsidR="00B556E5">
          <w:t xml:space="preserve"> can</w:t>
        </w:r>
      </w:ins>
      <w:ins w:id="501" w:author="Nick.Tolimieri [2]" w:date="2022-09-13T09:26:00Z">
        <w:r w:rsidR="000467C2">
          <w:t xml:space="preserve"> also </w:t>
        </w:r>
      </w:ins>
      <w:ins w:id="502" w:author="Nick.Tolimieri" w:date="2022-09-09T14:33:00Z">
        <w:del w:id="503" w:author="Nick.Tolimieri [2]" w:date="2022-09-13T09:26:00Z">
          <w:r w:rsidR="00B556E5" w:rsidDel="000467C2">
            <w:delText xml:space="preserve"> </w:delText>
          </w:r>
        </w:del>
      </w:ins>
      <w:ins w:id="504" w:author="Nick.Tolimieri" w:date="2022-09-09T14:34:00Z">
        <w:r w:rsidR="00B556E5">
          <w:t>influence</w:t>
        </w:r>
      </w:ins>
      <w:ins w:id="505" w:author="Nick.Tolimieri" w:date="2022-09-09T14:33:00Z">
        <w:r w:rsidR="00B556E5">
          <w:t xml:space="preserve"> the resiliency of</w:t>
        </w:r>
        <w:del w:id="506" w:author="Nick.Tolimieri [2]" w:date="2022-09-12T16:10:00Z">
          <w:r w:rsidR="00B556E5" w:rsidDel="005033ED">
            <w:delText xml:space="preserve"> the </w:delText>
          </w:r>
        </w:del>
      </w:ins>
      <w:ins w:id="507" w:author="Nick.Tolimieri [2]" w:date="2022-09-12T16:10:00Z">
        <w:r w:rsidR="005033ED">
          <w:t xml:space="preserve"> </w:t>
        </w:r>
      </w:ins>
      <w:ins w:id="508" w:author="Nick.Tolimieri" w:date="2022-09-09T14:33:00Z">
        <w:r w:rsidR="00B556E5">
          <w:t>trophic cascade</w:t>
        </w:r>
      </w:ins>
      <w:ins w:id="509" w:author="Nick.Tolimieri [2]" w:date="2022-09-12T16:10:00Z">
        <w:r w:rsidR="005033ED">
          <w:t>s</w:t>
        </w:r>
      </w:ins>
      <w:ins w:id="510" w:author="Nick.Tolimieri" w:date="2022-09-09T14:34:00Z">
        <w:r w:rsidR="00B556E5">
          <w:t xml:space="preserve"> because loss of one predator may not release urchins from top-down pressure </w:t>
        </w:r>
      </w:ins>
      <w:r w:rsidR="00E878A1">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ZvbHVtZT4yODU8L3ZvbHVtZT48bnVtYmVyPjE4ODM8L251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</w:fldData>
        </w:fldChar>
      </w:r>
      <w:r w:rsidR="00E878A1">
        <w:instrText xml:space="preserve"> ADDIN EN.CITE </w:instrText>
      </w:r>
      <w:r w:rsidR="00E878A1">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ZvbHVtZT4yODU8L3ZvbHVtZT48bnVtYmVyPjE4ODM8L251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</w:fldData>
        </w:fldChar>
      </w:r>
      <w:r w:rsidR="00E878A1">
        <w:instrText xml:space="preserve"> ADDIN EN.CITE.DATA </w:instrText>
      </w:r>
      <w:r w:rsidR="00E878A1">
        <w:fldChar w:fldCharType="end"/>
      </w:r>
      <w:r w:rsidR="00E878A1">
        <w:fldChar w:fldCharType="separate"/>
      </w:r>
      <w:r w:rsidR="00E878A1">
        <w:rPr>
          <w:noProof/>
        </w:rPr>
        <w:t>(Eurich et al. 2014, Burt et al. 2018)</w:t>
      </w:r>
      <w:r w:rsidR="00E878A1">
        <w:fldChar w:fldCharType="end"/>
      </w:r>
      <w:ins w:id="511" w:author="Nick.Tolimieri" w:date="2022-09-09T14:33:00Z">
        <w:r w:rsidR="00B556E5">
          <w:t>.</w:t>
        </w:r>
        <w:del w:id="512" w:author="Nick.Tolimieri [2]" w:date="2022-09-12T15:31:00Z">
          <w:r w:rsidR="00B556E5" w:rsidDel="00843623">
            <w:delText xml:space="preserve"> </w:delText>
          </w:r>
        </w:del>
      </w:ins>
    </w:p>
    <w:p w14:paraId="44FD328F" w14:textId="0E80468D" w:rsidR="0029777C" w:rsidRDefault="00EF0B3C">
      <w:pPr>
        <w:rPr>
          <w:ins w:id="513" w:author="Nick.Tolimieri" w:date="2022-09-09T13:40:00Z"/>
        </w:rPr>
      </w:pPr>
      <w:del w:id="514" w:author="Nick.Tolimieri [2]" w:date="2022-09-12T16:09:00Z">
        <w:r w:rsidDel="00CB722B">
          <w:delText xml:space="preserve"> </w:delText>
        </w:r>
      </w:del>
      <w:del w:id="515" w:author="Nick.Tolimieri [2]" w:date="2022-09-12T14:08:00Z">
        <w:r w:rsidRPr="00CB722B" w:rsidDel="00387C8D">
          <w:rPr>
            <w:highlight w:val="yellow"/>
            <w:rPrChange w:id="516" w:author="Nick.Tolimieri [2]" w:date="2022-09-12T16:09:00Z">
              <w:rPr/>
            </w:rPrChange>
          </w:rPr>
          <w:delText xml:space="preserve">Such sudden </w:delText>
        </w:r>
      </w:del>
      <w:ins w:id="517" w:author="Nick.Tolimieri" w:date="2022-09-09T13:51:00Z">
        <w:del w:id="518" w:author="Nick.Tolimieri [2]" w:date="2022-09-12T14:08:00Z">
          <w:r w:rsidR="00E06DBE" w:rsidRPr="00CB722B" w:rsidDel="00387C8D">
            <w:rPr>
              <w:highlight w:val="yellow"/>
              <w:rPrChange w:id="519" w:author="Nick.Tolimieri [2]" w:date="2022-09-12T16:09:00Z">
                <w:rPr/>
              </w:rPrChange>
            </w:rPr>
            <w:delText>s</w:delText>
          </w:r>
        </w:del>
        <w:del w:id="520" w:author="Nick.Tolimieri [2]" w:date="2022-09-12T16:09:00Z">
          <w:r w:rsidR="00E06DBE" w:rsidRPr="00CB722B" w:rsidDel="00CB722B">
            <w:rPr>
              <w:highlight w:val="yellow"/>
              <w:rPrChange w:id="521" w:author="Nick.Tolimieri [2]" w:date="2022-09-12T16:09:00Z">
                <w:rPr/>
              </w:rPrChange>
            </w:rPr>
            <w:delText xml:space="preserve">hifts from kelp-dominated to urchin-dominated habitats </w:delText>
          </w:r>
        </w:del>
      </w:ins>
      <w:del w:id="522" w:author="Nick.Tolimieri [2]" w:date="2022-09-12T16:09:00Z">
        <w:r w:rsidRPr="00CB722B" w:rsidDel="00CB722B">
          <w:rPr>
            <w:highlight w:val="yellow"/>
            <w:rPrChange w:id="523" w:author="Nick.Tolimieri [2]" w:date="2022-09-12T16:09:00Z">
              <w:rPr/>
            </w:rPrChange>
          </w:rPr>
          <w:delText>changes pose a risk to the wide range of valuable ecosystem functions provided by kelp forests</w:delText>
        </w:r>
      </w:del>
      <w:del w:id="524" w:author="Nick.Tolimieri [2]" w:date="2022-09-12T15:56:00Z">
        <w:r w:rsidRPr="00CB722B" w:rsidDel="00E878A1">
          <w:rPr>
            <w:highlight w:val="yellow"/>
            <w:rPrChange w:id="525" w:author="Nick.Tolimieri [2]" w:date="2022-09-12T16:09:00Z">
              <w:rPr/>
            </w:rPrChange>
          </w:rPr>
          <w:delText xml:space="preserve"> </w:delText>
        </w:r>
        <w:r w:rsidR="00E878A1" w:rsidRPr="00CB722B" w:rsidDel="00E878A1">
          <w:rPr>
            <w:highlight w:val="yellow"/>
            <w:rPrChange w:id="526" w:author="Nick.Tolimieri [2]" w:date="2022-09-12T16:09:00Z">
              <w:rPr/>
            </w:rPrChange>
          </w:rPr>
          <w:delText>{Smith, 2021 #8987;Smith, 2022 #1}</w:delText>
        </w:r>
      </w:del>
      <w:del w:id="527" w:author="Nick.Tolimieri [2]" w:date="2022-09-12T16:09:00Z">
        <w:r w:rsidR="00E878A1" w:rsidRPr="00CB722B" w:rsidDel="00CB722B">
          <w:rPr>
            <w:highlight w:val="yellow"/>
            <w:rPrChange w:id="528" w:author="Nick.Tolimieri [2]" w:date="2022-09-12T16:09:00Z">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D8782F" w:rsidRPr="00CB722B" w:rsidDel="00CB722B">
          <w:rPr>
            <w:highlight w:val="yellow"/>
            <w:rPrChange w:id="529" w:author="Nick.Tolimieri [2]" w:date="2022-09-12T16:09:00Z">
              <w:rPr/>
            </w:rPrChange>
          </w:rPr>
          <w:delInstrText xml:space="preserve"> ADDIN EN.CITE </w:delInstrText>
        </w:r>
        <w:r w:rsidR="00D8782F" w:rsidRPr="00CB722B" w:rsidDel="00CB722B">
          <w:rPr>
            <w:highlight w:val="yellow"/>
            <w:rPrChange w:id="530" w:author="Nick.Tolimieri [2]" w:date="2022-09-12T16:09:00Z">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D8782F" w:rsidRPr="00CB722B" w:rsidDel="00CB722B">
          <w:rPr>
            <w:highlight w:val="yellow"/>
            <w:rPrChange w:id="531" w:author="Nick.Tolimieri [2]" w:date="2022-09-12T16:09:00Z">
              <w:rPr/>
            </w:rPrChange>
          </w:rPr>
          <w:delInstrText xml:space="preserve"> ADDIN EN.CITE.DATA </w:delInstrText>
        </w:r>
        <w:r w:rsidR="00D8782F" w:rsidRPr="00CB722B" w:rsidDel="00CB722B">
          <w:rPr>
            <w:highlight w:val="yellow"/>
            <w:rPrChange w:id="532" w:author="Nick.Tolimieri [2]" w:date="2022-09-12T16:09:00Z">
              <w:rPr>
                <w:highlight w:val="yellow"/>
              </w:rPr>
            </w:rPrChange>
          </w:rPr>
        </w:r>
        <w:r w:rsidR="00D8782F" w:rsidRPr="00CB722B" w:rsidDel="00CB722B">
          <w:rPr>
            <w:highlight w:val="yellow"/>
            <w:rPrChange w:id="533" w:author="Nick.Tolimieri [2]" w:date="2022-09-12T16:09:00Z">
              <w:rPr/>
            </w:rPrChange>
          </w:rPr>
          <w:fldChar w:fldCharType="end"/>
        </w:r>
        <w:r w:rsidR="00E878A1" w:rsidRPr="00CB722B" w:rsidDel="00CB722B">
          <w:rPr>
            <w:highlight w:val="yellow"/>
            <w:rPrChange w:id="534" w:author="Nick.Tolimieri [2]" w:date="2022-09-12T16:09:00Z">
              <w:rPr>
                <w:highlight w:val="yellow"/>
              </w:rPr>
            </w:rPrChange>
          </w:rPr>
        </w:r>
        <w:r w:rsidR="00E878A1" w:rsidRPr="00CB722B" w:rsidDel="00CB722B">
          <w:rPr>
            <w:highlight w:val="yellow"/>
            <w:rPrChange w:id="535" w:author="Nick.Tolimieri [2]" w:date="2022-09-12T16:09:00Z">
              <w:rPr/>
            </w:rPrChange>
          </w:rPr>
          <w:fldChar w:fldCharType="separate"/>
        </w:r>
        <w:r w:rsidR="00D8782F" w:rsidRPr="00CB722B" w:rsidDel="00CB722B">
          <w:rPr>
            <w:noProof/>
            <w:highlight w:val="yellow"/>
            <w:rPrChange w:id="536" w:author="Nick.Tolimieri [2]" w:date="2022-09-12T16:09:00Z">
              <w:rPr>
                <w:noProof/>
              </w:rPr>
            </w:rPrChange>
          </w:rPr>
          <w:delText>(Smith et al. 2021, Smith &amp; Fox 2022)</w:delText>
        </w:r>
        <w:r w:rsidR="00E878A1" w:rsidRPr="00CB722B" w:rsidDel="00CB722B">
          <w:rPr>
            <w:highlight w:val="yellow"/>
            <w:rPrChange w:id="537" w:author="Nick.Tolimieri [2]" w:date="2022-09-12T16:09:00Z">
              <w:rPr/>
            </w:rPrChange>
          </w:rPr>
          <w:fldChar w:fldCharType="end"/>
        </w:r>
      </w:del>
      <w:del w:id="538" w:author="Nick.Tolimieri [2]" w:date="2022-09-12T14:08:00Z">
        <w:r w:rsidRPr="00CB722B" w:rsidDel="00387C8D">
          <w:rPr>
            <w:highlight w:val="yellow"/>
            <w:rPrChange w:id="539" w:author="Nick.Tolimieri [2]" w:date="2022-09-12T16:09:00Z">
              <w:rPr/>
            </w:rPrChange>
          </w:rPr>
          <w:delText xml:space="preserve">, </w:delText>
        </w:r>
      </w:del>
      <w:moveFromRangeStart w:id="540" w:author="Nick.Tolimieri [2]" w:date="2022-09-12T13:51:00Z" w:name="move113883129"/>
      <w:moveFrom w:id="541" w:author="Nick.Tolimieri [2]" w:date="2022-09-12T13:51:00Z">
        <w:r w:rsidRPr="00CB722B" w:rsidDel="00DC6699">
          <w:rPr>
            <w:highlight w:val="yellow"/>
            <w:rPrChange w:id="542" w:author="Nick.Tolimieri [2]" w:date="2022-09-12T16:09:00Z">
              <w:rPr/>
            </w:rPrChange>
          </w:rPr>
          <w:t>including habitat provisioning and enhanced productivity of nearshore food webs</w:t>
        </w:r>
        <w:r w:rsidR="001302B4" w:rsidRPr="00CB722B" w:rsidDel="00DC6699">
          <w:rPr>
            <w:highlight w:val="yellow"/>
            <w:rPrChange w:id="543" w:author="Nick.Tolimieri [2]" w:date="2022-09-12T16:09:00Z">
              <w:rPr/>
            </w:rPrChange>
          </w:rPr>
          <w:t xml:space="preserve"> </w:t>
        </w:r>
        <w:r w:rsidR="00CB309A" w:rsidRPr="00CB722B" w:rsidDel="00DC6699">
          <w:rPr>
            <w:highlight w:val="yellow"/>
            <w:rPrChange w:id="544" w:author="Nick.Tolimieri [2]" w:date="2022-09-12T16:09:00Z">
              <w:rPr/>
            </w:rPrChange>
          </w:rPr>
          <w:fldChar w:fldCharType="begin">
            <w:fldData xml:space="preserve">PEVuZE5vdGU+PENpdGU+PEF1dGhvcj5EdWdnaW5zPC9BdXRob3I+PFllYXI+MTk4OTwvWWVhcj48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</w:fldData>
          </w:fldChar>
        </w:r>
        <w:r w:rsidR="00CB309A" w:rsidRPr="00CB722B" w:rsidDel="00DC6699">
          <w:rPr>
            <w:highlight w:val="yellow"/>
            <w:rPrChange w:id="545" w:author="Nick.Tolimieri [2]" w:date="2022-09-12T16:09:00Z">
              <w:rPr/>
            </w:rPrChange>
          </w:rPr>
          <w:instrText xml:space="preserve"> ADDIN EN.CITE </w:instrText>
        </w:r>
        <w:r w:rsidR="00CB309A" w:rsidRPr="00CB722B" w:rsidDel="00DC6699">
          <w:rPr>
            <w:highlight w:val="yellow"/>
            <w:rPrChange w:id="546" w:author="Nick.Tolimieri [2]" w:date="2022-09-12T16:09:00Z">
              <w:rPr/>
            </w:rPrChange>
          </w:rPr>
          <w:fldChar w:fldCharType="begin">
            <w:fldData xml:space="preserve">PEVuZE5vdGU+PENpdGU+PEF1dGhvcj5EdWdnaW5zPC9BdXRob3I+PFllYXI+MTk4OTwvWWVhcj48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</w:fldData>
          </w:fldChar>
        </w:r>
        <w:r w:rsidR="00CB309A" w:rsidRPr="00CB722B" w:rsidDel="00DC6699">
          <w:rPr>
            <w:highlight w:val="yellow"/>
            <w:rPrChange w:id="547" w:author="Nick.Tolimieri [2]" w:date="2022-09-12T16:09:00Z">
              <w:rPr/>
            </w:rPrChange>
          </w:rPr>
          <w:instrText xml:space="preserve"> ADDIN EN.CITE.DATA </w:instrText>
        </w:r>
      </w:moveFrom>
      <w:del w:id="548" w:author="Nick.Tolimieri [2]" w:date="2022-09-12T13:51:00Z">
        <w:r w:rsidR="00CB309A" w:rsidRPr="00CB722B" w:rsidDel="00DC6699">
          <w:rPr>
            <w:highlight w:val="yellow"/>
            <w:rPrChange w:id="549" w:author="Nick.Tolimieri [2]" w:date="2022-09-12T16:09:00Z">
              <w:rPr>
                <w:highlight w:val="yellow"/>
              </w:rPr>
            </w:rPrChange>
          </w:rPr>
        </w:r>
      </w:del>
      <w:moveFrom w:id="550" w:author="Nick.Tolimieri [2]" w:date="2022-09-12T13:51:00Z">
        <w:r w:rsidR="00CB309A" w:rsidRPr="00CB722B" w:rsidDel="00DC6699">
          <w:rPr>
            <w:highlight w:val="yellow"/>
            <w:rPrChange w:id="551" w:author="Nick.Tolimieri [2]" w:date="2022-09-12T16:09:00Z">
              <w:rPr/>
            </w:rPrChange>
          </w:rPr>
          <w:fldChar w:fldCharType="end"/>
        </w:r>
      </w:moveFrom>
      <w:del w:id="552" w:author="Nick.Tolimieri [2]" w:date="2022-09-12T13:51:00Z">
        <w:r w:rsidR="00CB309A" w:rsidRPr="00CB722B" w:rsidDel="00DC6699">
          <w:rPr>
            <w:highlight w:val="yellow"/>
            <w:rPrChange w:id="553" w:author="Nick.Tolimieri [2]" w:date="2022-09-12T16:09:00Z">
              <w:rPr>
                <w:highlight w:val="yellow"/>
              </w:rPr>
            </w:rPrChange>
          </w:rPr>
        </w:r>
      </w:del>
      <w:moveFrom w:id="554" w:author="Nick.Tolimieri [2]" w:date="2022-09-12T13:51:00Z">
        <w:r w:rsidR="00CB309A" w:rsidRPr="00CB722B" w:rsidDel="00DC6699">
          <w:rPr>
            <w:highlight w:val="yellow"/>
            <w:rPrChange w:id="555" w:author="Nick.Tolimieri [2]" w:date="2022-09-12T16:09:00Z">
              <w:rPr/>
            </w:rPrChange>
          </w:rPr>
          <w:fldChar w:fldCharType="separate"/>
        </w:r>
        <w:r w:rsidR="00CB309A" w:rsidRPr="00CB722B" w:rsidDel="00DC6699">
          <w:rPr>
            <w:noProof/>
            <w:highlight w:val="yellow"/>
            <w:rPrChange w:id="556" w:author="Nick.Tolimieri [2]" w:date="2022-09-12T16:09:00Z">
              <w:rPr>
                <w:noProof/>
              </w:rPr>
            </w:rPrChange>
          </w:rPr>
          <w:t>(Duggins et al. 1989, Smith &amp; Fox 2022)</w:t>
        </w:r>
        <w:r w:rsidR="00CB309A" w:rsidRPr="00CB722B" w:rsidDel="00DC6699">
          <w:rPr>
            <w:highlight w:val="yellow"/>
            <w:rPrChange w:id="557" w:author="Nick.Tolimieri [2]" w:date="2022-09-12T16:09:00Z">
              <w:rPr/>
            </w:rPrChange>
          </w:rPr>
          <w:fldChar w:fldCharType="end"/>
        </w:r>
        <w:r w:rsidRPr="00CB722B" w:rsidDel="00DC6699">
          <w:rPr>
            <w:highlight w:val="yellow"/>
            <w:rPrChange w:id="558" w:author="Nick.Tolimieri [2]" w:date="2022-09-12T16:09:00Z">
              <w:rPr/>
            </w:rPrChange>
          </w:rPr>
          <w:t xml:space="preserve">, support for highly diverse and complex food webs </w:t>
        </w:r>
        <w:r w:rsidR="00CB309A" w:rsidRPr="00CB722B" w:rsidDel="00DC6699">
          <w:rPr>
            <w:highlight w:val="yellow"/>
            <w:rPrChange w:id="559" w:author="Nick.Tolimieri [2]" w:date="2022-09-12T16:09:00Z">
              <w:rPr/>
            </w:rPrChange>
          </w:rPr>
          <w:fldChar w:fldCharType="begin"/>
        </w:r>
        <w:r w:rsidR="00CB309A" w:rsidRPr="00CB722B" w:rsidDel="00DC6699">
          <w:rPr>
            <w:highlight w:val="yellow"/>
            <w:rPrChange w:id="560" w:author="Nick.Tolimieri [2]" w:date="2022-09-12T16:09:00Z">
              <w:rPr/>
            </w:rPrChange>
          </w:rPr>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CB309A" w:rsidRPr="00CB722B" w:rsidDel="00DC6699">
          <w:rPr>
            <w:highlight w:val="yellow"/>
            <w:rPrChange w:id="561" w:author="Nick.Tolimieri [2]" w:date="2022-09-12T16:09:00Z">
              <w:rPr/>
            </w:rPrChange>
          </w:rPr>
          <w:fldChar w:fldCharType="separate"/>
        </w:r>
        <w:r w:rsidR="00CB309A" w:rsidRPr="00CB722B" w:rsidDel="00DC6699">
          <w:rPr>
            <w:noProof/>
            <w:highlight w:val="yellow"/>
            <w:rPrChange w:id="562" w:author="Nick.Tolimieri [2]" w:date="2022-09-12T16:09:00Z">
              <w:rPr>
                <w:noProof/>
              </w:rPr>
            </w:rPrChange>
          </w:rPr>
          <w:t>(Gabara et al. 2021)</w:t>
        </w:r>
        <w:r w:rsidR="00CB309A" w:rsidRPr="00CB722B" w:rsidDel="00DC6699">
          <w:rPr>
            <w:highlight w:val="yellow"/>
            <w:rPrChange w:id="563" w:author="Nick.Tolimieri [2]" w:date="2022-09-12T16:09:00Z">
              <w:rPr/>
            </w:rPrChange>
          </w:rPr>
          <w:fldChar w:fldCharType="end"/>
        </w:r>
        <w:r w:rsidRPr="00CB722B" w:rsidDel="00DC6699">
          <w:rPr>
            <w:highlight w:val="yellow"/>
            <w:rPrChange w:id="564" w:author="Nick.Tolimieri [2]" w:date="2022-09-12T16:09:00Z">
              <w:rPr/>
            </w:rPrChange>
          </w:rPr>
          <w:t xml:space="preserve">, influence on sedimentation dynamics </w:t>
        </w:r>
        <w:r w:rsidR="00CB309A" w:rsidRPr="00CB722B" w:rsidDel="00DC6699">
          <w:rPr>
            <w:highlight w:val="yellow"/>
            <w:rPrChange w:id="565" w:author="Nick.Tolimieri [2]" w:date="2022-09-12T16:09:00Z">
              <w:rPr/>
            </w:rPrChange>
          </w:rPr>
          <w:fldChar w:fldCharType="begin"/>
        </w:r>
        <w:r w:rsidR="00CB309A" w:rsidRPr="00CB722B" w:rsidDel="00DC6699">
          <w:rPr>
            <w:highlight w:val="yellow"/>
            <w:rPrChange w:id="566" w:author="Nick.Tolimieri [2]" w:date="2022-09-12T16:09:00Z">
              <w:rPr/>
            </w:rPrChange>
          </w:rPr>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CB309A" w:rsidRPr="00CB722B" w:rsidDel="00DC6699">
          <w:rPr>
            <w:highlight w:val="yellow"/>
            <w:rPrChange w:id="567" w:author="Nick.Tolimieri [2]" w:date="2022-09-12T16:09:00Z">
              <w:rPr/>
            </w:rPrChange>
          </w:rPr>
          <w:fldChar w:fldCharType="separate"/>
        </w:r>
        <w:r w:rsidR="00CB309A" w:rsidRPr="00CB722B" w:rsidDel="00DC6699">
          <w:rPr>
            <w:noProof/>
            <w:highlight w:val="yellow"/>
            <w:rPrChange w:id="568" w:author="Nick.Tolimieri [2]" w:date="2022-09-12T16:09:00Z">
              <w:rPr>
                <w:noProof/>
              </w:rPr>
            </w:rPrChange>
          </w:rPr>
          <w:t>(Connell 2005)</w:t>
        </w:r>
        <w:r w:rsidR="00CB309A" w:rsidRPr="00CB722B" w:rsidDel="00DC6699">
          <w:rPr>
            <w:highlight w:val="yellow"/>
            <w:rPrChange w:id="569" w:author="Nick.Tolimieri [2]" w:date="2022-09-12T16:09:00Z">
              <w:rPr/>
            </w:rPrChange>
          </w:rPr>
          <w:fldChar w:fldCharType="end"/>
        </w:r>
        <w:r w:rsidRPr="00CB722B" w:rsidDel="00DC6699">
          <w:rPr>
            <w:highlight w:val="yellow"/>
            <w:rPrChange w:id="570" w:author="Nick.Tolimieri [2]" w:date="2022-09-12T16:09:00Z">
              <w:rPr/>
            </w:rPrChange>
          </w:rPr>
          <w:t>, coastal protection from wave energy</w:t>
        </w:r>
        <w:r w:rsidR="00D97A8B" w:rsidRPr="00CB722B" w:rsidDel="00DC6699">
          <w:rPr>
            <w:highlight w:val="yellow"/>
            <w:rPrChange w:id="571" w:author="Nick.Tolimieri [2]" w:date="2022-09-12T16:09:00Z">
              <w:rPr/>
            </w:rPrChange>
          </w:rPr>
          <w:t xml:space="preserve"> </w:t>
        </w:r>
        <w:r w:rsidR="00CB309A" w:rsidRPr="00CB722B" w:rsidDel="00DC6699">
          <w:rPr>
            <w:highlight w:val="yellow"/>
            <w:rPrChange w:id="572" w:author="Nick.Tolimieri [2]" w:date="2022-09-12T16:09:00Z">
              <w:rPr/>
            </w:rPrChange>
          </w:rPr>
          <w:fldChar w:fldCharType="begin"/>
        </w:r>
        <w:r w:rsidR="00CB309A" w:rsidRPr="00CB722B" w:rsidDel="00DC6699">
          <w:rPr>
            <w:highlight w:val="yellow"/>
            <w:rPrChange w:id="573" w:author="Nick.Tolimieri [2]" w:date="2022-09-12T16:09:00Z">
              <w:rPr/>
            </w:rPrChange>
          </w:rPr>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CB309A" w:rsidRPr="00CB722B" w:rsidDel="00DC6699">
          <w:rPr>
            <w:highlight w:val="yellow"/>
            <w:rPrChange w:id="574" w:author="Nick.Tolimieri [2]" w:date="2022-09-12T16:09:00Z">
              <w:rPr/>
            </w:rPrChange>
          </w:rPr>
          <w:fldChar w:fldCharType="separate"/>
        </w:r>
        <w:r w:rsidR="00CB309A" w:rsidRPr="00CB722B" w:rsidDel="00DC6699">
          <w:rPr>
            <w:noProof/>
            <w:highlight w:val="yellow"/>
            <w:rPrChange w:id="575" w:author="Nick.Tolimieri [2]" w:date="2022-09-12T16:09:00Z">
              <w:rPr>
                <w:noProof/>
              </w:rPr>
            </w:rPrChange>
          </w:rPr>
          <w:t>(Pinsky et al. 2013)</w:t>
        </w:r>
        <w:r w:rsidR="00CB309A" w:rsidRPr="00CB722B" w:rsidDel="00DC6699">
          <w:rPr>
            <w:highlight w:val="yellow"/>
            <w:rPrChange w:id="576" w:author="Nick.Tolimieri [2]" w:date="2022-09-12T16:09:00Z">
              <w:rPr/>
            </w:rPrChange>
          </w:rPr>
          <w:fldChar w:fldCharType="end"/>
        </w:r>
        <w:r w:rsidRPr="00CB722B" w:rsidDel="00DC6699">
          <w:rPr>
            <w:highlight w:val="yellow"/>
            <w:rPrChange w:id="577" w:author="Nick.Tolimieri [2]" w:date="2022-09-12T16:09:00Z">
              <w:rPr/>
            </w:rPrChange>
          </w:rPr>
          <w:t xml:space="preserve">, and carbon sequestration and buffering against ocean acidification </w:t>
        </w:r>
        <w:r w:rsidR="00CB309A" w:rsidRPr="00CB722B" w:rsidDel="00DC6699">
          <w:rPr>
            <w:highlight w:val="yellow"/>
            <w:rPrChange w:id="578" w:author="Nick.Tolimieri [2]" w:date="2022-09-12T16:09:00Z">
              <w:rPr/>
            </w:rPrChange>
          </w:rPr>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CB722B" w:rsidDel="00DC6699">
          <w:rPr>
            <w:highlight w:val="yellow"/>
            <w:rPrChange w:id="579" w:author="Nick.Tolimieri [2]" w:date="2022-09-12T16:09:00Z">
              <w:rPr/>
            </w:rPrChange>
          </w:rPr>
          <w:instrText xml:space="preserve"> ADDIN EN.CITE </w:instrText>
        </w:r>
        <w:r w:rsidR="00CB309A" w:rsidRPr="00CB722B" w:rsidDel="00DC6699">
          <w:rPr>
            <w:highlight w:val="yellow"/>
            <w:rPrChange w:id="580" w:author="Nick.Tolimieri [2]" w:date="2022-09-12T16:09:00Z">
              <w:rPr/>
            </w:rPrChange>
          </w:rPr>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CB722B" w:rsidDel="00DC6699">
          <w:rPr>
            <w:highlight w:val="yellow"/>
            <w:rPrChange w:id="581" w:author="Nick.Tolimieri [2]" w:date="2022-09-12T16:09:00Z">
              <w:rPr/>
            </w:rPrChange>
          </w:rPr>
          <w:instrText xml:space="preserve"> ADDIN EN.CITE.DATA </w:instrText>
        </w:r>
      </w:moveFrom>
      <w:del w:id="582" w:author="Nick.Tolimieri [2]" w:date="2022-09-12T13:51:00Z">
        <w:r w:rsidR="00CB309A" w:rsidRPr="00CB722B" w:rsidDel="00DC6699">
          <w:rPr>
            <w:highlight w:val="yellow"/>
            <w:rPrChange w:id="583" w:author="Nick.Tolimieri [2]" w:date="2022-09-12T16:09:00Z">
              <w:rPr>
                <w:highlight w:val="yellow"/>
              </w:rPr>
            </w:rPrChange>
          </w:rPr>
        </w:r>
      </w:del>
      <w:moveFrom w:id="584" w:author="Nick.Tolimieri [2]" w:date="2022-09-12T13:51:00Z">
        <w:r w:rsidR="00CB309A" w:rsidRPr="00CB722B" w:rsidDel="00DC6699">
          <w:rPr>
            <w:highlight w:val="yellow"/>
            <w:rPrChange w:id="585" w:author="Nick.Tolimieri [2]" w:date="2022-09-12T16:09:00Z">
              <w:rPr/>
            </w:rPrChange>
          </w:rPr>
          <w:fldChar w:fldCharType="end"/>
        </w:r>
      </w:moveFrom>
      <w:del w:id="586" w:author="Nick.Tolimieri [2]" w:date="2022-09-12T13:51:00Z">
        <w:r w:rsidR="00CB309A" w:rsidRPr="00CB722B" w:rsidDel="00DC6699">
          <w:rPr>
            <w:highlight w:val="yellow"/>
            <w:rPrChange w:id="587" w:author="Nick.Tolimieri [2]" w:date="2022-09-12T16:09:00Z">
              <w:rPr>
                <w:highlight w:val="yellow"/>
              </w:rPr>
            </w:rPrChange>
          </w:rPr>
        </w:r>
      </w:del>
      <w:moveFrom w:id="588" w:author="Nick.Tolimieri [2]" w:date="2022-09-12T13:51:00Z">
        <w:r w:rsidR="00CB309A" w:rsidRPr="00CB722B" w:rsidDel="00DC6699">
          <w:rPr>
            <w:highlight w:val="yellow"/>
            <w:rPrChange w:id="589" w:author="Nick.Tolimieri [2]" w:date="2022-09-12T16:09:00Z">
              <w:rPr/>
            </w:rPrChange>
          </w:rPr>
          <w:fldChar w:fldCharType="separate"/>
        </w:r>
        <w:r w:rsidR="00CB309A" w:rsidRPr="00CB722B" w:rsidDel="00DC6699">
          <w:rPr>
            <w:noProof/>
            <w:highlight w:val="yellow"/>
            <w:rPrChange w:id="590" w:author="Nick.Tolimieri [2]" w:date="2022-09-12T16:09:00Z">
              <w:rPr>
                <w:noProof/>
              </w:rPr>
            </w:rPrChange>
          </w:rPr>
          <w:t>(Wilmers et al. 2012, Weigel &amp; Pfister 2021, but see Gallagher et al. 2022)</w:t>
        </w:r>
        <w:r w:rsidR="00CB309A" w:rsidRPr="00CB722B" w:rsidDel="00DC6699">
          <w:rPr>
            <w:highlight w:val="yellow"/>
            <w:rPrChange w:id="591" w:author="Nick.Tolimieri [2]" w:date="2022-09-12T16:09:00Z">
              <w:rPr/>
            </w:rPrChange>
          </w:rPr>
          <w:fldChar w:fldCharType="end"/>
        </w:r>
        <w:r w:rsidRPr="00CB722B" w:rsidDel="00DC6699">
          <w:rPr>
            <w:highlight w:val="yellow"/>
            <w:rPrChange w:id="592" w:author="Nick.Tolimieri [2]" w:date="2022-09-12T16:09:00Z">
              <w:rPr/>
            </w:rPrChange>
          </w:rPr>
          <w:t xml:space="preserve">. By fueling nearshore production and providing extensive adult and juvenile fish habitat, kelp forests also support diverse ecological communities </w:t>
        </w:r>
        <w:r w:rsidR="00CB309A" w:rsidRPr="00CB722B" w:rsidDel="00DC6699">
          <w:rPr>
            <w:highlight w:val="yellow"/>
            <w:rPrChange w:id="593" w:author="Nick.Tolimieri [2]" w:date="2022-09-12T16:09:00Z">
              <w:rPr/>
            </w:rPrChange>
          </w:rPr>
          <w:fldChar w:fldCharType="begin"/>
        </w:r>
        <w:r w:rsidR="00CB309A" w:rsidRPr="00CB722B" w:rsidDel="00DC6699">
          <w:rPr>
            <w:highlight w:val="yellow"/>
            <w:rPrChange w:id="594" w:author="Nick.Tolimieri [2]" w:date="2022-09-12T16:09:00Z">
              <w:rPr/>
            </w:rPrChange>
          </w:rPr>
          <w:instrText xml:space="preserve"> ADDIN EN.CITE &lt;EndNote&gt;&lt;Cite&gt;&lt;Author&gt;Graham&lt;/Author&gt;&lt;Year&gt;2004&lt;/Year&gt;&lt;RecNum&gt;8681&lt;/RecNum&gt;&lt;DisplayText&gt;(Graham 2004, Schiel &amp;amp;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eriodical&gt;&lt;full-title&gt;Ecosystems&lt;/full-title&gt;&lt;abbr-1&gt;Ecosystems&lt;/abbr-1&gt;&lt;/periodical&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CB309A" w:rsidRPr="00CB722B" w:rsidDel="00DC6699">
          <w:rPr>
            <w:highlight w:val="yellow"/>
            <w:rPrChange w:id="595" w:author="Nick.Tolimieri [2]" w:date="2022-09-12T16:09:00Z">
              <w:rPr/>
            </w:rPrChange>
          </w:rPr>
          <w:fldChar w:fldCharType="separate"/>
        </w:r>
        <w:r w:rsidR="00CB309A" w:rsidRPr="00CB722B" w:rsidDel="00DC6699">
          <w:rPr>
            <w:noProof/>
            <w:highlight w:val="yellow"/>
            <w:rPrChange w:id="596" w:author="Nick.Tolimieri [2]" w:date="2022-09-12T16:09:00Z">
              <w:rPr>
                <w:noProof/>
              </w:rPr>
            </w:rPrChange>
          </w:rPr>
          <w:t>(Graham 2004, Schiel &amp; Foster 2015)</w:t>
        </w:r>
        <w:r w:rsidR="00CB309A" w:rsidRPr="00CB722B" w:rsidDel="00DC6699">
          <w:rPr>
            <w:highlight w:val="yellow"/>
            <w:rPrChange w:id="597" w:author="Nick.Tolimieri [2]" w:date="2022-09-12T16:09:00Z">
              <w:rPr/>
            </w:rPrChange>
          </w:rPr>
          <w:fldChar w:fldCharType="end"/>
        </w:r>
        <w:r w:rsidR="00AC1C0B" w:rsidRPr="00CB722B" w:rsidDel="00DC6699">
          <w:rPr>
            <w:highlight w:val="yellow"/>
            <w:rPrChange w:id="598" w:author="Nick.Tolimieri [2]" w:date="2022-09-12T16:09:00Z">
              <w:rPr/>
            </w:rPrChange>
          </w:rPr>
          <w:t xml:space="preserve"> </w:t>
        </w:r>
        <w:r w:rsidRPr="00CB722B" w:rsidDel="00DC6699">
          <w:rPr>
            <w:highlight w:val="yellow"/>
            <w:rPrChange w:id="599" w:author="Nick.Tolimieri [2]" w:date="2022-09-12T16:09:00Z">
              <w:rPr/>
            </w:rPrChange>
          </w:rPr>
          <w:t xml:space="preserve">and important commercial, recreational and subsistence fisheries for both fish and invertebrate species </w:t>
        </w:r>
        <w:r w:rsidR="00CB309A" w:rsidRPr="00CB722B" w:rsidDel="00DC6699">
          <w:rPr>
            <w:highlight w:val="yellow"/>
            <w:rPrChange w:id="600" w:author="Nick.Tolimieri [2]" w:date="2022-09-12T16:09:00Z">
              <w:rPr/>
            </w:rPrChange>
          </w:rPr>
          <w:fldChar w:fldCharType="begin"/>
        </w:r>
        <w:r w:rsidR="00CB309A" w:rsidRPr="00CB722B" w:rsidDel="00DC6699">
          <w:rPr>
            <w:highlight w:val="yellow"/>
            <w:rPrChange w:id="601" w:author="Nick.Tolimieri [2]" w:date="2022-09-12T16:09:00Z">
              <w:rPr/>
            </w:rPrChange>
          </w:rPr>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CB309A" w:rsidRPr="00CB722B" w:rsidDel="00DC6699">
          <w:rPr>
            <w:highlight w:val="yellow"/>
            <w:rPrChange w:id="602" w:author="Nick.Tolimieri [2]" w:date="2022-09-12T16:09:00Z">
              <w:rPr/>
            </w:rPrChange>
          </w:rPr>
          <w:fldChar w:fldCharType="separate"/>
        </w:r>
        <w:r w:rsidR="00CB309A" w:rsidRPr="00CB722B" w:rsidDel="00DC6699">
          <w:rPr>
            <w:noProof/>
            <w:highlight w:val="yellow"/>
            <w:rPrChange w:id="603" w:author="Nick.Tolimieri [2]" w:date="2022-09-12T16:09:00Z">
              <w:rPr>
                <w:noProof/>
              </w:rPr>
            </w:rPrChange>
          </w:rPr>
          <w:t>(Rogers-Bennett &amp; Catton 2019)</w:t>
        </w:r>
        <w:r w:rsidR="00CB309A" w:rsidRPr="00CB722B" w:rsidDel="00DC6699">
          <w:rPr>
            <w:highlight w:val="yellow"/>
            <w:rPrChange w:id="604" w:author="Nick.Tolimieri [2]" w:date="2022-09-12T16:09:00Z">
              <w:rPr/>
            </w:rPrChange>
          </w:rPr>
          <w:fldChar w:fldCharType="end"/>
        </w:r>
        <w:r w:rsidRPr="00CB722B" w:rsidDel="00DC6699">
          <w:rPr>
            <w:highlight w:val="yellow"/>
            <w:rPrChange w:id="605" w:author="Nick.Tolimieri [2]" w:date="2022-09-12T16:09:00Z">
              <w:rPr/>
            </w:rPrChange>
          </w:rPr>
          <w:t xml:space="preserve">. As many ecosystem-level perturbations are anticipated to intensify under scenarios of climate and ocean change </w:t>
        </w:r>
        <w:r w:rsidR="00CB309A" w:rsidRPr="00CB722B" w:rsidDel="00DC6699">
          <w:rPr>
            <w:highlight w:val="yellow"/>
            <w:rPrChange w:id="606" w:author="Nick.Tolimieri [2]" w:date="2022-09-12T16:09:00Z">
              <w:rPr/>
            </w:rPrChange>
          </w:rPr>
          <w:fldChar w:fldCharType="begin"/>
        </w:r>
        <w:r w:rsidR="00CB309A" w:rsidRPr="00CB722B" w:rsidDel="00DC6699">
          <w:rPr>
            <w:highlight w:val="yellow"/>
            <w:rPrChange w:id="607" w:author="Nick.Tolimieri [2]" w:date="2022-09-12T16:09:00Z">
              <w:rPr/>
            </w:rPrChange>
          </w:rPr>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CB309A" w:rsidRPr="00CB722B" w:rsidDel="00DC6699">
          <w:rPr>
            <w:highlight w:val="yellow"/>
            <w:rPrChange w:id="608" w:author="Nick.Tolimieri [2]" w:date="2022-09-12T16:09:00Z">
              <w:rPr/>
            </w:rPrChange>
          </w:rPr>
          <w:fldChar w:fldCharType="separate"/>
        </w:r>
        <w:r w:rsidR="00CB309A" w:rsidRPr="00CB722B" w:rsidDel="00DC6699">
          <w:rPr>
            <w:noProof/>
            <w:highlight w:val="yellow"/>
            <w:rPrChange w:id="609" w:author="Nick.Tolimieri [2]" w:date="2022-09-12T16:09:00Z">
              <w:rPr>
                <w:noProof/>
              </w:rPr>
            </w:rPrChange>
          </w:rPr>
          <w:t>(IPCC 2022)</w:t>
        </w:r>
        <w:r w:rsidR="00CB309A" w:rsidRPr="00CB722B" w:rsidDel="00DC6699">
          <w:rPr>
            <w:highlight w:val="yellow"/>
            <w:rPrChange w:id="610" w:author="Nick.Tolimieri [2]" w:date="2022-09-12T16:09:00Z">
              <w:rPr/>
            </w:rPrChange>
          </w:rPr>
          <w:fldChar w:fldCharType="end"/>
        </w:r>
        <w:r w:rsidRPr="00CB722B" w:rsidDel="00DC6699">
          <w:rPr>
            <w:highlight w:val="yellow"/>
            <w:rPrChange w:id="611" w:author="Nick.Tolimieri [2]" w:date="2022-09-12T16:09:00Z">
              <w:rPr/>
            </w:rPrChange>
          </w:rPr>
          <w:t>, maintaining services from kelp forests requires regional mechanistic studies to understand dynamic community responses.</w:t>
        </w:r>
        <w:r w:rsidDel="00DC6699">
          <w:t xml:space="preserve"> </w:t>
        </w:r>
      </w:moveFrom>
      <w:moveFromRangeEnd w:id="540"/>
    </w:p>
    <w:p w14:paraId="325342E7" w14:textId="0EC56A80" w:rsidR="0029777C" w:rsidDel="00E56E01" w:rsidRDefault="0029777C">
      <w:pPr>
        <w:rPr>
          <w:del w:id="612" w:author="Nick.Tolimieri" w:date="2022-09-09T13:44:00Z"/>
        </w:rPr>
      </w:pPr>
    </w:p>
    <w:p w14:paraId="7F59E014" w14:textId="40AD64DD" w:rsidR="00DB5A47" w:rsidRDefault="00EF0B3C">
      <w:r>
        <w:t xml:space="preserve">Kelp forests along the west coast of North America have experienced several major perturbations in the last decade. The northeast Pacific Ocean </w:t>
      </w:r>
      <w:r w:rsidR="00BD2B37">
        <w:t xml:space="preserve">(Baja California to Alaska) </w:t>
      </w:r>
      <w:r>
        <w:t>experienced a massive and prolonged</w:t>
      </w:r>
      <w:ins w:id="613" w:author="Nick.Tolimieri [2]" w:date="2022-09-12T15:32:00Z">
        <w:r w:rsidR="007622EF">
          <w:t xml:space="preserve"> MHW</w:t>
        </w:r>
      </w:ins>
      <w:del w:id="614" w:author="Nick.Tolimieri [2]" w:date="2022-09-12T15:32:00Z">
        <w:r w:rsidDel="007622EF">
          <w:delText xml:space="preserve"> marine heatwave (MHW</w:delText>
        </w:r>
      </w:del>
      <w:ins w:id="615" w:author="Nick.Tolimieri" w:date="2022-09-01T15:03:00Z">
        <w:del w:id="616" w:author="Nick.Tolimieri [2]" w:date="2022-09-12T15:32:00Z">
          <w:r w:rsidR="00A637B7" w:rsidDel="007622EF">
            <w:delText xml:space="preserve">, </w:delText>
          </w:r>
        </w:del>
        <w:del w:id="617" w:author="Nick.Tolimieri [2]" w:date="2022-09-12T15:33:00Z">
          <w:r w:rsidR="00A637B7" w:rsidRPr="00A637B7" w:rsidDel="007622EF">
            <w:rPr>
              <w:rPrChange w:id="618" w:author="Nick.Tolimieri" w:date="2022-09-01T15:04:00Z">
                <w:rPr>
                  <w:rFonts w:ascii="AdvGulliv-R" w:hAnsi="AdvGulliv-R" w:cs="AdvGulliv-R"/>
                  <w:sz w:val="14"/>
                  <w:szCs w:val="14"/>
                  <w:lang w:val="en-US"/>
                </w:rPr>
              </w:rPrChange>
            </w:rPr>
            <w:delText>a prolonged discrete anomalously warm water event</w:delText>
          </w:r>
        </w:del>
      </w:ins>
      <w:ins w:id="619" w:author="Nick.Tolimieri" w:date="2022-09-01T15:04:00Z">
        <w:del w:id="620" w:author="Nick.Tolimieri [2]" w:date="2022-09-12T15:33:00Z">
          <w:r w:rsidR="00A637B7" w:rsidDel="007622EF">
            <w:delText xml:space="preserve">, </w:delText>
          </w:r>
        </w:del>
      </w:ins>
      <w:del w:id="621" w:author="Nick.Tolimieri [2]" w:date="2022-09-12T15:33:00Z">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 </w:delInstrText>
        </w:r>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DATA </w:delInstrText>
        </w:r>
        <w:r w:rsidR="00CB309A" w:rsidDel="007622EF">
          <w:fldChar w:fldCharType="end"/>
        </w:r>
        <w:r w:rsidR="00CB309A" w:rsidDel="007622EF">
          <w:fldChar w:fldCharType="separate"/>
        </w:r>
        <w:r w:rsidR="00CB309A" w:rsidDel="007622EF">
          <w:rPr>
            <w:noProof/>
          </w:rPr>
          <w:delText>(Hobday et al. 2016)</w:delText>
        </w:r>
        <w:r w:rsidR="00CB309A" w:rsidDel="007622EF">
          <w:fldChar w:fldCharType="end"/>
        </w:r>
        <w:r w:rsidDel="007622EF">
          <w:delText>)</w:delText>
        </w:r>
      </w:del>
      <w:r>
        <w:t>, which develop</w:t>
      </w:r>
      <w:r w:rsidR="00034ABC">
        <w:t>ed</w:t>
      </w:r>
      <w:r>
        <w:t xml:space="preserve"> in the southeast Gulf of Alaska in the boreal winter of 2013/2014, began to impact the nearshore in 2014 (hence our use of 2014 throughout as the start date), and</w:t>
      </w:r>
      <w:r w:rsidR="007F3AF4">
        <w:t xml:space="preserve"> </w:t>
      </w:r>
      <w:r w:rsidR="00716428">
        <w:t>persisted</w:t>
      </w:r>
      <w:r>
        <w:t xml:space="preserve"> until 2016</w:t>
      </w:r>
      <w:r w:rsidR="00F86D6F">
        <w:t xml:space="preserve"> </w: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878A1">
        <w:instrText xml:space="preserve"> ADDIN EN.CITE </w:instrTex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878A1">
        <w:instrText xml:space="preserve"> ADDIN EN.CITE.DATA </w:instrText>
      </w:r>
      <w:r w:rsidR="00E878A1">
        <w:fldChar w:fldCharType="end"/>
      </w:r>
      <w:r w:rsidR="00E878A1">
        <w:fldChar w:fldCharType="separate"/>
      </w:r>
      <w:r w:rsidR="00E878A1">
        <w:rPr>
          <w:noProof/>
        </w:rPr>
        <w:t>(Bond et al. 2015, Cheung et al. 2016, Jacox et al. 2018, Scannell et al. 2020)</w:t>
      </w:r>
      <w:r w:rsidR="00E878A1">
        <w:fldChar w:fldCharType="end"/>
      </w:r>
      <w:r>
        <w:t>. This MHW had profound effects on both the offshore and nearshore ecosystem</w:t>
      </w:r>
      <w:ins w:id="622" w:author="Nick.Tolimieri" w:date="2022-09-14T09:35:00Z">
        <w:r w:rsidR="00101A87">
          <w:t>s</w:t>
        </w:r>
      </w:ins>
      <w:r>
        <w:t xml:space="preserve"> </w: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878A1">
        <w:instrText xml:space="preserve"> ADDIN EN.CITE </w:instrTex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878A1">
        <w:instrText xml:space="preserve"> ADDIN EN.CITE.DATA </w:instrText>
      </w:r>
      <w:r w:rsidR="00E878A1">
        <w:fldChar w:fldCharType="end"/>
      </w:r>
      <w:r w:rsidR="00E878A1">
        <w:fldChar w:fldCharType="separate"/>
      </w:r>
      <w:r w:rsidR="00E878A1">
        <w:rPr>
          <w:noProof/>
        </w:rPr>
        <w:t>(Cavole et al. 2016, Lonhart et al. 2019, Morgan et al. 2019, Sanford et al. 2019, Cheung &amp; Frölicher 2020)</w:t>
      </w:r>
      <w:r w:rsidR="00E878A1">
        <w:fldChar w:fldCharType="end"/>
      </w:r>
      <w:r>
        <w:t xml:space="preserve">, including substantial loss of kelp in some areas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101A87">
        <w:instrText xml:space="preserve"> ADDIN EN.CITE </w:instrText>
      </w:r>
      <w:r w:rsidR="00101A8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101A87">
        <w:instrText xml:space="preserve"> ADDIN EN.CITE.DATA </w:instrText>
      </w:r>
      <w:r w:rsidR="00101A87">
        <w:fldChar w:fldCharType="end"/>
      </w:r>
      <w:r w:rsidR="00E878A1">
        <w:fldChar w:fldCharType="separate"/>
      </w:r>
      <w:r w:rsidR="00101A87">
        <w:rPr>
          <w:noProof/>
        </w:rPr>
        <w:t>(Beas-</w:t>
      </w:r>
      <w:r w:rsidR="00101A87">
        <w:rPr>
          <w:noProof/>
        </w:rPr>
        <w:lastRenderedPageBreak/>
        <w:t>Luna et al. 2020)</w:t>
      </w:r>
      <w:r w:rsidR="00E878A1">
        <w:fldChar w:fldCharType="end"/>
      </w:r>
      <w:r>
        <w:t xml:space="preserve">. The timing </w:t>
      </w:r>
      <w:ins w:id="623" w:author="Nick.Tolimieri [2]" w:date="2022-09-13T09:27:00Z">
        <w:r w:rsidR="00DA260A">
          <w:t xml:space="preserve">and intensity </w:t>
        </w:r>
      </w:ins>
      <w:r>
        <w:t xml:space="preserve">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E878A1">
        <w:instrText xml:space="preserve"> ADDIN EN.CITE </w:instrTex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E878A1">
        <w:instrText xml:space="preserve"> ADDIN EN.CITE.DATA </w:instrText>
      </w:r>
      <w:r w:rsidR="00E878A1">
        <w:fldChar w:fldCharType="end"/>
      </w:r>
      <w:r w:rsidR="00E878A1">
        <w:fldChar w:fldCharType="separate"/>
      </w:r>
      <w:r w:rsidR="00E878A1">
        <w:rPr>
          <w:noProof/>
        </w:rPr>
        <w:t>(Bond et al. 2015, Scannell et al. 2020, Harvey et al. 2022)</w:t>
      </w:r>
      <w:r w:rsidR="00E878A1">
        <w:fldChar w:fldCharType="end"/>
      </w:r>
      <w:r>
        <w:t>.</w:t>
      </w:r>
      <w:ins w:id="624" w:author="Nick.Tolimieri [2]" w:date="2022-09-12T16:13:00Z">
        <w:r w:rsidR="002D6F44">
          <w:t xml:space="preserve"> </w:t>
        </w:r>
      </w:ins>
      <w:ins w:id="625" w:author="Nick.Tolimieri" w:date="2022-09-09T15:28:00Z">
        <w:del w:id="626" w:author="Nick.Tolimieri [2]" w:date="2022-09-12T15:32:00Z">
          <w:r w:rsidR="00165D15" w:rsidDel="007622EF">
            <w:delText xml:space="preserve"> </w:delText>
          </w:r>
        </w:del>
      </w:ins>
      <w:ins w:id="627" w:author="Nick.Tolimieri" w:date="2022-09-09T15:30:00Z">
        <w:del w:id="628" w:author="Nick.Tolimieri [2]" w:date="2022-09-12T15:32:00Z">
          <w:r w:rsidR="00C2572C" w:rsidRPr="00C2572C" w:rsidDel="007622EF">
            <w:rPr>
              <w:highlight w:val="yellow"/>
              <w:rPrChange w:id="629" w:author="Nick.Tolimieri" w:date="2022-09-09T15:30:00Z">
                <w:rPr/>
              </w:rPrChange>
            </w:rPr>
            <w:delText>ADD SMALE 2020 stuff here</w:delText>
          </w:r>
        </w:del>
      </w:ins>
      <w:del w:id="630" w:author="Nick.Tolimieri [2]" w:date="2022-09-12T16:14:00Z">
        <w:r w:rsidDel="002D6F44">
          <w:delText xml:space="preserve"> </w:delText>
        </w:r>
      </w:del>
    </w:p>
    <w:p w14:paraId="1648E18D" w14:textId="363F5BDF" w:rsidR="00471A3D" w:rsidRPr="003167E3" w:rsidRDefault="00EF0B3C">
      <w:r>
        <w:t xml:space="preserve">Additionally, beginning in </w:t>
      </w:r>
      <w:r w:rsidR="006D4D83">
        <w:t xml:space="preserve">late </w:t>
      </w:r>
      <w:r>
        <w:t xml:space="preserve">2013, sea star wasting </w:t>
      </w:r>
      <w:r w:rsidR="006D4C32">
        <w:t xml:space="preserve">syndrome </w:t>
      </w:r>
      <w:r>
        <w:t>(</w:t>
      </w:r>
      <w:r w:rsidR="006D4C32">
        <w:t>SSWS</w:t>
      </w:r>
      <w:del w:id="631" w:author="Nick.Tolimieri" w:date="2022-09-14T09:35:00Z">
        <w:r w:rsidR="006D4C32" w:rsidDel="00101A87">
          <w:delText>, a.k.a sea star wasting disease</w:delText>
        </w:r>
      </w:del>
      <w:r>
        <w:t xml:space="preserve">) </w:t>
      </w:r>
      <w:r w:rsidR="006D4D83">
        <w:t xml:space="preserve">impacted </w:t>
      </w:r>
      <w:r>
        <w:t>populations of at least 20 species of sea stars from California to Alaska</w:t>
      </w:r>
      <w:ins w:id="632" w:author="Nick.Tolimieri [2]" w:date="2022-08-31T16:02:00Z">
        <w:r w:rsidR="00DB700E">
          <w:t>, including the Salish Sea</w:t>
        </w:r>
      </w:ins>
      <w:r>
        <w:t xml:space="preserve"> </w: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JiN4RDtQIFJveSBTb2MgQi1CaW9s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</w:fldData>
        </w:fldChar>
      </w:r>
      <w:r w:rsidR="00E878A1">
        <w:instrText xml:space="preserve"> ADDIN EN.CITE </w:instrTex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JiN4RDtQIFJveSBTb2MgQi1CaW9s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</w:fldData>
        </w:fldChar>
      </w:r>
      <w:r w:rsidR="00E878A1">
        <w:instrText xml:space="preserve"> ADDIN EN.CITE.DATA </w:instrText>
      </w:r>
      <w:r w:rsidR="00E878A1">
        <w:fldChar w:fldCharType="end"/>
      </w:r>
      <w:r w:rsidR="00E878A1">
        <w:fldChar w:fldCharType="separate"/>
      </w:r>
      <w:r w:rsidR="00E878A1">
        <w:rPr>
          <w:noProof/>
        </w:rPr>
        <w:t>(Hewson et al. 2014, Montecino-Latorre et al. 2016, Hewson et al. 2018, Hamilton et al. 2021)</w:t>
      </w:r>
      <w:r w:rsidR="00E878A1">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w:t>
      </w:r>
      <w:r w:rsidR="007F3AF4">
        <w:t xml:space="preserve">had </w:t>
      </w:r>
      <w:r>
        <w:t xml:space="preserve">lost 99.6 % of its population by 2020 </w: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 </w:instrTex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DATA </w:instrText>
      </w:r>
      <w:r w:rsidR="00E878A1">
        <w:fldChar w:fldCharType="end"/>
      </w:r>
      <w:r w:rsidR="00E878A1">
        <w:fldChar w:fldCharType="separate"/>
      </w:r>
      <w:r w:rsidR="00E878A1">
        <w:rPr>
          <w:noProof/>
        </w:rPr>
        <w:t>(Hamilton et al. 2021)</w:t>
      </w:r>
      <w:r w:rsidR="00E878A1">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 which are prolific grazers and capable of near-complete reduction of kelp stands to urchin barrens</w:t>
      </w:r>
      <w:r w:rsidR="00151934">
        <w:t xml:space="preserve">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w:t>
      </w:r>
      <w:r w:rsidR="007F3AF4">
        <w:t xml:space="preserve">predation </w:t>
      </w:r>
      <w:r>
        <w:t xml:space="preserve">pressure on sea urchins. However, urchins follow well-documented boom-bust </w:t>
      </w:r>
      <w:r w:rsidR="007F3AF4">
        <w:t xml:space="preserve">reproductive </w:t>
      </w:r>
      <w:r>
        <w:t xml:space="preserve">cycles </w: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878A1">
        <w:instrText xml:space="preserve"> ADDIN EN.CITE </w:instrTex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878A1">
        <w:instrText xml:space="preserve"> ADDIN EN.CITE.DATA </w:instrText>
      </w:r>
      <w:r w:rsidR="00E878A1">
        <w:fldChar w:fldCharType="end"/>
      </w:r>
      <w:r w:rsidR="00E878A1">
        <w:fldChar w:fldCharType="separate"/>
      </w:r>
      <w:r w:rsidR="00E878A1">
        <w:rPr>
          <w:noProof/>
        </w:rPr>
        <w:t>(Pearse &amp; Hines 1987, Uthicke et al. 2009, Ebert 2010)</w:t>
      </w:r>
      <w:r w:rsidR="00E878A1">
        <w:fldChar w:fldCharType="end"/>
      </w:r>
      <w:r>
        <w:t xml:space="preserve">, and the dramatic increase </w:t>
      </w:r>
      <w:r w:rsidR="00034ABC">
        <w:t>of</w:t>
      </w:r>
      <w:r>
        <w:t xml:space="preserve"> purple urchin populations in the early 2010s, which </w:t>
      </w:r>
      <w:r w:rsidR="00034ABC">
        <w:t>wa</w:t>
      </w:r>
      <w:r>
        <w:t xml:space="preserve">s temporally and spatially disjunct along the northeastern Pacific, may </w:t>
      </w:r>
      <w:del w:id="633" w:author="Nick.Tolimieri [2]" w:date="2022-09-07T10:00:00Z">
        <w:r w:rsidDel="004642D3">
          <w:delText xml:space="preserve">be </w:delText>
        </w:r>
      </w:del>
      <w:ins w:id="634" w:author="Nick.Tolimieri [2]" w:date="2022-09-07T10:00:00Z">
        <w:r w:rsidR="004642D3">
          <w:t xml:space="preserve">have been </w:t>
        </w:r>
      </w:ins>
      <w:r>
        <w:t>due to a combination of a reduction in a minor predator</w:t>
      </w:r>
      <w:r w:rsidR="0077562B">
        <w:t xml:space="preserve"> </w: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SYjeEQ7UCBSb3kgU29jIEItQmlvbCBTY2k8L2FsdC10aXRsZT48L3RpdGxlcz48cGVyaW9kaWNh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</w:fldData>
        </w:fldChar>
      </w:r>
      <w:r w:rsidR="00E878A1">
        <w:instrText xml:space="preserve"> ADDIN EN.CITE </w:instrTex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SYjeEQ7UCBSb3kgU29jIEItQmlvbCBTY2k8L2FsdC10aXRsZT48L3RpdGxlcz48cGVyaW9kaWNh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</w:fldData>
        </w:fldChar>
      </w:r>
      <w:r w:rsidR="00E878A1">
        <w:instrText xml:space="preserve"> ADDIN EN.CITE.DATA </w:instrText>
      </w:r>
      <w:r w:rsidR="00E878A1">
        <w:fldChar w:fldCharType="end"/>
      </w:r>
      <w:r w:rsidR="00E878A1">
        <w:fldChar w:fldCharType="separate"/>
      </w:r>
      <w:r w:rsidR="00E878A1">
        <w:rPr>
          <w:noProof/>
        </w:rPr>
        <w:t xml:space="preserve">(sea stars, especially </w:t>
      </w:r>
      <w:r w:rsidR="00E878A1" w:rsidRPr="003167E3">
        <w:rPr>
          <w:i/>
          <w:noProof/>
          <w:rPrChange w:id="635" w:author="Nick.Tolimieri" w:date="2022-09-14T09:37:00Z">
            <w:rPr>
              <w:noProof/>
            </w:rPr>
          </w:rPrChange>
        </w:rPr>
        <w:t>Pycnopodia</w:t>
      </w:r>
      <w:r w:rsidR="00E878A1">
        <w:rPr>
          <w:noProof/>
        </w:rPr>
        <w:t>; Hamilton et al. 2021)</w:t>
      </w:r>
      <w:r w:rsidR="00E878A1">
        <w:fldChar w:fldCharType="end"/>
      </w:r>
      <w:r>
        <w:t xml:space="preserve">, a change in foraging behavior due to a SST-driven decrease in available drift kelp </w:t>
      </w:r>
      <w:r w:rsidR="00E878A1">
        <w:fldChar w:fldCharType="begin"/>
      </w:r>
      <w:r w:rsidR="00E878A1">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E878A1">
        <w:fldChar w:fldCharType="separate"/>
      </w:r>
      <w:r w:rsidR="00E878A1">
        <w:rPr>
          <w:noProof/>
        </w:rPr>
        <w:t>(Kriegisch et al. 2019)</w:t>
      </w:r>
      <w:r w:rsidR="00E878A1">
        <w:fldChar w:fldCharType="end"/>
      </w:r>
      <w:r>
        <w:t>, and a numeric increase due to successful recruitment</w:t>
      </w:r>
      <w:del w:id="636" w:author="Nick.Tolimieri [2]" w:date="2022-09-13T11:00:00Z">
        <w:r w:rsidDel="00B80596">
          <w:delText xml:space="preserve"> and settlement of urchin larvae</w:delText>
        </w:r>
      </w:del>
      <w:r>
        <w:t>.</w:t>
      </w:r>
    </w:p>
    <w:p w14:paraId="2710C738" w14:textId="499E2CBD" w:rsidR="000650CD" w:rsidRDefault="000650CD" w:rsidP="005635FF">
      <w:pPr>
        <w:rPr>
          <w:ins w:id="637" w:author="Nick.Tolimieri [2]" w:date="2022-09-13T11:08:00Z"/>
        </w:rPr>
      </w:pPr>
      <w:ins w:id="638" w:author="Nick.Tolimieri [2]" w:date="2022-09-13T11:07:00Z">
        <w:r>
          <w:t>T</w:t>
        </w:r>
      </w:ins>
      <w:del w:id="639" w:author="Nick.Tolimieri [2]" w:date="2022-09-13T11:01:00Z">
        <w:r w:rsidR="005635FF" w:rsidDel="00663424">
          <w:delText>T</w:delText>
        </w:r>
      </w:del>
      <w:r w:rsidR="005635FF">
        <w:t>here were large regional difference i</w:t>
      </w:r>
      <w:r w:rsidR="005056B6">
        <w:t xml:space="preserve">n </w:t>
      </w:r>
      <w:r w:rsidR="005635FF">
        <w:t xml:space="preserve">the </w:t>
      </w:r>
      <w:r w:rsidR="009131C3">
        <w:t>response</w:t>
      </w:r>
      <w:r w:rsidR="005635FF">
        <w:t xml:space="preserve"> of kelp forests </w:t>
      </w:r>
      <w:r w:rsidR="009131C3">
        <w:t xml:space="preserve">and the degree of change </w:t>
      </w:r>
      <w:r w:rsidR="005635FF">
        <w:t>to these events.</w:t>
      </w:r>
      <w:r w:rsidR="00EF0B3C">
        <w:t xml:space="preserve"> Kelp cover in Oregon was either stable or increased during and following the 2014-2016 MHW </w: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 </w:instrTex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DATA </w:instrText>
      </w:r>
      <w:r w:rsidR="00E878A1">
        <w:fldChar w:fldCharType="end"/>
      </w:r>
      <w:r w:rsidR="00E878A1">
        <w:fldChar w:fldCharType="separate"/>
      </w:r>
      <w:r w:rsidR="00E878A1">
        <w:rPr>
          <w:noProof/>
        </w:rPr>
        <w:t>(Hamilton et al. 2020)</w:t>
      </w:r>
      <w:r w:rsidR="00E878A1">
        <w:fldChar w:fldCharType="end"/>
      </w:r>
      <w:r w:rsidR="00EF0B3C">
        <w:t xml:space="preserve">, while Northern California saw substantial and </w:t>
      </w:r>
      <w:r w:rsidR="00EF0B3C">
        <w:lastRenderedPageBreak/>
        <w:t xml:space="preserve">persistent loss of kelp canopy and a shift to urchin barrens </w: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E878A1">
        <w:instrText xml:space="preserve"> ADDIN EN.CITE </w:instrTex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E878A1">
        <w:instrText xml:space="preserve"> ADDIN EN.CITE.DATA </w:instrText>
      </w:r>
      <w:r w:rsidR="00E878A1">
        <w:fldChar w:fldCharType="end"/>
      </w:r>
      <w:r w:rsidR="00E878A1">
        <w:fldChar w:fldCharType="separate"/>
      </w:r>
      <w:r w:rsidR="00E878A1">
        <w:rPr>
          <w:noProof/>
        </w:rPr>
        <w:t>(Rogers-Bennett &amp; Catton 2019, McPherson et al. 2021)</w:t>
      </w:r>
      <w:r w:rsidR="00E878A1">
        <w:fldChar w:fldCharType="end"/>
      </w:r>
      <w:r w:rsidR="00EF0B3C">
        <w:t xml:space="preserve">. Responses in Central California and the Southern California Bight were more muted, as kelp cover declined only slightly even though there were large increases in urchins in Central California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Beas-Luna et al. 2020)</w:t>
      </w:r>
      <w:r w:rsidR="00E878A1">
        <w:fldChar w:fldCharType="end"/>
      </w:r>
      <w:r w:rsidR="00EF0B3C">
        <w:t xml:space="preserve">. In Baja California, both kelp and sea urchins decreased sharply </w: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E878A1">
        <w:instrText xml:space="preserve"> ADDIN EN.CITE </w:instrTex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E878A1">
        <w:instrText xml:space="preserve"> ADDIN EN.CITE.DATA </w:instrText>
      </w:r>
      <w:r w:rsidR="00E878A1">
        <w:fldChar w:fldCharType="end"/>
      </w:r>
      <w:r w:rsidR="00E878A1">
        <w:fldChar w:fldCharType="separate"/>
      </w:r>
      <w:r w:rsidR="00E878A1">
        <w:rPr>
          <w:noProof/>
        </w:rPr>
        <w:t>(Cavanaugh et al. 2019, Beas-Luna et al. 2020)</w:t>
      </w:r>
      <w:r w:rsidR="00E878A1">
        <w:fldChar w:fldCharType="end"/>
      </w:r>
      <w:r w:rsidR="00EF0B3C">
        <w:t>.</w:t>
      </w:r>
      <w:ins w:id="640" w:author="Nick.Tolimieri [2]" w:date="2022-09-13T11:41:00Z">
        <w:r w:rsidR="00BF0D84">
          <w:t xml:space="preserve"> </w:t>
        </w:r>
        <w:del w:id="641" w:author="Nick.Tolimieri" w:date="2022-09-14T09:38:00Z">
          <w:r w:rsidR="00BF0D84" w:rsidDel="00284AF7">
            <w:delText xml:space="preserve">For the 2014-2016 MHW absolute increase in </w:delText>
          </w:r>
        </w:del>
      </w:ins>
      <w:ins w:id="642" w:author="Nick.Tolimieri [2]" w:date="2022-09-13T11:42:00Z">
        <w:del w:id="643" w:author="Nick.Tolimieri" w:date="2022-09-14T09:38:00Z">
          <w:r w:rsidR="00BF0D84" w:rsidDel="00284AF7">
            <w:delText xml:space="preserve">SST was a better predictor of canopy loss than was the number or strength of SST anomalies </w:delText>
          </w:r>
        </w:del>
      </w:ins>
      <w:del w:id="644" w:author="Nick.Tolimieri" w:date="2022-09-14T09:38:00Z">
        <w:r w:rsidR="00BF0D84" w:rsidDel="00284AF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rsidDel="00284AF7">
          <w:delInstrText xml:space="preserve"> ADDIN EN.CITE </w:delInstrText>
        </w:r>
        <w:r w:rsidR="00BF0D84" w:rsidDel="00284AF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rsidDel="00284AF7">
          <w:delInstrText xml:space="preserve"> ADDIN EN.CITE.DATA </w:delInstrText>
        </w:r>
        <w:r w:rsidR="00BF0D84" w:rsidDel="00284AF7">
          <w:fldChar w:fldCharType="end"/>
        </w:r>
        <w:r w:rsidR="00BF0D84" w:rsidDel="00284AF7">
          <w:fldChar w:fldCharType="separate"/>
        </w:r>
        <w:r w:rsidR="00BF0D84" w:rsidDel="00284AF7">
          <w:rPr>
            <w:noProof/>
          </w:rPr>
          <w:delText>(Cavanaugh et al. 2019, Beas-Luna et al. 2020)</w:delText>
        </w:r>
        <w:r w:rsidR="00BF0D84" w:rsidDel="00284AF7">
          <w:fldChar w:fldCharType="end"/>
        </w:r>
      </w:del>
      <w:ins w:id="645" w:author="Nick.Tolimieri [2]" w:date="2022-09-13T11:43:00Z">
        <w:del w:id="646" w:author="Nick.Tolimieri" w:date="2022-09-14T09:38:00Z">
          <w:r w:rsidR="00BF0D84" w:rsidDel="00284AF7">
            <w:delText>.</w:delText>
          </w:r>
        </w:del>
      </w:ins>
      <w:del w:id="647" w:author="Nick.Tolimieri" w:date="2022-09-14T09:38:00Z">
        <w:r w:rsidR="00EF0B3C" w:rsidDel="00284AF7">
          <w:delText xml:space="preserve"> </w:delText>
        </w:r>
      </w:del>
    </w:p>
    <w:p w14:paraId="05019B11" w14:textId="42F17405" w:rsidR="00471A3D" w:rsidRPr="00FD5B3C" w:rsidRDefault="00EF0B3C" w:rsidP="005635FF">
      <w:r>
        <w:t xml:space="preserve">The regionally distinctive responses of kelp forest communities are likely due to both spatial variation in climate dynamics and associated bottom-up environmental drivers (especially in relation to species’ tolerances and range margins), and </w:t>
      </w:r>
      <w:ins w:id="648" w:author="Nick.Tolimieri [2]" w:date="2022-09-13T10:06:00Z">
        <w:r w:rsidR="001B6711">
          <w:t xml:space="preserve">to </w:t>
        </w:r>
      </w:ins>
      <w:r>
        <w:t>regional differences in food web structure and top-down pressures</w:t>
      </w:r>
      <w:r w:rsidR="00F86D6F">
        <w:t xml:space="preserve"> </w:t>
      </w:r>
      <w:r w:rsidR="00E878A1">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lJlZWQ8L0F1dGhvcj48WWVhcj4yMDE2PC9ZZWFyPjxSZWNOdW0+OTA3ODwv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</w:fldData>
        </w:fldChar>
      </w:r>
      <w:r w:rsidR="008702D7">
        <w:instrText xml:space="preserve"> ADDIN EN.CITE </w:instrText>
      </w:r>
      <w:r w:rsidR="008702D7">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lJlZWQ8L0F1dGhvcj48WWVhcj4yMDE2PC9ZZWFyPjxSZWNOdW0+OTA3ODwv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</w:fldData>
        </w:fldChar>
      </w:r>
      <w:r w:rsidR="008702D7">
        <w:instrText xml:space="preserve"> ADDIN EN.CITE.DATA </w:instrText>
      </w:r>
      <w:r w:rsidR="008702D7">
        <w:fldChar w:fldCharType="end"/>
      </w:r>
      <w:r w:rsidR="00E878A1">
        <w:fldChar w:fldCharType="separate"/>
      </w:r>
      <w:r w:rsidR="008702D7">
        <w:rPr>
          <w:noProof/>
        </w:rPr>
        <w:t>(Reed et al. 2016, Beas-Luna et al. 2020)</w:t>
      </w:r>
      <w:r w:rsidR="00E878A1">
        <w:fldChar w:fldCharType="end"/>
      </w:r>
      <w:r>
        <w:t>.</w:t>
      </w:r>
      <w:del w:id="649" w:author="Nick.Tolimieri [2]" w:date="2022-09-13T09:35:00Z">
        <w:r w:rsidDel="00336199">
          <w:delText xml:space="preserve"> </w:delText>
        </w:r>
      </w:del>
      <w:del w:id="650" w:author="Nick.Tolimieri [2]" w:date="2022-09-13T09:50:00Z">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 </w:delInstrText>
        </w:r>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DATA </w:delInstrText>
        </w:r>
        <w:r w:rsidR="00922417" w:rsidDel="00922417">
          <w:fldChar w:fldCharType="end"/>
        </w:r>
        <w:r w:rsidR="00922417" w:rsidDel="00922417">
          <w:fldChar w:fldCharType="separate"/>
        </w:r>
        <w:r w:rsidR="00922417" w:rsidDel="00922417">
          <w:rPr>
            <w:noProof/>
          </w:rPr>
          <w:delText>(Gregr et al. 2020)</w:delText>
        </w:r>
        <w:r w:rsidR="00922417" w:rsidDel="00922417">
          <w:fldChar w:fldCharType="end"/>
        </w:r>
      </w:del>
      <w:ins w:id="651" w:author="Nick.Tolimieri [2]" w:date="2022-09-13T09:58:00Z">
        <w:r w:rsidR="00C61292">
          <w:t xml:space="preserve"> </w:t>
        </w:r>
      </w:ins>
      <w:ins w:id="652" w:author="Nick.Tolimieri [2]" w:date="2022-09-13T10:07:00Z">
        <w:r w:rsidR="001B6711">
          <w:t xml:space="preserve">For example, </w:t>
        </w:r>
      </w:ins>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dm9sdW1lPjEwMTwvdm9sdW1lPjxudW1iZXI+NzwvbnVt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==
</w:fldData>
        </w:fldChar>
      </w:r>
      <w:r w:rsidR="00EA6E26">
        <w:instrText xml:space="preserve"> ADDIN EN.CITE </w:instrText>
      </w:r>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dm9sdW1lPjEwMTwvdm9sdW1lPjxudW1iZXI+NzwvbnVt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==
</w:fldData>
        </w:fldChar>
      </w:r>
      <w:r w:rsidR="00EA6E26">
        <w:instrText xml:space="preserve"> ADDIN EN.CITE.DATA </w:instrText>
      </w:r>
      <w:r w:rsidR="00EA6E26">
        <w:fldChar w:fldCharType="end"/>
      </w:r>
      <w:r w:rsidR="00EA6E26">
        <w:fldChar w:fldCharType="separate"/>
      </w:r>
      <w:r w:rsidR="00EA6E26">
        <w:rPr>
          <w:noProof/>
        </w:rPr>
        <w:t>Hamilton et al. (2020)</w:t>
      </w:r>
      <w:r w:rsidR="00EA6E26">
        <w:fldChar w:fldCharType="end"/>
      </w:r>
      <w:ins w:id="653" w:author="Nick.Tolimieri [2]" w:date="2022-09-13T10:10:00Z">
        <w:r w:rsidR="00EA6E26">
          <w:t xml:space="preserve"> did not observe substantial loss of kelp canopy in Oregon</w:t>
        </w:r>
      </w:ins>
      <w:ins w:id="654" w:author="Nick.Tolimieri" w:date="2022-09-14T09:39:00Z">
        <w:r w:rsidR="0097296F">
          <w:t xml:space="preserve"> </w:t>
        </w:r>
      </w:ins>
      <w:ins w:id="655" w:author="Nick.Tolimieri [2]" w:date="2022-09-13T10:10:00Z">
        <w:del w:id="656" w:author="Nick.Tolimieri" w:date="2022-09-14T09:39:00Z">
          <w:r w:rsidR="00EA6E26" w:rsidDel="0097296F">
            <w:delText xml:space="preserve"> </w:delText>
          </w:r>
        </w:del>
        <w:r w:rsidR="00EA6E26">
          <w:t>where</w:t>
        </w:r>
      </w:ins>
      <w:ins w:id="657" w:author="Nick.Tolimieri" w:date="2022-09-14T09:39:00Z">
        <w:r w:rsidR="00284AF7">
          <w:t xml:space="preserve"> </w:t>
        </w:r>
      </w:ins>
      <w:ins w:id="658" w:author="Nick.Tolimieri [2]" w:date="2022-09-13T10:09:00Z">
        <w:del w:id="659" w:author="Nick.Tolimieri" w:date="2022-09-14T09:39:00Z">
          <w:r w:rsidR="00EA6E26" w:rsidDel="00284AF7">
            <w:delText xml:space="preserve"> </w:delText>
          </w:r>
        </w:del>
      </w:ins>
      <w:ins w:id="660" w:author="Nick.Tolimieri [2]" w:date="2022-09-13T10:07:00Z">
        <w:r w:rsidR="001B6711">
          <w:t>ocean temperatures did not get as warm in Oregon as in Northern California</w:t>
        </w:r>
      </w:ins>
      <w:del w:id="661" w:author="Nick.Tolimieri [2]" w:date="2022-09-13T10:09:00Z">
        <w:r w:rsidR="001B6711" w:rsidDel="00EA6E26">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1B6711" w:rsidDel="00EA6E26">
          <w:delInstrText xml:space="preserve"> ADDIN EN.CITE </w:delInstrText>
        </w:r>
        <w:r w:rsidR="001B6711" w:rsidDel="00EA6E26">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1B6711" w:rsidDel="00EA6E26">
          <w:delInstrText xml:space="preserve"> ADDIN EN.CITE.DATA </w:delInstrText>
        </w:r>
        <w:r w:rsidR="001B6711" w:rsidDel="00EA6E26">
          <w:fldChar w:fldCharType="end"/>
        </w:r>
        <w:r w:rsidR="001B6711" w:rsidDel="00EA6E26">
          <w:fldChar w:fldCharType="separate"/>
        </w:r>
        <w:r w:rsidR="001B6711" w:rsidDel="00EA6E26">
          <w:rPr>
            <w:noProof/>
          </w:rPr>
          <w:delText>(Hamilton et al. 2020)</w:delText>
        </w:r>
        <w:r w:rsidR="001B6711" w:rsidDel="00EA6E26">
          <w:fldChar w:fldCharType="end"/>
        </w:r>
      </w:del>
      <w:ins w:id="662" w:author="Nick.Tolimieri [2]" w:date="2022-09-13T10:08:00Z">
        <w:r w:rsidR="001B6711">
          <w:t>. Additionally,</w:t>
        </w:r>
      </w:ins>
      <w:ins w:id="663" w:author="Nick.Tolimieri [2]" w:date="2022-09-13T10:11:00Z">
        <w:r w:rsidR="00B77482">
          <w:t xml:space="preserve"> t</w:t>
        </w:r>
      </w:ins>
      <w:ins w:id="664" w:author="Nick.Tolimieri [2]" w:date="2022-09-13T10:01:00Z">
        <w:r w:rsidR="00FD5B3C">
          <w:t>he presence of</w:t>
        </w:r>
      </w:ins>
      <w:ins w:id="665" w:author="Nick.Tolimieri [2]" w:date="2022-09-13T09:58:00Z">
        <w:r w:rsidR="00C61292">
          <w:t xml:space="preserve"> </w:t>
        </w:r>
        <w:r w:rsidR="00C61292" w:rsidRPr="00C61292">
          <w:t xml:space="preserve">sea otters </w:t>
        </w:r>
        <w:r w:rsidR="00C61292" w:rsidRPr="00C61292">
          <w:rPr>
            <w:i/>
          </w:rPr>
          <w:t>Enhydra lutri</w:t>
        </w:r>
        <w:r w:rsidR="00C61292" w:rsidRPr="00C61292">
          <w:t>a</w:t>
        </w:r>
        <w:r w:rsidR="00C61292">
          <w:t xml:space="preserve"> Central California </w:t>
        </w:r>
      </w:ins>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8702D7">
        <w:instrText xml:space="preserve"> ADDIN EN.CITE </w:instrText>
      </w:r>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8702D7">
        <w:instrText xml:space="preserve"> ADDIN EN.CITE.DATA </w:instrText>
      </w:r>
      <w:r w:rsidR="008702D7">
        <w:fldChar w:fldCharType="end"/>
      </w:r>
      <w:r w:rsidR="008702D7">
        <w:fldChar w:fldCharType="separate"/>
      </w:r>
      <w:r w:rsidR="008702D7">
        <w:rPr>
          <w:noProof/>
        </w:rPr>
        <w:t>(Gregr et al. 2020)</w:t>
      </w:r>
      <w:r w:rsidR="008702D7">
        <w:fldChar w:fldCharType="end"/>
      </w:r>
      <w:ins w:id="666" w:author="Nick.Tolimieri [2]" w:date="2022-09-13T10:00:00Z">
        <w:r w:rsidR="008702D7">
          <w:t xml:space="preserve"> and the combination of sheepshead</w:t>
        </w:r>
      </w:ins>
      <w:ins w:id="667" w:author="Nick.Tolimieri [2]" w:date="2022-09-13T10:04:00Z">
        <w:r w:rsidR="00FD5B3C">
          <w:t xml:space="preserve"> </w:t>
        </w:r>
        <w:r w:rsidR="00FD5B3C" w:rsidRPr="00FD5B3C">
          <w:rPr>
            <w:i/>
            <w:rPrChange w:id="668" w:author="Nick.Tolimieri [2]" w:date="2022-09-13T10:04:00Z">
              <w:rPr/>
            </w:rPrChange>
          </w:rPr>
          <w:t>Archosargus probatocephalus</w:t>
        </w:r>
        <w:r w:rsidR="00FD5B3C">
          <w:t xml:space="preserve"> </w:t>
        </w:r>
      </w:ins>
      <w:ins w:id="669" w:author="Nick.Tolimieri [2]" w:date="2022-09-13T10:00:00Z">
        <w:r w:rsidR="008702D7">
          <w:t xml:space="preserve">and spiny lobsters </w:t>
        </w:r>
      </w:ins>
      <w:ins w:id="670" w:author="Nick.Tolimieri [2]" w:date="2022-09-13T10:04:00Z">
        <w:r w:rsidR="00FD5B3C" w:rsidRPr="00FD5B3C">
          <w:rPr>
            <w:i/>
            <w:rPrChange w:id="671" w:author="Nick.Tolimieri [2]" w:date="2022-09-13T10:04:00Z">
              <w:rPr/>
            </w:rPrChange>
          </w:rPr>
          <w:t>Panulirus interruptus</w:t>
        </w:r>
        <w:r w:rsidR="00FD5B3C" w:rsidRPr="00FD5B3C">
          <w:t xml:space="preserve"> </w:t>
        </w:r>
      </w:ins>
      <w:ins w:id="672" w:author="Nick.Tolimieri [2]" w:date="2022-09-13T10:00:00Z">
        <w:r w:rsidR="008702D7">
          <w:t xml:space="preserve">in Southern California </w:t>
        </w:r>
      </w:ins>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E2MTkzNjwvcGFnZXM+PHZvbHVtZT4yODQ8L3ZvbHVt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ZTAyOTkzPC9wYWdlcz48dm9sdW1lPjEwMTwvdm9sdW1l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==
</w:fldData>
        </w:fldChar>
      </w:r>
      <w:r w:rsidR="00B77482">
        <w:instrText xml:space="preserve"> ADDIN EN.CITE </w:instrText>
      </w:r>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E2MTkzNjwvcGFnZXM+PHZvbHVtZT4yODQ8L3ZvbHVt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ZTAyOTkzPC9wYWdlcz48dm9sdW1lPjEwMTwvdm9sdW1l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==
</w:fldData>
        </w:fldChar>
      </w:r>
      <w:r w:rsidR="00B77482">
        <w:instrText xml:space="preserve"> ADDIN EN.CITE.DATA </w:instrText>
      </w:r>
      <w:r w:rsidR="00B77482">
        <w:fldChar w:fldCharType="end"/>
      </w:r>
      <w:r w:rsidR="00B77482">
        <w:fldChar w:fldCharType="separate"/>
      </w:r>
      <w:r w:rsidR="00B77482">
        <w:rPr>
          <w:noProof/>
        </w:rPr>
        <w:t>(Tegner &amp; Levin 1983, Selden et al. 2017, Eisaguirre et al. 2020)</w:t>
      </w:r>
      <w:r w:rsidR="00B77482">
        <w:fldChar w:fldCharType="end"/>
      </w:r>
      <w:ins w:id="673" w:author="Nick.Tolimieri [2]" w:date="2022-09-13T10:01:00Z">
        <w:r w:rsidR="008702D7">
          <w:t xml:space="preserve"> may have</w:t>
        </w:r>
      </w:ins>
      <w:ins w:id="674" w:author="Nick.Tolimieri [2]" w:date="2022-09-13T10:05:00Z">
        <w:r w:rsidR="00FD5B3C">
          <w:t xml:space="preserve"> provided enough top-down pressure to limit urchin densities and affect urchin feeding behavior enough to prevent a </w:t>
        </w:r>
      </w:ins>
      <w:ins w:id="675" w:author="Nick.Tolimieri [2]" w:date="2022-09-13T10:01:00Z">
        <w:r w:rsidR="008702D7">
          <w:t>shift to urchin-domi</w:t>
        </w:r>
        <w:r w:rsidR="00FD5B3C">
          <w:t>nated habitats in these regions</w:t>
        </w:r>
      </w:ins>
      <w:ins w:id="676" w:author="Nick.Tolimieri [2]" w:date="2022-09-13T10:05:00Z">
        <w:r w:rsidR="00FD5B3C">
          <w:t xml:space="preserve">. However, in </w:t>
        </w:r>
      </w:ins>
      <w:ins w:id="677" w:author="Nick.Tolimieri [2]" w:date="2022-09-13T10:02:00Z">
        <w:r w:rsidR="00FD5B3C">
          <w:t>Northern California where there</w:t>
        </w:r>
      </w:ins>
      <w:ins w:id="678" w:author="Nick.Tolimieri [2]" w:date="2022-09-13T10:11:00Z">
        <w:r w:rsidR="00F60DF5">
          <w:t xml:space="preserve"> was substantial warming and</w:t>
        </w:r>
      </w:ins>
      <w:ins w:id="679" w:author="Nick.Tolimieri" w:date="2022-09-14T09:40:00Z">
        <w:r w:rsidR="0097296F">
          <w:t xml:space="preserve"> little</w:t>
        </w:r>
      </w:ins>
      <w:ins w:id="680" w:author="Nick.Tolimieri [2]" w:date="2022-09-13T10:11:00Z">
        <w:r w:rsidR="00F60DF5">
          <w:t xml:space="preserve"> </w:t>
        </w:r>
      </w:ins>
      <w:ins w:id="681" w:author="Nick.Tolimieri [2]" w:date="2022-09-13T10:02:00Z">
        <w:r w:rsidR="00FD5B3C">
          <w:t xml:space="preserve">predator </w:t>
        </w:r>
      </w:ins>
      <w:ins w:id="682" w:author="Nick.Tolimieri [2]" w:date="2022-09-13T10:05:00Z">
        <w:r w:rsidR="00FD5B3C">
          <w:t>redundancy</w:t>
        </w:r>
      </w:ins>
      <w:ins w:id="683" w:author="Nick.Tolimieri [2]" w:date="2022-09-13T10:02:00Z">
        <w:del w:id="684" w:author="Nick.Tolimieri" w:date="2022-09-14T09:40:00Z">
          <w:r w:rsidR="00FD5B3C" w:rsidDel="0097296F">
            <w:delText xml:space="preserve"> </w:delText>
          </w:r>
        </w:del>
      </w:ins>
      <w:ins w:id="685" w:author="Nick.Tolimieri [2]" w:date="2022-09-13T10:11:00Z">
        <w:del w:id="686" w:author="Nick.Tolimieri" w:date="2022-09-14T09:40:00Z">
          <w:r w:rsidR="00F60DF5" w:rsidDel="0097296F">
            <w:delText>is lower</w:delText>
          </w:r>
        </w:del>
        <w:r w:rsidR="00F60DF5">
          <w:t xml:space="preserve">, </w:t>
        </w:r>
      </w:ins>
      <w:ins w:id="687" w:author="Nick.Tolimieri [2]" w:date="2022-09-13T10:02:00Z">
        <w:r w:rsidR="00FD5B3C">
          <w:t>the</w:t>
        </w:r>
      </w:ins>
      <w:ins w:id="688" w:author="Nick.Tolimieri [2]" w:date="2022-09-13T10:03:00Z">
        <w:r w:rsidR="00FD5B3C">
          <w:t xml:space="preserve"> die-off </w:t>
        </w:r>
      </w:ins>
      <w:ins w:id="689" w:author="Nick.Tolimieri [2]" w:date="2022-09-13T10:02:00Z">
        <w:r w:rsidR="00FD5B3C">
          <w:t xml:space="preserve">of </w:t>
        </w:r>
        <w:r w:rsidR="00FD5B3C">
          <w:rPr>
            <w:i/>
          </w:rPr>
          <w:t xml:space="preserve">Pycnopodia </w:t>
        </w:r>
        <w:r w:rsidR="00FD5B3C">
          <w:t>may have</w:t>
        </w:r>
      </w:ins>
      <w:ins w:id="690" w:author="Nick.Tolimieri [2]" w:date="2022-09-13T10:06:00Z">
        <w:r w:rsidR="00FD5B3C">
          <w:t xml:space="preserve"> released urchins from top-down control </w:t>
        </w:r>
      </w:ins>
      <w:ins w:id="691" w:author="Nick.Tolimieri" w:date="2022-09-14T09:40:00Z">
        <w:r w:rsidR="00BE2B55">
          <w:t xml:space="preserve">allowing their outbreak </w:t>
        </w:r>
      </w:ins>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FD5B3C">
        <w:instrText xml:space="preserve"> ADDIN EN.CITE </w:instrText>
      </w:r>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FD5B3C">
        <w:instrText xml:space="preserve"> ADDIN EN.CITE.DATA </w:instrText>
      </w:r>
      <w:r w:rsidR="00FD5B3C">
        <w:fldChar w:fldCharType="end"/>
      </w:r>
      <w:r w:rsidR="00FD5B3C">
        <w:fldChar w:fldCharType="separate"/>
      </w:r>
      <w:r w:rsidR="00FD5B3C">
        <w:rPr>
          <w:noProof/>
        </w:rPr>
        <w:t>(Beas-Luna et al. 2020)</w:t>
      </w:r>
      <w:r w:rsidR="00FD5B3C">
        <w:fldChar w:fldCharType="end"/>
      </w:r>
    </w:p>
    <w:p w14:paraId="29A6A189" w14:textId="01F79339"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878A1">
        <w:instrText xml:space="preserve"> ADDIN EN.CITE </w:instrTex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878A1">
        <w:instrText xml:space="preserve"> ADDIN EN.CITE.DATA </w:instrText>
      </w:r>
      <w:r w:rsidR="00E878A1">
        <w:fldChar w:fldCharType="end"/>
      </w:r>
      <w:r w:rsidR="00E878A1">
        <w:fldChar w:fldCharType="separate"/>
      </w:r>
      <w:r w:rsidR="00E878A1">
        <w:rPr>
          <w:noProof/>
        </w:rPr>
        <w:t>(Rogers-Bennett &amp; Catton 2019, Beas-Luna et al. 2020)</w:t>
      </w:r>
      <w:r w:rsidR="00E878A1">
        <w:fldChar w:fldCharType="end"/>
      </w:r>
      <w:r w:rsidR="00EF0B3C">
        <w:t xml:space="preserve">. However, kelp forests along the outer coast of Washington, USA (Fig. 1) have received only sporadic attention. </w:t>
      </w:r>
      <w:r w:rsidR="00EF0B3C">
        <w:lastRenderedPageBreak/>
        <w:t xml:space="preserve">Past studies have documented recovery of kelp and declines in invertebrate abundance following the restoration of </w:t>
      </w:r>
      <w:ins w:id="692" w:author="Nick.Tolimieri [2]" w:date="2022-09-13T09:51:00Z">
        <w:r w:rsidR="00922417">
          <w:t>sea otters</w:t>
        </w:r>
      </w:ins>
      <w:del w:id="693" w:author="Nick.Tolimieri [2]" w:date="2022-09-13T10:18:00Z">
        <w:r w:rsidR="00EF0B3C" w:rsidDel="006E4305">
          <w:delText>a</w:delText>
        </w:r>
      </w:del>
      <w:ins w:id="694" w:author="Nick.Tolimieri [2]" w:date="2022-09-13T10:18:00Z">
        <w:r w:rsidR="006E4305">
          <w:t>,</w:t>
        </w:r>
      </w:ins>
      <w:ins w:id="695" w:author="Nick.Tolimieri [2]" w:date="2022-09-13T09:51:00Z">
        <w:r w:rsidR="00922417">
          <w:t xml:space="preserve"> a</w:t>
        </w:r>
      </w:ins>
      <w:r w:rsidR="00EF0B3C">
        <w:t xml:space="preserve"> keystone predator,</w:t>
      </w:r>
      <w:r w:rsidR="007F3AF4">
        <w:t xml:space="preserve"> </w:t>
      </w:r>
      <w:del w:id="696" w:author="Nick.Tolimieri [2]" w:date="2022-09-13T09:51:00Z">
        <w:r w:rsidR="007F3AF4" w:rsidDel="00922417">
          <w:delText>the northern</w:delText>
        </w:r>
        <w:r w:rsidR="00EF0B3C" w:rsidDel="00922417">
          <w:delText xml:space="preserve"> sea otter </w:delText>
        </w:r>
        <w:r w:rsidR="00EF0B3C" w:rsidDel="00922417">
          <w:rPr>
            <w:i/>
          </w:rPr>
          <w:delText>Enhydra lutris</w:delText>
        </w:r>
        <w:r w:rsidR="00EF0B3C" w:rsidDel="00922417">
          <w:delText xml:space="preserve">, </w:delText>
        </w:r>
      </w:del>
      <w:r w:rsidR="00EF0B3C">
        <w:t>to the Washington coast</w:t>
      </w:r>
      <w:ins w:id="697" w:author="Nick.Tolimieri [2]" w:date="2022-09-13T13:05:00Z">
        <w:r w:rsidR="008658BE">
          <w:t xml:space="preserve"> with </w:t>
        </w:r>
      </w:ins>
      <w:ins w:id="698" w:author="Nick.Tolimieri [2]" w:date="2022-09-13T13:07:00Z">
        <w:r w:rsidR="008658BE">
          <w:t>populations increasing rapidly</w:t>
        </w:r>
      </w:ins>
      <w:ins w:id="699" w:author="Nick.Tolimieri [2]" w:date="2022-09-13T13:08:00Z">
        <w:r w:rsidR="008658BE">
          <w:t xml:space="preserve"> since the 1980’s</w:t>
        </w:r>
        <w:r w:rsidR="000A6D5B">
          <w:t xml:space="preserve"> </w:t>
        </w:r>
      </w:ins>
      <w:ins w:id="700" w:author="Nick.Tolimieri [2]" w:date="2022-09-13T13:09:00Z">
        <w:r w:rsidR="000A6D5B">
          <w:t>and potentially slowing since approximately 2010</w:t>
        </w:r>
      </w:ins>
      <w:r w:rsidR="00EF0B3C">
        <w:t xml:space="preserve"> </w:t>
      </w:r>
      <w:r w:rsidR="00E878A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E878A1">
        <w:instrText xml:space="preserve"> ADDIN EN.CITE.DATA </w:instrText>
      </w:r>
      <w:r w:rsidR="00E878A1">
        <w:fldChar w:fldCharType="end"/>
      </w:r>
      <w:r w:rsidR="00E878A1">
        <w:fldChar w:fldCharType="separate"/>
      </w:r>
      <w:r w:rsidR="00E878A1">
        <w:rPr>
          <w:noProof/>
        </w:rPr>
        <w:t>(Kvitek et al. 1989, Kvitek et al. 1998, Shelton et al. 2018)</w:t>
      </w:r>
      <w:r w:rsidR="00E878A1">
        <w:fldChar w:fldCharType="end"/>
      </w:r>
      <w:r w:rsidR="00EF0B3C">
        <w:t xml:space="preserve">. Less is known about interannual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E878A1">
        <w:fldChar w:fldCharType="begin"/>
      </w:r>
      <w:r w:rsidR="00E878A1">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E878A1">
        <w:fldChar w:fldCharType="separate"/>
      </w:r>
      <w:r w:rsidR="00E878A1">
        <w:rPr>
          <w:noProof/>
        </w:rPr>
        <w:t>(Ammann 2004)</w:t>
      </w:r>
      <w:r w:rsidR="00E878A1">
        <w:fldChar w:fldCharType="end"/>
      </w:r>
      <w:r w:rsidR="007F3AF4">
        <w:t>; some species, like black rock</w:t>
      </w:r>
      <w:r w:rsidR="00A377BE">
        <w:t>fi</w:t>
      </w:r>
      <w:r w:rsidR="007F3AF4">
        <w:t xml:space="preserve">sh </w:t>
      </w:r>
      <w:r w:rsidR="007F3AF4">
        <w:rPr>
          <w:i/>
        </w:rPr>
        <w:t>S. melanops</w:t>
      </w:r>
      <w:r w:rsidR="007F3AF4">
        <w:t xml:space="preserve">,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E878A1">
        <w:fldChar w:fldCharType="begin"/>
      </w:r>
      <w:r w:rsidR="00E878A1">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E878A1">
        <w:fldChar w:fldCharType="separate"/>
      </w:r>
      <w:r w:rsidR="00E878A1">
        <w:rPr>
          <w:noProof/>
        </w:rPr>
        <w:t>(Love et al. 2002)</w:t>
      </w:r>
      <w:r w:rsidR="00E878A1">
        <w:fldChar w:fldCharType="end"/>
      </w:r>
      <w:r w:rsidR="00EF0B3C">
        <w:t xml:space="preserve">. Washington kelp forests are occupied by juveniles of two highly valuable commercial species, yellowtail rockfish </w:t>
      </w:r>
      <w:r w:rsidR="00EF0B3C">
        <w:rPr>
          <w:i/>
        </w:rPr>
        <w:t>S. flavidus</w:t>
      </w:r>
      <w:r w:rsidR="00EF0B3C">
        <w:t xml:space="preserve">, and canary rockfish </w:t>
      </w:r>
      <w:r w:rsidR="00EF0B3C">
        <w:rPr>
          <w:i/>
        </w:rPr>
        <w:t>S. pinniger</w:t>
      </w:r>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E878A1">
        <w:fldChar w:fldCharType="begin"/>
      </w:r>
      <w:r w:rsidR="00E878A1">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E878A1">
        <w:fldChar w:fldCharType="separate"/>
      </w:r>
      <w:r w:rsidR="00E878A1">
        <w:rPr>
          <w:noProof/>
        </w:rPr>
        <w:t>(Johnson 2006)</w:t>
      </w:r>
      <w:r w:rsidR="00E878A1">
        <w:fldChar w:fldCharType="end"/>
      </w:r>
      <w:r w:rsidR="00EF0B3C">
        <w:t xml:space="preserve">, and the vertical structure and canopy of kelps in particular can be especially important </w: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 </w:instrTex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Holbrook et al. 1990, Carr 1991, Markel &amp; Shurin 2020)</w:t>
      </w:r>
      <w:r w:rsidR="00E878A1">
        <w:fldChar w:fldCharType="end"/>
      </w:r>
      <w:r w:rsidR="00EF0B3C">
        <w:t>.</w:t>
      </w:r>
    </w:p>
    <w:p w14:paraId="3C0B7A90" w14:textId="618DF3CD" w:rsidR="00392C19" w:rsidRPr="00A972D1" w:rsidRDefault="00EF0B3C">
      <w:pPr>
        <w:rPr>
          <w:ins w:id="701" w:author="Nick.Tolimieri [2]" w:date="2022-09-13T11:39:00Z"/>
        </w:rPr>
      </w:pPr>
      <w:r>
        <w:t xml:space="preserve">Here, we examine recent kelp community dynamics at five sites along the </w:t>
      </w:r>
      <w:r w:rsidR="00A377BE">
        <w:t>Olympic C</w:t>
      </w:r>
      <w:r>
        <w:t xml:space="preserve">oast of Washington, </w:t>
      </w:r>
      <w:r w:rsidR="00D60B7A">
        <w:t>USA</w:t>
      </w:r>
      <w:r>
        <w:t xml:space="preserve">, using diver surveys </w:t>
      </w:r>
      <w:ins w:id="702" w:author="Nick.Tolimieri [2]" w:date="2022-09-13T11:38:00Z">
        <w:r w:rsidR="00B81D13">
          <w:t>(</w:t>
        </w:r>
      </w:ins>
      <w:del w:id="703" w:author="Nick.Tolimieri [2]" w:date="2022-09-13T11:37:00Z">
        <w:r w:rsidDel="00B81D13">
          <w:delText xml:space="preserve">of kelp density and abundances of associated invertebrates and fishes from </w:delText>
        </w:r>
      </w:del>
      <w:r>
        <w:t>2015-2021</w:t>
      </w:r>
      <w:ins w:id="704" w:author="Nick.Tolimieri [2]" w:date="2022-09-13T11:38:00Z">
        <w:r w:rsidR="00B81D13">
          <w:t>)</w:t>
        </w:r>
      </w:ins>
      <w:ins w:id="705" w:author="Nick.Tolimieri [2]" w:date="2022-09-13T11:37:00Z">
        <w:r w:rsidR="00B81D13">
          <w:t xml:space="preserve">, </w:t>
        </w:r>
        <w:del w:id="706" w:author="Nick.Tolimieri" w:date="2022-09-14T09:41:00Z">
          <w:r w:rsidR="00B81D13" w:rsidDel="00C20406">
            <w:delText xml:space="preserve">SST data, and </w:delText>
          </w:r>
        </w:del>
        <w:r w:rsidR="00B81D13">
          <w:t xml:space="preserve">kelp canopy cover information from overflight </w:t>
        </w:r>
      </w:ins>
      <w:ins w:id="707" w:author="Nick.Tolimieri [2]" w:date="2022-09-13T11:38:00Z">
        <w:r w:rsidR="00B81D13">
          <w:t>surveys</w:t>
        </w:r>
      </w:ins>
      <w:ins w:id="708" w:author="Nick.Tolimieri" w:date="2022-09-14T09:41:00Z">
        <w:r w:rsidR="00C20406">
          <w:t>, and SST data</w:t>
        </w:r>
      </w:ins>
      <w:del w:id="709" w:author="Nick.Tolimieri [2]" w:date="2022-09-13T11:37:00Z">
        <w:r w:rsidDel="00B81D13">
          <w:delText xml:space="preserve"> (excluding 2020)</w:delText>
        </w:r>
      </w:del>
      <w:r>
        <w:t>. We assess spatiotemporal trends and community composition patterns</w:t>
      </w:r>
      <w:r w:rsidR="00D97A8B">
        <w:t xml:space="preserve"> for</w:t>
      </w:r>
      <w:r>
        <w:t xml:space="preserve"> the major species of macroalgae (giant kelp </w:t>
      </w:r>
      <w:r>
        <w:rPr>
          <w:i/>
        </w:rPr>
        <w:t>Macrocystis pyrifera</w:t>
      </w:r>
      <w:r>
        <w:t xml:space="preserve">, bull kelp </w:t>
      </w:r>
      <w:r>
        <w:rPr>
          <w:i/>
        </w:rPr>
        <w:t>Nereocystis luetkeana</w:t>
      </w:r>
      <w:r>
        <w:t xml:space="preserve">, stalked kelp </w:t>
      </w:r>
      <w:r>
        <w:rPr>
          <w:i/>
        </w:rPr>
        <w:t>Pterygophora californic</w:t>
      </w:r>
      <w:r w:rsidRPr="00237057">
        <w:rPr>
          <w:i/>
        </w:rPr>
        <w:t>a</w:t>
      </w:r>
      <w:r w:rsidR="00CF55DA" w:rsidRPr="00237057">
        <w:rPr>
          <w:i/>
        </w:rPr>
        <w:t>,</w:t>
      </w:r>
      <w:r w:rsidR="00CF55DA" w:rsidRPr="00237057">
        <w:t xml:space="preserve"> and other </w:t>
      </w:r>
      <w:r w:rsidR="00237057" w:rsidRPr="00237057">
        <w:t xml:space="preserve">stipitate </w:t>
      </w:r>
      <w:r w:rsidR="00CF55DA" w:rsidRPr="00237057">
        <w:t>kelps</w:t>
      </w:r>
      <w:r w:rsidRPr="00237057">
        <w:t>)</w:t>
      </w:r>
      <w:r>
        <w:t xml:space="preserve">, sea urchins, sea stars, and fishes, including juvenile rockfishes. </w:t>
      </w:r>
      <w:del w:id="710" w:author="Nick.Tolimieri [2]" w:date="2022-09-13T11:21:00Z">
        <w:r w:rsidR="009712B6" w:rsidDel="00A7703B">
          <w:delText xml:space="preserve">We </w:delText>
        </w:r>
        <w:r w:rsidR="0006327B" w:rsidDel="00A7703B">
          <w:delText>examine MHW timing and severity using</w:delText>
        </w:r>
        <w:r w:rsidR="009C7CEF" w:rsidDel="00A7703B">
          <w:delText xml:space="preserve"> SST</w:delText>
        </w:r>
        <w:r w:rsidR="0069335A" w:rsidDel="00A7703B">
          <w:delText xml:space="preserve">. </w:delText>
        </w:r>
      </w:del>
      <w:moveFromRangeStart w:id="711" w:author="Nick.Tolimieri [2]" w:date="2022-09-13T10:38:00Z" w:name="move113957939"/>
      <w:moveFrom w:id="712" w:author="Nick.Tolimieri [2]" w:date="2022-09-13T10:38:00Z">
        <w:del w:id="713" w:author="Nick.Tolimieri [2]" w:date="2022-09-13T11:21:00Z">
          <w:r w:rsidR="0069335A" w:rsidDel="00A7703B">
            <w:delText xml:space="preserve">While SST is </w:delText>
          </w:r>
          <w:r w:rsidR="009C7CEF" w:rsidDel="00A7703B">
            <w:delText xml:space="preserve">the primary parameter </w:delText>
          </w:r>
          <w:r w:rsidR="00257AFB" w:rsidDel="00A7703B">
            <w:delText xml:space="preserve">used to </w:delText>
          </w:r>
          <w:r w:rsidR="009C7CEF" w:rsidDel="00A7703B">
            <w:delText>identify</w:delText>
          </w:r>
          <w:r w:rsidR="00257AFB" w:rsidDel="00A7703B">
            <w:delText xml:space="preserve"> </w:delText>
          </w:r>
          <w:r w:rsidR="0087702D" w:rsidDel="00A7703B">
            <w:delText>MHWs (Hobday et al. 2016)</w:delText>
          </w:r>
          <w:r w:rsidR="0069335A" w:rsidDel="00A7703B">
            <w:delText xml:space="preserve">, multiple drivers significantly influence the occurrence and nature of MHWs, and temperature extremes co-occur with changes in many interacting environmental conditions, which are difficult to disentangle </w:delText>
          </w:r>
          <w:r w:rsidR="00E878A1" w:rsidDel="00A7703B">
            <w:fldChar w:fldCharType="begin"/>
          </w:r>
          <w:r w:rsidR="00E878A1" w:rsidDel="00A7703B">
            <w:del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delInstrText>
          </w:r>
          <w:r w:rsidR="00E878A1" w:rsidDel="00A7703B">
            <w:fldChar w:fldCharType="separate"/>
          </w:r>
          <w:r w:rsidR="00E878A1" w:rsidDel="00A7703B">
            <w:rPr>
              <w:noProof/>
            </w:rPr>
            <w:delText>(Straub et al. 2019)</w:delText>
          </w:r>
          <w:r w:rsidR="00E878A1" w:rsidDel="00A7703B">
            <w:fldChar w:fldCharType="end"/>
          </w:r>
          <w:r w:rsidR="0069335A" w:rsidDel="00A7703B">
            <w:delText xml:space="preserve">. </w:delText>
          </w:r>
          <w:r w:rsidR="00257AFB" w:rsidDel="00A7703B">
            <w:delText>Specific to kelp research</w:delText>
          </w:r>
          <w:r w:rsidR="0087702D" w:rsidDel="00A7703B">
            <w:delText xml:space="preserve">, </w:delText>
          </w:r>
          <w:r w:rsidR="009712B6" w:rsidDel="00A7703B">
            <w:delText xml:space="preserve">SST has been used as a proxy for nutrient conditions based on experimentally derived relationships </w:delText>
          </w:r>
          <w:r w:rsidR="00257AFB" w:rsidDel="00A7703B">
            <w:delText xml:space="preserve"> </w:delText>
          </w:r>
          <w:r w:rsidR="00C1461A" w:rsidDel="00A7703B">
            <w:delText xml:space="preserve"> </w:del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 </w:delInstr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DATA </w:delInstrText>
          </w:r>
        </w:del>
      </w:moveFrom>
      <w:del w:id="714" w:author="Nick.Tolimieri [2]" w:date="2022-09-13T10:38:00Z"/>
      <w:moveFrom w:id="715" w:author="Nick.Tolimieri [2]" w:date="2022-09-13T10:38:00Z">
        <w:del w:id="716" w:author="Nick.Tolimieri [2]" w:date="2022-09-13T11:21:00Z">
          <w:r w:rsidR="00E878A1" w:rsidDel="00A7703B">
            <w:fldChar w:fldCharType="end"/>
          </w:r>
        </w:del>
      </w:moveFrom>
      <w:del w:id="717" w:author="Nick.Tolimieri [2]" w:date="2022-09-13T10:38:00Z"/>
      <w:moveFrom w:id="718" w:author="Nick.Tolimieri [2]" w:date="2022-09-13T10:38:00Z">
        <w:del w:id="719" w:author="Nick.Tolimieri [2]" w:date="2022-09-13T11:21:00Z">
          <w:r w:rsidR="00E878A1" w:rsidDel="00A7703B">
            <w:fldChar w:fldCharType="separate"/>
          </w:r>
          <w:r w:rsidR="00E878A1" w:rsidDel="00A7703B">
            <w:rPr>
              <w:noProof/>
            </w:rPr>
            <w:delText>(e.g., Cavanaugh et al. 2011, Pfister et al. 2018)</w:delText>
          </w:r>
          <w:r w:rsidR="00E878A1" w:rsidDel="00A7703B">
            <w:fldChar w:fldCharType="end"/>
          </w:r>
          <w:r w:rsidR="009712B6" w:rsidDel="00A7703B">
            <w:delText xml:space="preserve">, </w:delText>
          </w:r>
          <w:r w:rsidR="0006327B" w:rsidDel="00A7703B">
            <w:delText xml:space="preserve">while other studies suggest that </w:delText>
          </w:r>
          <w:r w:rsidR="009712B6" w:rsidDel="00A7703B">
            <w:delText xml:space="preserve">elevated </w:delText>
          </w:r>
          <w:r w:rsidR="00257AFB" w:rsidDel="00A7703B">
            <w:delText>temperatures</w:delText>
          </w:r>
          <w:r w:rsidR="009712B6" w:rsidDel="00A7703B">
            <w:delText xml:space="preserve"> </w:delText>
          </w:r>
          <w:r w:rsidR="0006327B" w:rsidDel="00A7703B">
            <w:delText>ha</w:delText>
          </w:r>
          <w:r w:rsidR="008C68EF" w:rsidDel="00A7703B">
            <w:delText>ve</w:delText>
          </w:r>
          <w:r w:rsidR="0006327B" w:rsidDel="00A7703B">
            <w:delText xml:space="preserve"> independent</w:delText>
          </w:r>
          <w:r w:rsidR="009712B6" w:rsidDel="00A7703B">
            <w:delText xml:space="preserve"> </w:delText>
          </w:r>
          <w:r w:rsidR="0006327B" w:rsidDel="00A7703B">
            <w:delText xml:space="preserve">physiological impacts </w:delText>
          </w:r>
          <w:r w:rsidR="00C1461A" w:rsidDel="00A7703B">
            <w:delText xml:space="preserve"> </w:del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 </w:delInstr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DATA </w:delInstrText>
          </w:r>
        </w:del>
      </w:moveFrom>
      <w:del w:id="720" w:author="Nick.Tolimieri [2]" w:date="2022-09-13T10:38:00Z"/>
      <w:moveFrom w:id="721" w:author="Nick.Tolimieri [2]" w:date="2022-09-13T10:38:00Z">
        <w:del w:id="722" w:author="Nick.Tolimieri [2]" w:date="2022-09-13T11:21:00Z">
          <w:r w:rsidR="00E878A1" w:rsidDel="00A7703B">
            <w:fldChar w:fldCharType="end"/>
          </w:r>
        </w:del>
      </w:moveFrom>
      <w:del w:id="723" w:author="Nick.Tolimieri [2]" w:date="2022-09-13T10:38:00Z"/>
      <w:moveFrom w:id="724" w:author="Nick.Tolimieri [2]" w:date="2022-09-13T10:38:00Z">
        <w:del w:id="725" w:author="Nick.Tolimieri [2]" w:date="2022-09-13T11:21:00Z">
          <w:r w:rsidR="00E878A1" w:rsidDel="00A7703B">
            <w:fldChar w:fldCharType="separate"/>
          </w:r>
          <w:r w:rsidR="00E878A1" w:rsidDel="00A7703B">
            <w:rPr>
              <w:noProof/>
            </w:rPr>
            <w:delText>(Muth et al. 2019, Hamilton et al. 2020)</w:delText>
          </w:r>
          <w:r w:rsidR="00E878A1" w:rsidDel="00A7703B">
            <w:fldChar w:fldCharType="end"/>
          </w:r>
          <w:r w:rsidR="0006327B" w:rsidDel="00A7703B">
            <w:delText xml:space="preserve">. </w:delText>
          </w:r>
        </w:del>
      </w:moveFrom>
      <w:moveFromRangeEnd w:id="711"/>
      <w:r>
        <w:t xml:space="preserve">Our main objectives were to </w:t>
      </w:r>
      <w:r>
        <w:lastRenderedPageBreak/>
        <w:t xml:space="preserve">examine: </w:t>
      </w:r>
      <w:ins w:id="726" w:author="Nick.Tolimieri [2]" w:date="2022-09-13T11:21:00Z">
        <w:r w:rsidR="00A7703B">
          <w:t>(</w:t>
        </w:r>
      </w:ins>
      <w:ins w:id="727" w:author="Nick.Tolimieri [2]" w:date="2022-09-13T11:22:00Z">
        <w:r w:rsidR="00A7703B">
          <w:t>1</w:t>
        </w:r>
      </w:ins>
      <w:ins w:id="728" w:author="Nick.Tolimieri [2]" w:date="2022-09-13T11:21:00Z">
        <w:r w:rsidR="00A7703B">
          <w:t>)</w:t>
        </w:r>
      </w:ins>
      <w:ins w:id="729" w:author="Nick.Tolimieri [2]" w:date="2022-09-13T11:22:00Z">
        <w:r w:rsidR="00A7703B">
          <w:t xml:space="preserve"> the</w:t>
        </w:r>
      </w:ins>
      <w:ins w:id="730" w:author="Nick.Tolimieri [2]" w:date="2022-09-13T11:40:00Z">
        <w:r w:rsidR="00A4413F">
          <w:t xml:space="preserve"> prevalence,</w:t>
        </w:r>
      </w:ins>
      <w:ins w:id="731" w:author="Nick.Tolimieri [2]" w:date="2022-09-13T11:22:00Z">
        <w:r w:rsidR="00A7703B">
          <w:t xml:space="preserve"> timing</w:t>
        </w:r>
      </w:ins>
      <w:ins w:id="732" w:author="Nick.Tolimieri [2]" w:date="2022-09-13T11:40:00Z">
        <w:r w:rsidR="00A4413F">
          <w:t>,</w:t>
        </w:r>
      </w:ins>
      <w:ins w:id="733" w:author="Nick.Tolimieri [2]" w:date="2022-09-13T11:22:00Z">
        <w:r w:rsidR="00A7703B">
          <w:t xml:space="preserve"> and severity of MHWs and elevated SST in general </w:t>
        </w:r>
      </w:ins>
      <w:ins w:id="734" w:author="Nick.Tolimieri [2]" w:date="2022-09-13T11:23:00Z">
        <w:r w:rsidR="00A7703B">
          <w:t xml:space="preserve">along the Washington Coast, </w:t>
        </w:r>
      </w:ins>
      <w:r>
        <w:t>(</w:t>
      </w:r>
      <w:del w:id="735" w:author="Nick.Tolimieri [2]" w:date="2022-09-13T11:23:00Z">
        <w:r w:rsidDel="00A7703B">
          <w:delText>1</w:delText>
        </w:r>
      </w:del>
      <w:ins w:id="736" w:author="Nick.Tolimieri [2]" w:date="2022-09-13T11:23:00Z">
        <w:r w:rsidR="00A7703B">
          <w:t>2</w:t>
        </w:r>
      </w:ins>
      <w:r>
        <w:t>) if and how kelp forest communities changed in the periods during and following the 2014-2016 MHW and other warm SST anomalies, and SSW</w:t>
      </w:r>
      <w:r w:rsidR="00882E30">
        <w:t>S</w:t>
      </w:r>
      <w:r>
        <w:t>; (</w:t>
      </w:r>
      <w:del w:id="737" w:author="Nick.Tolimieri [2]" w:date="2022-09-13T11:23:00Z">
        <w:r w:rsidDel="00A7703B">
          <w:delText>2</w:delText>
        </w:r>
      </w:del>
      <w:ins w:id="738" w:author="Nick.Tolimieri [2]" w:date="2022-09-13T11:23:00Z">
        <w:r w:rsidR="00A7703B">
          <w:t>3</w:t>
        </w:r>
      </w:ins>
      <w:r>
        <w:t>) whether community composition of kelps, invertebrates, and fishes was structured more by spatial differences or shared temporal variation; and (</w:t>
      </w:r>
      <w:del w:id="739" w:author="Nick.Tolimieri [2]" w:date="2022-09-13T11:23:00Z">
        <w:r w:rsidDel="00A7703B">
          <w:delText>3</w:delText>
        </w:r>
      </w:del>
      <w:ins w:id="740" w:author="Nick.Tolimieri [2]" w:date="2022-09-13T11:23:00Z">
        <w:r w:rsidR="00A7703B">
          <w:t>4</w:t>
        </w:r>
      </w:ins>
      <w:r>
        <w:t>) whether we can detect interactions involving multiple guilds, which are hypothesized to structure kelp forest communities.</w:t>
      </w:r>
      <w:del w:id="741" w:author="Nick.Tolimieri [2]" w:date="2022-09-13T11:25:00Z">
        <w:r w:rsidDel="00CF3D42">
          <w:delText xml:space="preserve"> </w:delText>
        </w:r>
      </w:del>
      <w:ins w:id="742" w:author="Nick.Tolimieri [2]" w:date="2022-09-13T11:25:00Z">
        <w:r w:rsidR="00CF3D42">
          <w:t xml:space="preserve"> </w:t>
        </w:r>
      </w:ins>
      <w:r>
        <w:t xml:space="preserve">Specifically we investigate the relationship between kelp and sea urchin densities at multiple spatial scales, and assess the link </w:t>
      </w:r>
      <w:r w:rsidRPr="00A972D1">
        <w:t xml:space="preserve">between the abundance of kelp and juvenile rockfishes. </w:t>
      </w:r>
      <w:del w:id="743" w:author="Nick.Tolimieri [2]" w:date="2022-09-13T11:44:00Z">
        <w:r w:rsidRPr="00A972D1" w:rsidDel="00392C19">
          <w:delText xml:space="preserve">Finally, we offer some hypotheses and perspective on ways that kelp forest dynamics and responses to ecosystem perturbations may differ between our study area and other coastal regions of the </w:delText>
        </w:r>
        <w:r w:rsidR="00D97A8B" w:rsidRPr="00A972D1" w:rsidDel="00392C19">
          <w:delText>N</w:delText>
        </w:r>
        <w:r w:rsidRPr="00A972D1" w:rsidDel="00392C19">
          <w:delText>ortheast Pacific.</w:delText>
        </w:r>
      </w:del>
      <w:ins w:id="744" w:author="Nick.Tolimieri [2]" w:date="2022-09-13T11:49:00Z">
        <w:r w:rsidR="00392C19" w:rsidRPr="00A972D1">
          <w:t>We predict fewer strong impacts</w:t>
        </w:r>
      </w:ins>
      <w:ins w:id="745" w:author="Nick.Tolimieri [2]" w:date="2022-09-13T11:57:00Z">
        <w:r w:rsidR="00A972D1" w:rsidRPr="00A972D1">
          <w:rPr>
            <w:rPrChange w:id="746" w:author="Nick.Tolimieri [2]" w:date="2022-09-13T11:57:00Z">
              <w:rPr>
                <w:highlight w:val="yellow"/>
              </w:rPr>
            </w:rPrChange>
          </w:rPr>
          <w:t xml:space="preserve"> from the 2014-2016 MHW and SSWS</w:t>
        </w:r>
      </w:ins>
      <w:ins w:id="747" w:author="Nick.Tolimieri [2]" w:date="2022-09-13T11:49:00Z">
        <w:r w:rsidR="00392C19" w:rsidRPr="00A972D1">
          <w:t xml:space="preserve"> on </w:t>
        </w:r>
      </w:ins>
      <w:ins w:id="748" w:author="Nick.Tolimieri [2]" w:date="2022-09-13T11:50:00Z">
        <w:r w:rsidR="00392C19" w:rsidRPr="00A972D1">
          <w:t xml:space="preserve">Washington kelp forests because both </w:t>
        </w:r>
        <w:r w:rsidR="00392C19" w:rsidRPr="00A972D1">
          <w:rPr>
            <w:i/>
          </w:rPr>
          <w:t xml:space="preserve">Macrosystis and Nereocystis </w:t>
        </w:r>
        <w:r w:rsidR="00392C19" w:rsidRPr="00A972D1">
          <w:t>are in the central portion of their range</w:t>
        </w:r>
      </w:ins>
      <w:ins w:id="749" w:author="Nick.Tolimieri [2]" w:date="2022-09-13T11:52:00Z">
        <w:r w:rsidR="00BC7F7B" w:rsidRPr="00A972D1">
          <w:t xml:space="preserve"> </w:t>
        </w:r>
      </w:ins>
      <w:r w:rsidR="00BC7F7B" w:rsidRPr="00A972D1">
        <w:rPr>
          <w:rPrChange w:id="750" w:author="Nick.Tolimieri [2]" w:date="2022-09-13T11:57:00Z">
            <w:rPr/>
          </w:rPrChange>
        </w:rPr>
        <w:fldChar w:fldCharType="begin"/>
      </w:r>
      <w:r w:rsidR="00BC7F7B" w:rsidRPr="00A972D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BC7F7B" w:rsidRPr="00A972D1">
        <w:rPr>
          <w:rPrChange w:id="751" w:author="Nick.Tolimieri [2]" w:date="2022-09-13T11:57:00Z">
            <w:rPr/>
          </w:rPrChange>
        </w:rPr>
        <w:fldChar w:fldCharType="separate"/>
      </w:r>
      <w:r w:rsidR="00BC7F7B" w:rsidRPr="00A972D1">
        <w:rPr>
          <w:noProof/>
        </w:rPr>
        <w:t>(Smale 2020)</w:t>
      </w:r>
      <w:r w:rsidR="00BC7F7B" w:rsidRPr="00A972D1">
        <w:rPr>
          <w:rPrChange w:id="752" w:author="Nick.Tolimieri [2]" w:date="2022-09-13T11:57:00Z">
            <w:rPr/>
          </w:rPrChange>
        </w:rPr>
        <w:fldChar w:fldCharType="end"/>
      </w:r>
      <w:ins w:id="753" w:author="Nick.Tolimieri [2]" w:date="2022-09-13T11:50:00Z">
        <w:r w:rsidR="00392C19" w:rsidRPr="00A972D1">
          <w:t xml:space="preserve"> and temperature extremes are less likely to exceed species </w:t>
        </w:r>
      </w:ins>
      <w:ins w:id="754" w:author="Nick.Tolimieri [2]" w:date="2022-09-13T11:55:00Z">
        <w:r w:rsidR="006D62B9" w:rsidRPr="00A972D1">
          <w:t xml:space="preserve">tolerances at these latitudes </w:t>
        </w:r>
      </w:ins>
      <w:r w:rsidR="006D62B9" w:rsidRPr="00A972D1">
        <w:rPr>
          <w:rPrChange w:id="755" w:author="Nick.Tolimieri [2]" w:date="2022-09-13T11:57:00Z">
            <w:rPr/>
          </w:rPrChange>
        </w:rPr>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6D62B9" w:rsidRPr="00A972D1">
        <w:instrText xml:space="preserve"> ADDIN EN.CITE </w:instrText>
      </w:r>
      <w:r w:rsidR="006D62B9" w:rsidRPr="00A972D1">
        <w:rPr>
          <w:rPrChange w:id="756" w:author="Nick.Tolimieri [2]" w:date="2022-09-13T11:57:00Z">
            <w:rPr/>
          </w:rPrChange>
        </w:rPr>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6D62B9" w:rsidRPr="00A972D1">
        <w:instrText xml:space="preserve"> ADDIN EN.CITE.DATA </w:instrText>
      </w:r>
      <w:r w:rsidR="006D62B9" w:rsidRPr="00A972D1">
        <w:rPr>
          <w:rPrChange w:id="757" w:author="Nick.Tolimieri [2]" w:date="2022-09-13T11:57:00Z">
            <w:rPr/>
          </w:rPrChange>
        </w:rPr>
      </w:r>
      <w:r w:rsidR="006D62B9" w:rsidRPr="00A972D1">
        <w:rPr>
          <w:rPrChange w:id="758" w:author="Nick.Tolimieri [2]" w:date="2022-09-13T11:57:00Z">
            <w:rPr/>
          </w:rPrChange>
        </w:rPr>
        <w:fldChar w:fldCharType="end"/>
      </w:r>
      <w:r w:rsidR="006D62B9" w:rsidRPr="00A972D1">
        <w:rPr>
          <w:rPrChange w:id="759" w:author="Nick.Tolimieri [2]" w:date="2022-09-13T11:57:00Z">
            <w:rPr/>
          </w:rPrChange>
        </w:rPr>
      </w:r>
      <w:r w:rsidR="006D62B9" w:rsidRPr="00A972D1">
        <w:rPr>
          <w:rPrChange w:id="760" w:author="Nick.Tolimieri [2]" w:date="2022-09-13T11:57:00Z">
            <w:rPr/>
          </w:rPrChange>
        </w:rPr>
        <w:fldChar w:fldCharType="separate"/>
      </w:r>
      <w:r w:rsidR="006D62B9" w:rsidRPr="00A972D1">
        <w:rPr>
          <w:noProof/>
        </w:rPr>
        <w:t>(Hamilton et al. 2020)</w:t>
      </w:r>
      <w:r w:rsidR="006D62B9" w:rsidRPr="00A972D1">
        <w:rPr>
          <w:rPrChange w:id="761" w:author="Nick.Tolimieri [2]" w:date="2022-09-13T11:57:00Z">
            <w:rPr/>
          </w:rPrChange>
        </w:rPr>
        <w:fldChar w:fldCharType="end"/>
      </w:r>
      <w:ins w:id="762" w:author="Nick.Tolimieri [2]" w:date="2022-09-13T11:50:00Z">
        <w:r w:rsidR="00392C19" w:rsidRPr="00A972D1">
          <w:t xml:space="preserve"> and because </w:t>
        </w:r>
      </w:ins>
      <w:ins w:id="763" w:author="Nick.Tolimieri [2]" w:date="2022-09-13T11:51:00Z">
        <w:r w:rsidR="00BC7F7B" w:rsidRPr="00A972D1">
          <w:t>top down pressure from sea otters</w:t>
        </w:r>
      </w:ins>
      <w:ins w:id="764" w:author="Nick.Tolimieri [2]" w:date="2022-09-13T11:53:00Z">
        <w:r w:rsidR="00BC7F7B" w:rsidRPr="00A972D1">
          <w:t>, which are present along the Washington Coast</w:t>
        </w:r>
      </w:ins>
      <w:ins w:id="765" w:author="Nick.Tolimieri [2]" w:date="2022-09-13T11:51:00Z">
        <w:r w:rsidR="00BC7F7B" w:rsidRPr="00A972D1">
          <w:t xml:space="preserve"> </w:t>
        </w:r>
      </w:ins>
      <w:r w:rsidR="00BC7F7B" w:rsidRPr="00A972D1">
        <w:rPr>
          <w:rPrChange w:id="766" w:author="Nick.Tolimieri [2]" w:date="2022-09-13T11:57:00Z">
            <w:rPr/>
          </w:rPrChange>
        </w:rPr>
        <w:fldChar w:fldCharType="begin">
          <w:fldData xml:space="preserve">PEVuZE5vdGU+PENpdGU+PEF1dGhvcj5HcmVncjwvQXV0aG9yPjxZZWFyPjIwMjA8L1llYXI+PFJl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jQzLSs8L3BhZ2VzPjx2b2x1bWU+MzY4PC92b2x1bWU+PG51bWJlcj42NDk2PC9udW1iZXI+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MTEwNS0xMTE5PC9wYWdlcz48dm9sdW1lPjE4ODwvdm9sdW1lPjxudW1iZXI+NDwvbnVtYmVyPjxl
ZGl0aW9uPjIwMTgvMTAvMTM8L2VkaXRpb24+PGRhdGVzPjx5ZWFyPjIwMTg8L3llYXI+PHB1Yi1k
YXRlcz48ZGF0ZT5EZWM8L2RhdGU+PC9wdWItZGF0ZXM+PC9kYXRlcz48aXNibj4xNDMyLTE5Mzkg
KEVsZWN0cm9uaWMpJiN4RDswMDI5LTg1NDkgKExpbmtpbmcpPC9pc2JuPjxhY2Nlc3Npb24tbnVt
PjMwMzExMDU2PC9hY2Nlc3Npb24tbnVtPjx1cmxzPjxyZWxhdGVkLXVybHM+PHVybD5odHRwczov
L3d3dy5uY2JpLm5sbS5uaWguZ292L3B1Ym1lZC8zMDMxMTA1NjwvdXJsPjwvcmVsYXRlZC11cmxz
PjwvdXJscz48ZWxlY3Ryb25pYy1yZXNvdXJjZS1udW0+MTAuMTAwNy9zMDA0NDItMDE4LTQyNjMt
NzwvZWxlY3Ryb25pYy1yZXNvdXJjZS1udW0+PGxhbmd1YWdlPkVuZ2xpc2g8L2xhbmd1YWdlPjwv
cmVjb3JkPjwvQ2l0ZT48L0VuZE5vdGU+
</w:fldData>
        </w:fldChar>
      </w:r>
      <w:r w:rsidR="00BC7F7B" w:rsidRPr="00A972D1">
        <w:instrText xml:space="preserve"> ADDIN EN.CITE </w:instrText>
      </w:r>
      <w:r w:rsidR="00BC7F7B" w:rsidRPr="00A972D1">
        <w:rPr>
          <w:rPrChange w:id="767" w:author="Nick.Tolimieri [2]" w:date="2022-09-13T11:57:00Z">
            <w:rPr/>
          </w:rPrChange>
        </w:rPr>
        <w:fldChar w:fldCharType="begin">
          <w:fldData xml:space="preserve">PEVuZE5vdGU+PENpdGU+PEF1dGhvcj5HcmVncjwvQXV0aG9yPjxZZWFyPjIwMjA8L1llYXI+PFJl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jQzLSs8L3BhZ2VzPjx2b2x1bWU+MzY4PC92b2x1bWU+PG51bWJlcj42NDk2PC9udW1iZXI+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MTEwNS0xMTE5PC9wYWdlcz48dm9sdW1lPjE4ODwvdm9sdW1lPjxudW1iZXI+NDwvbnVtYmVyPjxl
ZGl0aW9uPjIwMTgvMTAvMTM8L2VkaXRpb24+PGRhdGVzPjx5ZWFyPjIwMTg8L3llYXI+PHB1Yi1k
YXRlcz48ZGF0ZT5EZWM8L2RhdGU+PC9wdWItZGF0ZXM+PC9kYXRlcz48aXNibj4xNDMyLTE5Mzkg
KEVsZWN0cm9uaWMpJiN4RDswMDI5LTg1NDkgKExpbmtpbmcpPC9pc2JuPjxhY2Nlc3Npb24tbnVt
PjMwMzExMDU2PC9hY2Nlc3Npb24tbnVtPjx1cmxzPjxyZWxhdGVkLXVybHM+PHVybD5odHRwczov
L3d3dy5uY2JpLm5sbS5uaWguZ292L3B1Ym1lZC8zMDMxMTA1NjwvdXJsPjwvcmVsYXRlZC11cmxz
PjwvdXJscz48ZWxlY3Ryb25pYy1yZXNvdXJjZS1udW0+MTAuMTAwNy9zMDA0NDItMDE4LTQyNjMt
NzwvZWxlY3Ryb25pYy1yZXNvdXJjZS1udW0+PGxhbmd1YWdlPkVuZ2xpc2g8L2xhbmd1YWdlPjwv
cmVjb3JkPjwvQ2l0ZT48L0VuZE5vdGU+
</w:fldData>
        </w:fldChar>
      </w:r>
      <w:r w:rsidR="00BC7F7B" w:rsidRPr="00A972D1">
        <w:instrText xml:space="preserve"> ADDIN EN.CITE.DATA </w:instrText>
      </w:r>
      <w:r w:rsidR="00BC7F7B" w:rsidRPr="00A972D1">
        <w:rPr>
          <w:rPrChange w:id="768" w:author="Nick.Tolimieri [2]" w:date="2022-09-13T11:57:00Z">
            <w:rPr/>
          </w:rPrChange>
        </w:rPr>
      </w:r>
      <w:r w:rsidR="00BC7F7B" w:rsidRPr="00A972D1">
        <w:rPr>
          <w:rPrChange w:id="769" w:author="Nick.Tolimieri [2]" w:date="2022-09-13T11:57:00Z">
            <w:rPr/>
          </w:rPrChange>
        </w:rPr>
        <w:fldChar w:fldCharType="end"/>
      </w:r>
      <w:r w:rsidR="00BC7F7B" w:rsidRPr="00A972D1">
        <w:rPr>
          <w:rPrChange w:id="770" w:author="Nick.Tolimieri [2]" w:date="2022-09-13T11:57:00Z">
            <w:rPr/>
          </w:rPrChange>
        </w:rPr>
      </w:r>
      <w:r w:rsidR="00BC7F7B" w:rsidRPr="00A972D1">
        <w:rPr>
          <w:rPrChange w:id="771" w:author="Nick.Tolimieri [2]" w:date="2022-09-13T11:57:00Z">
            <w:rPr/>
          </w:rPrChange>
        </w:rPr>
        <w:fldChar w:fldCharType="separate"/>
      </w:r>
      <w:r w:rsidR="00BC7F7B" w:rsidRPr="00A972D1">
        <w:rPr>
          <w:noProof/>
        </w:rPr>
        <w:t>(Shelton et al. 2018, Gregr et al. 2020)</w:t>
      </w:r>
      <w:r w:rsidR="00BC7F7B" w:rsidRPr="00A972D1">
        <w:rPr>
          <w:rPrChange w:id="772" w:author="Nick.Tolimieri [2]" w:date="2022-09-13T11:57:00Z">
            <w:rPr/>
          </w:rPrChange>
        </w:rPr>
        <w:fldChar w:fldCharType="end"/>
      </w:r>
      <w:ins w:id="773" w:author="Nick.Tolimieri [2]" w:date="2022-09-13T11:53:00Z">
        <w:r w:rsidR="00BC7F7B" w:rsidRPr="00A972D1">
          <w:t xml:space="preserve">, </w:t>
        </w:r>
      </w:ins>
      <w:ins w:id="774" w:author="Nick.Tolimieri [2]" w:date="2022-09-13T11:51:00Z">
        <w:r w:rsidR="00BC7F7B" w:rsidRPr="00A972D1">
          <w:t xml:space="preserve">may help to prevent a shift to urchin barren habitats. </w:t>
        </w:r>
      </w:ins>
    </w:p>
    <w:p w14:paraId="53366513" w14:textId="094E995F" w:rsidR="00D84856" w:rsidRPr="00A972D1" w:rsidDel="004D744C" w:rsidRDefault="00D84856">
      <w:pPr>
        <w:rPr>
          <w:ins w:id="775" w:author="Nick.Tolimieri [2]" w:date="2022-09-07T10:25:00Z"/>
          <w:del w:id="776" w:author="Nick.Tolimieri" w:date="2022-09-09T15:04:00Z"/>
        </w:rPr>
      </w:pPr>
    </w:p>
    <w:p w14:paraId="524B7084" w14:textId="14FA6D25" w:rsidR="00D84856" w:rsidRPr="00A972D1" w:rsidDel="004D744C" w:rsidRDefault="00D84856">
      <w:pPr>
        <w:rPr>
          <w:del w:id="777" w:author="Nick.Tolimieri" w:date="2022-09-09T15:04:00Z"/>
        </w:rPr>
      </w:pPr>
    </w:p>
    <w:p w14:paraId="3FD51571" w14:textId="758D1399" w:rsidR="00471A3D" w:rsidRDefault="009D1439">
      <w:pPr>
        <w:pStyle w:val="Heading1"/>
        <w:keepLines w:val="0"/>
        <w:spacing w:before="480"/>
        <w:rPr>
          <w:sz w:val="46"/>
          <w:szCs w:val="46"/>
        </w:rPr>
      </w:pPr>
      <w:bookmarkStart w:id="778" w:name="_t0t7vqvdf4ti" w:colFirst="0" w:colLast="0"/>
      <w:bookmarkEnd w:id="778"/>
      <w:r w:rsidRPr="00A972D1">
        <w:rPr>
          <w:sz w:val="46"/>
          <w:szCs w:val="46"/>
        </w:rPr>
        <w:t xml:space="preserve">2. </w:t>
      </w:r>
      <w:r w:rsidR="00EF0B3C" w:rsidRPr="00A972D1">
        <w:rPr>
          <w:sz w:val="46"/>
          <w:szCs w:val="46"/>
        </w:rPr>
        <w:t xml:space="preserve">Materials </w:t>
      </w:r>
      <w:r w:rsidR="00A74561" w:rsidRPr="00A972D1">
        <w:rPr>
          <w:sz w:val="46"/>
          <w:szCs w:val="46"/>
        </w:rPr>
        <w:t>&amp;</w:t>
      </w:r>
      <w:r w:rsidR="00EF0B3C" w:rsidRPr="00A972D1">
        <w:rPr>
          <w:sz w:val="46"/>
          <w:szCs w:val="46"/>
        </w:rPr>
        <w:t xml:space="preserve"> M</w:t>
      </w:r>
      <w:r w:rsidR="00EF0B3C">
        <w:rPr>
          <w:sz w:val="46"/>
          <w:szCs w:val="46"/>
        </w:rPr>
        <w:t>ethods</w:t>
      </w:r>
    </w:p>
    <w:p w14:paraId="6CA47008" w14:textId="69C6982E" w:rsidR="00471A3D" w:rsidRDefault="009D1439">
      <w:pPr>
        <w:pStyle w:val="Heading2"/>
        <w:keepLines w:val="0"/>
        <w:spacing w:after="80"/>
        <w:rPr>
          <w:sz w:val="34"/>
          <w:szCs w:val="34"/>
        </w:rPr>
      </w:pPr>
      <w:bookmarkStart w:id="779" w:name="_igkfmf7a0x3h" w:colFirst="0" w:colLast="0"/>
      <w:bookmarkEnd w:id="779"/>
      <w:r>
        <w:rPr>
          <w:sz w:val="34"/>
          <w:szCs w:val="34"/>
        </w:rPr>
        <w:t xml:space="preserve">2.1 </w:t>
      </w:r>
      <w:r w:rsidR="00EF0B3C">
        <w:rPr>
          <w:sz w:val="34"/>
          <w:szCs w:val="34"/>
        </w:rPr>
        <w:t>Study sites</w:t>
      </w:r>
    </w:p>
    <w:p w14:paraId="7B6AD6E4" w14:textId="2E283DCE"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Neah Bay in the north. All sites were </w:t>
      </w:r>
      <w:r>
        <w:lastRenderedPageBreak/>
        <w:t xml:space="preserve">relatively protected from wave action, </w:t>
      </w:r>
      <w:r w:rsidR="009B32D9">
        <w:t xml:space="preserve">primarily </w:t>
      </w:r>
      <w:r>
        <w:t>subtidal rocky reefs</w:t>
      </w:r>
      <w:r w:rsidR="00A6292B">
        <w:t xml:space="preserve"> </w: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DATA </w:instrText>
      </w:r>
      <w:r w:rsidR="00E878A1">
        <w:fldChar w:fldCharType="end"/>
      </w:r>
      <w:r w:rsidR="00E878A1">
        <w:fldChar w:fldCharType="separate"/>
      </w:r>
      <w:r w:rsidR="00E878A1">
        <w:rPr>
          <w:noProof/>
        </w:rPr>
        <w:t>(Fig. S1; Shelton et al. 2018)</w:t>
      </w:r>
      <w:r w:rsidR="00E878A1">
        <w:fldChar w:fldCharType="end"/>
      </w:r>
      <w:r>
        <w:t xml:space="preserve">, and supported the </w:t>
      </w:r>
      <w:r w:rsidR="004F1234">
        <w:t>surface-</w:t>
      </w:r>
      <w:r>
        <w:t>canopy</w:t>
      </w:r>
      <w:r w:rsidR="00F171DC">
        <w:t xml:space="preserve"> </w:t>
      </w:r>
      <w:r w:rsidR="009B32D9">
        <w:t xml:space="preserve">forming </w:t>
      </w:r>
      <w:r>
        <w:t>kelp</w:t>
      </w:r>
      <w:r w:rsidR="009B32D9">
        <w:t xml:space="preserve"> </w:t>
      </w:r>
      <w:r>
        <w:t>s</w:t>
      </w:r>
      <w:r w:rsidR="009B32D9">
        <w:t>pecies</w:t>
      </w:r>
      <w:r>
        <w:t xml:space="preserve"> </w:t>
      </w:r>
      <w:r>
        <w:rPr>
          <w:i/>
        </w:rPr>
        <w:t xml:space="preserve">Macrocystis pyrifera </w:t>
      </w:r>
      <w:r>
        <w:t xml:space="preserve">(hereafter </w:t>
      </w:r>
      <w:r>
        <w:rPr>
          <w:i/>
        </w:rPr>
        <w:t>Macrocystis</w:t>
      </w:r>
      <w:r>
        <w:t xml:space="preserve">) and/or </w:t>
      </w:r>
      <w:r>
        <w:rPr>
          <w:i/>
        </w:rPr>
        <w:t xml:space="preserve">Nereocystis luetkeana </w:t>
      </w:r>
      <w:r>
        <w:t xml:space="preserve">(hereafter </w:t>
      </w:r>
      <w:r>
        <w:rPr>
          <w:i/>
        </w:rPr>
        <w:t>Nereocystis</w:t>
      </w:r>
      <w:r>
        <w:t xml:space="preserve">), as well as </w:t>
      </w:r>
      <w:r w:rsidR="004554B2">
        <w:t xml:space="preserve">the </w:t>
      </w:r>
      <w:r w:rsidR="00CF55DA">
        <w:t>mid</w:t>
      </w:r>
      <w:r w:rsidR="009B32D9">
        <w:t>-</w:t>
      </w:r>
      <w:r w:rsidR="00CF55DA">
        <w:t>water</w:t>
      </w:r>
      <w:r w:rsidR="004F1234">
        <w:t xml:space="preserve"> </w:t>
      </w:r>
      <w:r w:rsidR="00F171DC">
        <w:t>(</w:t>
      </w:r>
      <w:r w:rsidR="00ED2149">
        <w:t xml:space="preserve">~ 1.5 </w:t>
      </w:r>
      <w:r w:rsidR="00F171DC">
        <w:t>m off the bottom)</w:t>
      </w:r>
      <w:r w:rsidR="002D2828">
        <w:t xml:space="preserve"> </w:t>
      </w:r>
      <w:r w:rsidR="009B32D9">
        <w:t xml:space="preserve">stipitate kelp </w:t>
      </w:r>
      <w:r>
        <w:rPr>
          <w:i/>
        </w:rPr>
        <w:t>Pterygophora californica</w:t>
      </w:r>
      <w:r>
        <w:t xml:space="preserve"> (hereafter </w:t>
      </w:r>
      <w:r>
        <w:rPr>
          <w:i/>
        </w:rPr>
        <w:t>Pterygophora</w:t>
      </w:r>
      <w:r>
        <w:t>)</w:t>
      </w:r>
      <w:r w:rsidR="004F1234">
        <w:t>, and various understory kelps</w:t>
      </w:r>
      <w:r>
        <w:t xml:space="preserve">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w:t>
      </w:r>
      <w:r w:rsidR="00A74561" w:rsidRPr="00A74561">
        <w:t xml:space="preserve"> </w:t>
      </w:r>
    </w:p>
    <w:p w14:paraId="4CC2EFEC" w14:textId="0EC8A7B0" w:rsidR="00471A3D" w:rsidRDefault="009D1439">
      <w:pPr>
        <w:pStyle w:val="Heading2"/>
        <w:keepNext w:val="0"/>
        <w:keepLines w:val="0"/>
        <w:spacing w:after="80"/>
        <w:rPr>
          <w:sz w:val="34"/>
          <w:szCs w:val="34"/>
        </w:rPr>
      </w:pPr>
      <w:bookmarkStart w:id="780" w:name="_qaa02jqwwy36" w:colFirst="0" w:colLast="0"/>
      <w:bookmarkEnd w:id="780"/>
      <w:r>
        <w:rPr>
          <w:sz w:val="34"/>
          <w:szCs w:val="34"/>
        </w:rPr>
        <w:t xml:space="preserve">2.2 </w:t>
      </w:r>
      <w:r w:rsidR="00EF0B3C">
        <w:rPr>
          <w:sz w:val="34"/>
          <w:szCs w:val="34"/>
        </w:rPr>
        <w:t>Survey design</w:t>
      </w:r>
    </w:p>
    <w:p w14:paraId="6D7B1DC1" w14:textId="454AF391" w:rsidR="00471A3D" w:rsidRDefault="00EF0B3C">
      <w:r>
        <w:t>Our survey provides estimates of species-level abundance for four guilds in kelp forest ecosystems: (1) major macrophytes (</w:t>
      </w:r>
      <w:r>
        <w:rPr>
          <w:i/>
        </w:rPr>
        <w:t>Macrocystis, Nereocystis</w:t>
      </w:r>
      <w:r>
        <w:t xml:space="preserve">, </w:t>
      </w:r>
      <w:r>
        <w:rPr>
          <w:i/>
        </w:rPr>
        <w:t>Pterygophora</w:t>
      </w:r>
      <w:r w:rsidR="004554B2">
        <w:rPr>
          <w:i/>
        </w:rPr>
        <w:t xml:space="preserve">, </w:t>
      </w:r>
      <w:r w:rsidR="004554B2" w:rsidRPr="004554B2">
        <w:t>and ‘Other’, the sum of other</w:t>
      </w:r>
      <w:r w:rsidR="004554B2">
        <w:t xml:space="preserve"> stipitate</w:t>
      </w:r>
      <w:r w:rsidR="004554B2" w:rsidRPr="004554B2">
        <w:t xml:space="preserve"> macrophyes</w:t>
      </w:r>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E878A1">
        <w:fldChar w:fldCharType="begin"/>
      </w:r>
      <w:r w:rsidR="00E878A1">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E878A1">
        <w:fldChar w:fldCharType="separate"/>
      </w:r>
      <w:r w:rsidR="00E878A1">
        <w:rPr>
          <w:noProof/>
        </w:rPr>
        <w:t>Malone et al. (2022)</w:t>
      </w:r>
      <w:r w:rsidR="00E878A1">
        <w:fldChar w:fldCharType="end"/>
      </w:r>
      <w:r>
        <w:t xml:space="preserve">. At each of the five sites (Fig. 1), we sampled two locations, separated by &gt;100 m, and two depths </w:t>
      </w:r>
      <w:r w:rsidR="007010A2">
        <w:t xml:space="preserve">within </w:t>
      </w:r>
      <w:r>
        <w:t xml:space="preserve">each location (5 and 10 m; in 2015 we only sampled at 5 m). We targeted completing six </w:t>
      </w:r>
      <w:r w:rsidR="007010A2">
        <w:t xml:space="preserve">replicate </w:t>
      </w:r>
      <w:r>
        <w:t>transects at each year-site-depth combination (Table S1)</w:t>
      </w:r>
      <w:r w:rsidR="007010A2">
        <w:t>.</w:t>
      </w:r>
    </w:p>
    <w:p w14:paraId="2B554574" w14:textId="4FF66436"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 species larger than 2.5 cm in size (maximum dimension) and all kelp stipes greater than 30 cm in height. In some instances we found high densities of kelp or invertebrates and </w:t>
      </w:r>
      <w:r w:rsidRPr="0083232F">
        <w:t>subsampled these species</w:t>
      </w:r>
      <w:r w:rsidR="0083232F">
        <w:t xml:space="preserve">. In each of three 10-m segments along a transect,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w:t>
      </w:r>
      <w:r>
        <w:lastRenderedPageBreak/>
        <w:t>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hich we estimated sizes for all individuals. </w:t>
      </w:r>
      <w:r w:rsidR="00D471EF">
        <w:rPr>
          <w:rFonts w:eastAsia="Gungsuh"/>
        </w:rPr>
        <w:t>Rockfishes</w:t>
      </w:r>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Shurin 2020). Yellowtail </w:t>
      </w:r>
      <w:r w:rsidR="00B87680">
        <w:t>and black</w:t>
      </w:r>
      <w:r>
        <w:t xml:space="preserve"> (</w:t>
      </w:r>
      <w:r w:rsidR="00AD0B4B">
        <w:t>YTB</w:t>
      </w:r>
      <w:r>
        <w:t xml:space="preserve">) included </w:t>
      </w:r>
      <w:r w:rsidR="00B87680">
        <w:t xml:space="preserve">both yellowtail </w:t>
      </w:r>
      <w:r w:rsidR="00B87680">
        <w:rPr>
          <w:i/>
        </w:rPr>
        <w:t xml:space="preserve">S. flavidus </w:t>
      </w:r>
      <w:r w:rsidR="009B05CA" w:rsidRPr="009B05CA">
        <w:t>and</w:t>
      </w:r>
      <w:r>
        <w:t xml:space="preserve"> black</w:t>
      </w:r>
      <w:r>
        <w:rPr>
          <w:i/>
        </w:rPr>
        <w:t xml:space="preserve"> S. melanops</w:t>
      </w:r>
      <w:r>
        <w:t xml:space="preserve"> </w:t>
      </w:r>
      <w:r w:rsidR="009B05CA">
        <w:t>rockfishes</w:t>
      </w:r>
      <w:r>
        <w:t xml:space="preserve">. The copper/quillback/brown (CQB) group included copper </w:t>
      </w:r>
      <w:r>
        <w:rPr>
          <w:i/>
        </w:rPr>
        <w:t>S. caurinus</w:t>
      </w:r>
      <w:r>
        <w:t xml:space="preserve">, quillback </w:t>
      </w:r>
      <w:r>
        <w:rPr>
          <w:i/>
        </w:rPr>
        <w:t>S. maliger</w:t>
      </w:r>
      <w:r>
        <w:t xml:space="preserve">, and brown </w:t>
      </w:r>
      <w:r>
        <w:rPr>
          <w:i/>
        </w:rPr>
        <w:t>S. auriculatus</w:t>
      </w:r>
      <w:r>
        <w:t xml:space="preserve"> rockfishes. We were able to identify canary </w:t>
      </w:r>
      <w:r>
        <w:rPr>
          <w:i/>
        </w:rPr>
        <w:t>S. pinniger</w:t>
      </w:r>
      <w:r>
        <w:t xml:space="preserve"> and blue rockfish </w:t>
      </w:r>
      <w:r>
        <w:rPr>
          <w:i/>
        </w:rPr>
        <w:t>S. mystinus</w:t>
      </w:r>
      <w:r>
        <w:t xml:space="preserve"> to species. Unidentified individuals were categorized as juvenile rockfishes.</w:t>
      </w:r>
    </w:p>
    <w:p w14:paraId="644D47F4" w14:textId="2FFAF534" w:rsidR="00471A3D" w:rsidRDefault="009D1439">
      <w:pPr>
        <w:pStyle w:val="Heading2"/>
      </w:pPr>
      <w:bookmarkStart w:id="781" w:name="_imz9yv51qjaf" w:colFirst="0" w:colLast="0"/>
      <w:bookmarkEnd w:id="781"/>
      <w:r>
        <w:t xml:space="preserve">2.3 </w:t>
      </w:r>
      <w:r w:rsidR="00EF0B3C">
        <w:t>Sea surface temperature (SST)</w:t>
      </w:r>
    </w:p>
    <w:p w14:paraId="0B1DD416" w14:textId="446DBF1C" w:rsidR="00286336" w:rsidRDefault="00286336" w:rsidP="00286336">
      <w:pPr>
        <w:rPr>
          <w:ins w:id="782" w:author="Nick.Tolimieri [2]" w:date="2022-09-07T11:24:00Z"/>
        </w:rPr>
      </w:pPr>
      <w:ins w:id="783" w:author="Nick.Tolimieri [2]" w:date="2022-09-07T11:24:00Z">
        <w:r>
          <w:t xml:space="preserve">To evaluate SST trends at our sites, we obtained daily mean sea surface temperature (SST) data from the NOAA Optimum Interpolation (OI) SST V2.1 High Resolution Dataset </w:t>
        </w:r>
      </w:ins>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E878A1">
        <w:instrText xml:space="preserve"> ADDIN EN.CITE </w:instrText>
      </w:r>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E878A1">
        <w:instrText xml:space="preserve"> ADDIN EN.CITE.DATA </w:instrText>
      </w:r>
      <w:r w:rsidR="00E878A1">
        <w:fldChar w:fldCharType="end"/>
      </w:r>
      <w:r w:rsidR="00E878A1">
        <w:fldChar w:fldCharType="separate"/>
      </w:r>
      <w:r w:rsidR="00E878A1">
        <w:rPr>
          <w:noProof/>
        </w:rPr>
        <w:t>(Reynolds et al. 2007, Huang et al. 2021)</w:t>
      </w:r>
      <w:r w:rsidR="00E878A1">
        <w:fldChar w:fldCharType="end"/>
      </w:r>
      <w:ins w:id="784" w:author="Nick.Tolimieri [2]" w:date="2022-09-07T11:24:00Z">
        <w:r>
          <w:t xml:space="preserve"> for 1992-2021 for each of the five sites (</w:t>
        </w:r>
      </w:ins>
      <w:ins w:id="785" w:author="Nick.Tolimieri [2]" w:date="2022-09-07T13:13:00Z">
        <w:r w:rsidR="000115E0">
          <w:fldChar w:fldCharType="begin"/>
        </w:r>
        <w:r w:rsidR="000115E0">
          <w:instrText xml:space="preserve"> HYPERLINK "</w:instrText>
        </w:r>
      </w:ins>
      <w:ins w:id="786" w:author="Nick.Tolimieri [2]" w:date="2022-09-07T11:24:00Z">
        <w:r w:rsidR="000115E0">
          <w:instrText>https://psl.noaa.gov/data/gridded/data.noaa.oisst.v2.highres.html</w:instrText>
        </w:r>
      </w:ins>
      <w:ins w:id="787" w:author="Nick.Tolimieri [2]" w:date="2022-09-07T13:13:00Z">
        <w:r w:rsidR="000115E0">
          <w:instrText xml:space="preserve">" </w:instrText>
        </w:r>
        <w:r w:rsidR="000115E0">
          <w:fldChar w:fldCharType="separate"/>
        </w:r>
      </w:ins>
      <w:ins w:id="788" w:author="Nick.Tolimieri [2]" w:date="2022-09-07T11:24:00Z">
        <w:r w:rsidR="000115E0" w:rsidRPr="00435CAE">
          <w:rPr>
            <w:rStyle w:val="Hyperlink"/>
          </w:rPr>
          <w:t>https://psl.noaa.gov/data/gridded/data.noaa.oisst.v2.highres.html</w:t>
        </w:r>
      </w:ins>
      <w:ins w:id="789" w:author="Nick.Tolimieri [2]" w:date="2022-09-07T13:13:00Z">
        <w:r w:rsidR="000115E0">
          <w:fldChar w:fldCharType="end"/>
        </w:r>
      </w:ins>
      <w:ins w:id="790" w:author="Nick.Tolimieri [2]" w:date="2022-09-07T11:24:00Z">
        <w:r w:rsidR="000115E0">
          <w:t xml:space="preserve">). </w:t>
        </w:r>
        <w:r>
          <w:t xml:space="preserve">These data are available daily in a 0.25-degree latitude x 0.25-degree longitude global grid. The Neah Bay and Tatoosh sites fall within the same OISST grid cell, so their values are identical. </w:t>
        </w:r>
      </w:ins>
    </w:p>
    <w:p w14:paraId="391463AF" w14:textId="2DE7D4D7" w:rsidR="00191063" w:rsidRDefault="00191063">
      <w:pPr>
        <w:rPr>
          <w:ins w:id="791" w:author="Nick.Tolimieri [2]" w:date="2022-09-07T11:20:00Z"/>
        </w:rPr>
      </w:pPr>
      <w:ins w:id="792" w:author="Nick.Tolimieri [2]" w:date="2022-09-07T11:22:00Z">
        <w:r>
          <w:t>We quantify</w:t>
        </w:r>
      </w:ins>
      <w:ins w:id="793" w:author="Nick.Tolimieri [2]" w:date="2022-09-07T11:21:00Z">
        <w:r>
          <w:t xml:space="preserve"> maximum monthly mean SST </w:t>
        </w:r>
      </w:ins>
      <w:ins w:id="794" w:author="Nick.Tolimieri [2]" w:date="2022-09-07T11:22:00Z">
        <w:r>
          <w:t xml:space="preserve">at our sites </w:t>
        </w:r>
      </w:ins>
      <w:ins w:id="795" w:author="Nick.Tolimieri [2]" w:date="2022-09-07T11:30:00Z">
        <w:r w:rsidR="00C60367">
          <w:t xml:space="preserve">for each year </w:t>
        </w:r>
      </w:ins>
      <w:ins w:id="796" w:author="Nick.Tolimieri [2]" w:date="2022-09-07T11:21:00Z">
        <w:r>
          <w:t>because prior work has identified</w:t>
        </w:r>
      </w:ins>
      <w:ins w:id="797" w:author="Nick.Tolimieri [2]" w:date="2022-09-07T13:24:00Z">
        <w:r w:rsidR="00E556B3">
          <w:t xml:space="preserve"> this metric as</w:t>
        </w:r>
      </w:ins>
      <w:ins w:id="798" w:author="Nick.Tolimieri [2]" w:date="2022-09-07T11:21:00Z">
        <w:r>
          <w:t xml:space="preserve"> a predictor of kelp cover dynamics in other areas along the West </w:t>
        </w:r>
        <w:r>
          <w:lastRenderedPageBreak/>
          <w:t xml:space="preserve">Coast </w:t>
        </w:r>
      </w:ins>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IYW1pbHRvbjwvQXV0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2b2x1bWU+MTAxPC92b2x1bWU+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IYW1pbHRvbjwvQXV0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2b2x1bWU+MTAxPC92b2x1bWU+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</w:fldData>
        </w:fldChar>
      </w:r>
      <w:r w:rsidR="00E878A1">
        <w:instrText xml:space="preserve"> ADDIN EN.CITE.DATA </w:instrText>
      </w:r>
      <w:r w:rsidR="00E878A1">
        <w:fldChar w:fldCharType="end"/>
      </w:r>
      <w:r w:rsidR="00E878A1">
        <w:fldChar w:fldCharType="separate"/>
      </w:r>
      <w:r w:rsidR="00E878A1">
        <w:rPr>
          <w:noProof/>
        </w:rPr>
        <w:t>(Cavanaugh et al. 2019, Beas-Luna et al. 2020, Hamilton et al. 2020)</w:t>
      </w:r>
      <w:r w:rsidR="00E878A1">
        <w:fldChar w:fldCharType="end"/>
      </w:r>
      <w:ins w:id="799" w:author="Nick.Tolimieri [2]" w:date="2022-09-07T11:33:00Z">
        <w:r w:rsidR="00C60367">
          <w:t xml:space="preserve">, and because </w:t>
        </w:r>
      </w:ins>
      <w:ins w:id="800" w:author="Nick.Tolimieri [2]" w:date="2022-09-07T11:30:00Z">
        <w:r w:rsidR="00C60367">
          <w:t>absolute temperature</w:t>
        </w:r>
      </w:ins>
      <w:ins w:id="801" w:author="Nick.Tolimieri [2]" w:date="2022-09-07T11:53:00Z">
        <w:r w:rsidR="007060A5">
          <w:t xml:space="preserve"> has been a </w:t>
        </w:r>
      </w:ins>
      <w:ins w:id="802" w:author="Nick.Tolimieri [2]" w:date="2022-09-07T11:30:00Z">
        <w:r w:rsidR="00C60367">
          <w:t xml:space="preserve">better predictor than temperature anomalies </w:t>
        </w:r>
      </w:ins>
      <w:ins w:id="803" w:author="Nick.Tolimieri [2]" w:date="2022-09-07T11:53:00Z">
        <w:r w:rsidR="007060A5">
          <w:t xml:space="preserve">for the 2014-2016 </w:t>
        </w:r>
      </w:ins>
      <w:ins w:id="804" w:author="Nick.Tolimieri [2]" w:date="2022-09-07T11:54:00Z">
        <w:r w:rsidR="007060A5">
          <w:t xml:space="preserve">MHW </w:t>
        </w:r>
      </w:ins>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E878A1">
        <w:instrText xml:space="preserve"> ADDIN EN.CITE </w:instrText>
      </w:r>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E878A1">
        <w:instrText xml:space="preserve"> ADDIN EN.CITE.DATA </w:instrText>
      </w:r>
      <w:r w:rsidR="00E878A1">
        <w:fldChar w:fldCharType="end"/>
      </w:r>
      <w:r w:rsidR="00E878A1">
        <w:fldChar w:fldCharType="separate"/>
      </w:r>
      <w:r w:rsidR="00E878A1">
        <w:rPr>
          <w:noProof/>
        </w:rPr>
        <w:t>(Cavanaugh et al. 2019, Hamilton et al. 2020)</w:t>
      </w:r>
      <w:r w:rsidR="00E878A1">
        <w:fldChar w:fldCharType="end"/>
      </w:r>
      <w:ins w:id="805" w:author="Nick.Tolimieri [2]" w:date="2022-09-07T12:57:00Z">
        <w:r w:rsidR="00944C2E">
          <w:t xml:space="preserve">. </w:t>
        </w:r>
      </w:ins>
      <w:del w:id="806" w:author="Nick.Tolimieri [2]" w:date="2022-09-07T11:24:00Z">
        <w:r w:rsidR="00EF0B3C" w:rsidDel="00286336">
          <w:delText xml:space="preserve">To evaluate SST trends at our sites, we obtained daily mean sea surface temperature (SST) data from the NOAA Optimum Interpolation (OI) SST V2.1 High Resolution Dataset </w:delText>
        </w:r>
        <w:r w:rsidR="00735927"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 </w:delInstrText>
        </w:r>
        <w:r w:rsidR="008C3B33"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DATA </w:delInstrText>
        </w:r>
        <w:r w:rsidR="008C3B33" w:rsidDel="00286336">
          <w:fldChar w:fldCharType="end"/>
        </w:r>
        <w:r w:rsidR="00735927" w:rsidDel="00286336">
          <w:fldChar w:fldCharType="separate"/>
        </w:r>
        <w:r w:rsidR="008C3B33" w:rsidDel="00286336">
          <w:rPr>
            <w:noProof/>
          </w:rPr>
          <w:delText>(Reynolds et al. 2007, Huang et al. 2021)</w:delText>
        </w:r>
        <w:r w:rsidR="00735927" w:rsidDel="00286336">
          <w:fldChar w:fldCharType="end"/>
        </w:r>
        <w:r w:rsidR="00DD1DFC" w:rsidDel="00286336">
          <w:delText xml:space="preserve"> </w:delText>
        </w:r>
        <w:r w:rsidR="00EF0B3C" w:rsidDel="00286336">
          <w:delText xml:space="preserve">for </w:delText>
        </w:r>
      </w:del>
      <w:del w:id="807" w:author="Nick.Tolimieri [2]" w:date="2022-09-06T11:39:00Z">
        <w:r w:rsidR="00EF0B3C" w:rsidDel="008C3B33">
          <w:delText>2003</w:delText>
        </w:r>
      </w:del>
      <w:del w:id="808" w:author="Nick.Tolimieri [2]" w:date="2022-09-07T11:24:00Z">
        <w:r w:rsidR="00EF0B3C" w:rsidDel="00286336">
          <w:delText>-2021 for each of the five sites</w:delText>
        </w:r>
        <w:r w:rsidR="008E1E15" w:rsidDel="00286336">
          <w:delText xml:space="preserve"> (https://psl.noaa.gov/data/gridded/data.noaa.oisst.v2.highres.html)</w:delText>
        </w:r>
        <w:r w:rsidR="00EF0B3C" w:rsidDel="00286336">
          <w:delText xml:space="preserve">. These data are available daily in a 0.25-degree latitude x 0.25-degree longitude global grid. The Neah Bay and Tatoosh sites fall within the same OISST grid cell, so their values are identical. </w:delText>
        </w:r>
      </w:del>
      <w:del w:id="809" w:author="Nick.Tolimieri [2]" w:date="2022-09-07T11:30:00Z">
        <w:r w:rsidR="00EF0B3C" w:rsidDel="0006296C">
          <w:delText xml:space="preserve">We then </w:delText>
        </w:r>
      </w:del>
      <w:del w:id="810" w:author="Nick.Tolimieri [2]" w:date="2022-09-07T11:29:00Z">
        <w:r w:rsidR="00EF0B3C" w:rsidDel="0006296C">
          <w:delText xml:space="preserve">calculated the mean SST for each month to identify </w:delText>
        </w:r>
      </w:del>
      <w:del w:id="811" w:author="Nick.Tolimieri [2]" w:date="2022-09-07T11:30:00Z">
        <w:r w:rsidR="00EF0B3C" w:rsidDel="0006296C">
          <w:delText xml:space="preserve">the maximum monthly mean SST for each year </w:delText>
        </w:r>
        <w:r w:rsidR="00735927" w:rsidDel="0006296C">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06296C" w:rsidDel="0006296C">
          <w:delInstrText xml:space="preserve"> ADDIN EN.CITE </w:delInstrText>
        </w:r>
        <w:r w:rsidR="0006296C" w:rsidDel="0006296C">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06296C" w:rsidDel="0006296C">
          <w:delInstrText xml:space="preserve"> ADDIN EN.CITE.DATA </w:delInstrText>
        </w:r>
        <w:r w:rsidR="0006296C" w:rsidDel="0006296C">
          <w:fldChar w:fldCharType="end"/>
        </w:r>
        <w:r w:rsidR="00735927" w:rsidDel="0006296C">
          <w:fldChar w:fldCharType="separate"/>
        </w:r>
        <w:r w:rsidR="0006296C" w:rsidDel="0006296C">
          <w:rPr>
            <w:noProof/>
          </w:rPr>
          <w:delText>(Cavanaugh et al. 2019, Hamilton et al. 2020)</w:delText>
        </w:r>
        <w:r w:rsidR="00735927" w:rsidDel="0006296C">
          <w:fldChar w:fldCharType="end"/>
        </w:r>
      </w:del>
      <w:del w:id="812" w:author="Nick.Tolimieri [2]" w:date="2022-09-07T11:21:00Z">
        <w:r w:rsidR="00AC7582" w:rsidDel="00191063">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AC7582" w:rsidDel="00191063">
          <w:delInstrText xml:space="preserve"> ADDIN EN.CITE </w:delInstrText>
        </w:r>
        <w:r w:rsidR="00AC7582" w:rsidDel="00191063">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AC7582" w:rsidDel="00191063">
          <w:delInstrText xml:space="preserve"> ADDIN EN.CITE.DATA </w:delInstrText>
        </w:r>
        <w:r w:rsidR="00AC7582" w:rsidDel="00191063">
          <w:fldChar w:fldCharType="end"/>
        </w:r>
        <w:r w:rsidR="00AC7582" w:rsidDel="00191063">
          <w:fldChar w:fldCharType="separate"/>
        </w:r>
        <w:r w:rsidR="00AC7582" w:rsidDel="00191063">
          <w:rPr>
            <w:noProof/>
          </w:rPr>
          <w:delText>(Cavanaugh et al. 2019, Beas-Luna et al. 2020)</w:delText>
        </w:r>
        <w:r w:rsidR="00AC7582" w:rsidDel="00191063">
          <w:fldChar w:fldCharType="end"/>
        </w:r>
      </w:del>
      <w:ins w:id="813" w:author="Nick.Tolimieri [2]" w:date="2022-09-07T13:24:00Z">
        <w:r w:rsidR="00E556B3">
          <w:t>There is some evidence that g</w:t>
        </w:r>
      </w:ins>
      <w:ins w:id="814" w:author="Nick.Tolimieri [2]" w:date="2022-09-06T15:22:00Z">
        <w:r w:rsidR="00062C9E" w:rsidRPr="00062C9E">
          <w:t xml:space="preserve">rowth of both </w:t>
        </w:r>
        <w:r w:rsidR="00062C9E" w:rsidRPr="00062C9E">
          <w:rPr>
            <w:i/>
          </w:rPr>
          <w:t xml:space="preserve">Macrocystis and Nereocystis </w:t>
        </w:r>
        <w:r w:rsidR="00062C9E" w:rsidRPr="00062C9E">
          <w:t xml:space="preserve">tends to decline </w:t>
        </w:r>
      </w:ins>
      <w:ins w:id="815" w:author="Nick.Tolimieri [2]" w:date="2022-09-07T12:53:00Z">
        <w:r w:rsidR="00AD6474">
          <w:t xml:space="preserve">somewhat </w:t>
        </w:r>
      </w:ins>
      <w:ins w:id="816" w:author="Nick.Tolimieri [2]" w:date="2022-09-06T15:22:00Z">
        <w:r w:rsidR="00062C9E" w:rsidRPr="00062C9E">
          <w:t>above 15° C</w:t>
        </w:r>
      </w:ins>
      <w:ins w:id="817" w:author="Nick.Tolimieri" w:date="2022-09-09T13:22:00Z">
        <w:r w:rsidR="004827F9">
          <w:t xml:space="preserve"> </w:t>
        </w:r>
      </w:ins>
      <w:ins w:id="818" w:author="Nick.Tolimieri" w:date="2022-09-09T13:23:00Z">
        <w:r w:rsidR="004827F9">
          <w:t xml:space="preserve">in </w:t>
        </w:r>
        <w:r w:rsidR="00477F34">
          <w:t>conjunction</w:t>
        </w:r>
        <w:r w:rsidR="004827F9">
          <w:t xml:space="preserve"> with changes in nutrient availability</w:t>
        </w:r>
      </w:ins>
      <w:ins w:id="819" w:author="Nick.Tolimieri [2]" w:date="2022-09-06T15:22:00Z">
        <w:r w:rsidR="00062C9E" w:rsidRPr="00062C9E">
          <w:t xml:space="preserve"> </w:t>
        </w:r>
      </w:ins>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E878A1">
        <w:instrText xml:space="preserve"> ADDIN EN.CITE </w:instrText>
      </w:r>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E878A1">
        <w:instrText xml:space="preserve"> ADDIN EN.CITE.DATA </w:instrText>
      </w:r>
      <w:r w:rsidR="00E878A1">
        <w:fldChar w:fldCharType="end"/>
      </w:r>
      <w:r w:rsidR="00E878A1">
        <w:fldChar w:fldCharType="separate"/>
      </w:r>
      <w:r w:rsidR="00E878A1">
        <w:rPr>
          <w:noProof/>
        </w:rPr>
        <w:t>(Zimmerman &amp; Kremer 1984, Camus &amp; Buschmann 2017, Supratya et al. 2020)</w:t>
      </w:r>
      <w:r w:rsidR="00E878A1">
        <w:fldChar w:fldCharType="end"/>
      </w:r>
      <w:ins w:id="820" w:author="Nick.Tolimieri" w:date="2022-09-09T13:33:00Z">
        <w:r w:rsidR="00477F34">
          <w:t>. While</w:t>
        </w:r>
      </w:ins>
      <w:ins w:id="821" w:author="Nick.Tolimieri [2]" w:date="2022-09-07T12:52:00Z">
        <w:del w:id="822" w:author="Nick.Tolimieri" w:date="2022-09-09T13:33:00Z">
          <w:r w:rsidR="00AD6474" w:rsidDel="00477F34">
            <w:delText xml:space="preserve"> with</w:delText>
          </w:r>
        </w:del>
        <w:r w:rsidR="00AD6474">
          <w:t xml:space="preserve"> </w:t>
        </w:r>
        <w:r w:rsidR="00AD6474">
          <w:rPr>
            <w:i/>
          </w:rPr>
          <w:t>Nereocystis</w:t>
        </w:r>
      </w:ins>
      <w:ins w:id="823" w:author="Nick.Tolimieri" w:date="2022-09-09T13:33:00Z">
        <w:r w:rsidR="00477F34">
          <w:rPr>
            <w:i/>
          </w:rPr>
          <w:t xml:space="preserve"> </w:t>
        </w:r>
        <w:r w:rsidR="00477F34">
          <w:t>may</w:t>
        </w:r>
      </w:ins>
      <w:ins w:id="824" w:author="Nick.Tolimieri" w:date="2022-09-09T15:05:00Z">
        <w:r w:rsidR="00D140AA">
          <w:t xml:space="preserve"> </w:t>
        </w:r>
      </w:ins>
      <w:ins w:id="825" w:author="Nick.Tolimieri" w:date="2022-09-09T13:33:00Z">
        <w:r w:rsidR="00477F34">
          <w:t>be</w:t>
        </w:r>
      </w:ins>
      <w:ins w:id="826" w:author="Nick.Tolimieri [2]" w:date="2022-09-07T12:52:00Z">
        <w:r w:rsidR="00AD6474">
          <w:rPr>
            <w:i/>
          </w:rPr>
          <w:t xml:space="preserve"> </w:t>
        </w:r>
        <w:r w:rsidR="00AD6474">
          <w:t>unable to produce sporophytes in 18</w:t>
        </w:r>
      </w:ins>
      <w:ins w:id="827" w:author="Nick.Tolimieri [2]" w:date="2022-09-07T12:53:00Z">
        <w:r w:rsidR="00AD6474" w:rsidRPr="00AD6474">
          <w:t>°</w:t>
        </w:r>
        <w:r w:rsidR="00AD6474">
          <w:t xml:space="preserve"> C water </w:t>
        </w:r>
      </w:ins>
      <w:r w:rsidR="00E878A1">
        <w:fldChar w:fldCharType="begin"/>
      </w:r>
      <w:r w:rsidR="00E878A1">
        <w:instrText xml:space="preserve"> ADDIN EN.CITE &lt;EndNote&gt;&lt;Cite&gt;&lt;Author&gt;Muth&lt;/Author&gt;&lt;Year&gt;2019&lt;/Year&gt;&lt;RecNum&gt;9266&lt;/RecNum&gt;&lt;DisplayText&gt;(Muth et al. 2019)&lt;/DisplayText&gt;&lt;record&gt;&lt;rec-number&gt;9266&lt;/rec-number&gt;&lt;foreign-keys&gt;&lt;key app="EN" db-id="prxrzzvdy0x2s4ee00qpxptadsswa02rwx0p" timestamp="1662579952"&gt;9266&lt;/key&gt;&lt;/foreign-keys&gt;&lt;ref-type name="Journal Article"&gt;17&lt;/ref-type&gt;&lt;contributors&gt;&lt;authors&gt;&lt;author&gt;Muth, A. F.&lt;/author&gt;&lt;author&gt;Graham, M. H.&lt;/author&gt;&lt;author&gt;Lane, C. E.&lt;/author&gt;&lt;author&gt;Harley, C. D. G.&lt;/author&gt;&lt;/authors&gt;&lt;/contributors&gt;&lt;auth-address&gt;Moss Landing Marine Laboratories, 8272 Moss Landing Road, Moss Landing, California, 95039, USA.&amp;#xD;College of Arts and Sciences, University of Rhode Island, Kingston, Rhode Island, 02881, USA.&amp;#xD;Department of Zoology, University of British Columbia, Vancouver, British Columbia, V6T 1Z4, Canada.&lt;/auth-address&gt;&lt;titles&gt;&lt;title&gt;Recruitment tolerance to increased temperature present across multiple kelp clades&lt;/title&gt;&lt;secondary-title&gt;Ecology&lt;/secondary-title&gt;&lt;/titles&gt;&lt;periodical&gt;&lt;full-title&gt;Ecology&lt;/full-title&gt;&lt;/periodical&gt;&lt;pages&gt;e02594&lt;/pages&gt;&lt;volume&gt;100&lt;/volume&gt;&lt;number&gt;3&lt;/number&gt;&lt;keywords&gt;&lt;keyword&gt;British Columbia&lt;/keyword&gt;&lt;keyword&gt;California&lt;/keyword&gt;&lt;keyword&gt;Climate Change&lt;/keyword&gt;&lt;keyword&gt;*Kelp&lt;/keyword&gt;&lt;keyword&gt;Oceans and Seas&lt;/keyword&gt;&lt;keyword&gt;Temperature&lt;/keyword&gt;&lt;keyword&gt;*distribution&lt;/keyword&gt;&lt;keyword&gt;*nitrate&lt;/keyword&gt;&lt;keyword&gt;*recruitment&lt;/keyword&gt;&lt;keyword&gt;*temperature&lt;/keyword&gt;&lt;keyword&gt;*tolerance&lt;/keyword&gt;&lt;/keywords&gt;&lt;dates&gt;&lt;year&gt;2019&lt;/year&gt;&lt;pub-dates&gt;&lt;date&gt;Mar&lt;/date&gt;&lt;/pub-dates&gt;&lt;/dates&gt;&lt;isbn&gt;0012-9658 (Print)&amp;#xD;0012-9658 (Linking)&lt;/isbn&gt;&lt;accession-num&gt;30615200&lt;/accession-num&gt;&lt;urls&gt;&lt;related-urls&gt;&lt;url&gt;https://www.ncbi.nlm.nih.gov/pubmed/30615200&lt;/url&gt;&lt;/related-urls&gt;&lt;/urls&gt;&lt;electronic-resource-num&gt;10.1002/ecy.2594&lt;/electronic-resource-num&gt;&lt;/record&gt;&lt;/Cite&gt;&lt;/EndNote&gt;</w:instrText>
      </w:r>
      <w:r w:rsidR="00E878A1">
        <w:fldChar w:fldCharType="separate"/>
      </w:r>
      <w:r w:rsidR="00E878A1">
        <w:rPr>
          <w:noProof/>
        </w:rPr>
        <w:t>(Muth et al. 2019)</w:t>
      </w:r>
      <w:r w:rsidR="00E878A1">
        <w:fldChar w:fldCharType="end"/>
      </w:r>
      <w:ins w:id="828" w:author="Nick.Tolimieri" w:date="2022-09-09T13:33:00Z">
        <w:r w:rsidR="00477F34">
          <w:t xml:space="preserve">, </w:t>
        </w:r>
        <w:r w:rsidR="00477F34">
          <w:rPr>
            <w:i/>
          </w:rPr>
          <w:t xml:space="preserve">Macrocystis </w:t>
        </w:r>
      </w:ins>
      <w:ins w:id="829" w:author="Nick.Tolimieri" w:date="2022-09-09T13:34:00Z">
        <w:r w:rsidR="002D5B13">
          <w:t xml:space="preserve">may be more tolerant to higher temperatures in terms of sporophyte production </w:t>
        </w:r>
      </w:ins>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wvcGVyaW9kaWNh
bD48cGFnZXM+MTctMjA8L3BhZ2VzPjx2b2x1bWU+OTM8L3ZvbHVtZT48bnVtYmVyPjE8L251bWJl
cj48ZGF0ZXM+PHllYXI+MTk4NjwveWVhcj48cHViLWRhdGVzPjxkYXRlPjE5ODYvMTAvMDE8L2Rh
dGU+PC9wdWItZGF0ZXM+PC9kYXRlcz48aXNibj4xNDMyLTE3OTM8L2lzYm4+PHVybHM+PHJlbGF0
ZWQtdXJscz48dXJsPmh0dHBzOi8vZG9pLm9yZy8xMC4xMDA3L0JGMDA0Mjg2NTA8L3VybD48L3Jl
bGF0ZWQtdXJscz48L3VybHM+PGVsZWN0cm9uaWMtcmVzb3VyY2UtbnVtPjEwLjEwMDcvQkYwMDQy
ODY1MDwvZWxlY3Ryb25pYy1yZXNvdXJjZS1udW0+PC9yZWNvcmQ+PC9DaXRlPjwvRW5kTm90ZT4A
</w:fldData>
        </w:fldChar>
      </w:r>
      <w:r w:rsidR="00E878A1">
        <w:instrText xml:space="preserve"> ADDIN EN.CITE </w:instrText>
      </w:r>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wvcGVyaW9kaWNh
bD48cGFnZXM+MTctMjA8L3BhZ2VzPjx2b2x1bWU+OTM8L3ZvbHVtZT48bnVtYmVyPjE8L251bWJl
cj48ZGF0ZXM+PHllYXI+MTk4NjwveWVhcj48cHViLWRhdGVzPjxkYXRlPjE5ODYvMTAvMDE8L2Rh
dGU+PC9wdWItZGF0ZXM+PC9kYXRlcz48aXNibj4xNDMyLTE3OTM8L2lzYm4+PHVybHM+PHJlbGF0
ZWQtdXJscz48dXJsPmh0dHBzOi8vZG9pLm9yZy8xMC4xMDA3L0JGMDA0Mjg2NTA8L3VybD48L3Jl
bGF0ZWQtdXJscz48L3VybHM+PGVsZWN0cm9uaWMtcmVzb3VyY2UtbnVtPjEwLjEwMDcvQkYwMDQy
ODY1MDwvZWxlY3Ryb25pYy1yZXNvdXJjZS1udW0+PC9yZWNvcmQ+PC9DaXRlPjwvRW5kTm90ZT4A
</w:fldData>
        </w:fldChar>
      </w:r>
      <w:r w:rsidR="00E878A1">
        <w:instrText xml:space="preserve"> ADDIN EN.CITE.DATA </w:instrText>
      </w:r>
      <w:r w:rsidR="00E878A1">
        <w:fldChar w:fldCharType="end"/>
      </w:r>
      <w:r w:rsidR="00E878A1">
        <w:fldChar w:fldCharType="separate"/>
      </w:r>
      <w:r w:rsidR="00E878A1">
        <w:rPr>
          <w:noProof/>
        </w:rPr>
        <w:t>(Deysher &amp; Dean 1986a, Deysher &amp; Dean 1986b)</w:t>
      </w:r>
      <w:r w:rsidR="00E878A1">
        <w:fldChar w:fldCharType="end"/>
      </w:r>
      <w:ins w:id="830" w:author="Nick.Tolimieri [2]" w:date="2022-09-06T15:22:00Z">
        <w:r w:rsidR="00062C9E" w:rsidRPr="00062C9E">
          <w:t>. Therefore, we also calculated the number of days above 15° C for each site by year</w:t>
        </w:r>
        <w:r w:rsidR="00062C9E">
          <w:t xml:space="preserve">. </w:t>
        </w:r>
      </w:ins>
    </w:p>
    <w:p w14:paraId="03CE3B8E" w14:textId="34909183" w:rsidR="00471A3D" w:rsidRDefault="00191063">
      <w:ins w:id="831" w:author="Nick.Tolimieri [2]" w:date="2022-09-07T11:20:00Z">
        <w:r>
          <w:t xml:space="preserve">To provide a more formal analysis of MHW prevalence at our sites, we also </w:t>
        </w:r>
      </w:ins>
      <w:ins w:id="832" w:author="Nick.Tolimieri [2]" w:date="2022-09-07T12:57:00Z">
        <w:r w:rsidR="00ED35BC">
          <w:t xml:space="preserve">calculated MHW statistics following </w:t>
        </w:r>
      </w:ins>
      <w:del w:id="833" w:author="Nick.Tolimieri [2]" w:date="2022-09-06T11:53:00Z">
        <w:r w:rsidR="00095645" w:rsidRPr="00CB309A" w:rsidDel="00466F04">
          <w:rPr>
            <w:highlight w:val="yellow"/>
            <w:rPrChange w:id="834" w:author="Nick.Tolimieri [2]" w:date="2022-09-07T13:17:00Z">
              <w:rPr/>
            </w:rPrChange>
          </w:rP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095645" w:rsidRPr="00CB309A" w:rsidDel="00466F04">
          <w:rPr>
            <w:highlight w:val="yellow"/>
            <w:rPrChange w:id="835" w:author="Nick.Tolimieri [2]" w:date="2022-09-07T13:17:00Z">
              <w:rPr/>
            </w:rPrChange>
          </w:rPr>
          <w:delInstrText xml:space="preserve"> ADDIN EN.CITE </w:delInstrText>
        </w:r>
        <w:r w:rsidR="00095645" w:rsidRPr="00CB309A" w:rsidDel="00466F04">
          <w:rPr>
            <w:highlight w:val="yellow"/>
            <w:rPrChange w:id="836" w:author="Nick.Tolimieri [2]" w:date="2022-09-07T13:17:00Z">
              <w:rPr/>
            </w:rPrChange>
          </w:rP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095645" w:rsidRPr="00CB309A" w:rsidDel="00466F04">
          <w:rPr>
            <w:highlight w:val="yellow"/>
            <w:rPrChange w:id="837" w:author="Nick.Tolimieri [2]" w:date="2022-09-07T13:17:00Z">
              <w:rPr/>
            </w:rPrChange>
          </w:rPr>
          <w:delInstrText xml:space="preserve"> ADDIN EN.CITE.DATA </w:delInstrText>
        </w:r>
        <w:r w:rsidR="00095645" w:rsidRPr="00CB309A" w:rsidDel="00466F04">
          <w:rPr>
            <w:highlight w:val="yellow"/>
            <w:rPrChange w:id="838" w:author="Nick.Tolimieri [2]" w:date="2022-09-07T13:17:00Z">
              <w:rPr>
                <w:highlight w:val="yellow"/>
              </w:rPr>
            </w:rPrChange>
          </w:rPr>
        </w:r>
        <w:r w:rsidR="00095645" w:rsidRPr="00CB309A" w:rsidDel="00466F04">
          <w:rPr>
            <w:highlight w:val="yellow"/>
            <w:rPrChange w:id="839" w:author="Nick.Tolimieri [2]" w:date="2022-09-07T13:17:00Z">
              <w:rPr/>
            </w:rPrChange>
          </w:rPr>
          <w:fldChar w:fldCharType="end"/>
        </w:r>
        <w:r w:rsidR="00095645" w:rsidRPr="00CB309A" w:rsidDel="00466F04">
          <w:rPr>
            <w:highlight w:val="yellow"/>
            <w:rPrChange w:id="840" w:author="Nick.Tolimieri [2]" w:date="2022-09-07T13:17:00Z">
              <w:rPr>
                <w:highlight w:val="yellow"/>
              </w:rPr>
            </w:rPrChange>
          </w:rPr>
        </w:r>
        <w:r w:rsidR="00095645" w:rsidRPr="00CB309A" w:rsidDel="00466F04">
          <w:rPr>
            <w:highlight w:val="yellow"/>
            <w:rPrChange w:id="841" w:author="Nick.Tolimieri [2]" w:date="2022-09-07T13:17:00Z">
              <w:rPr/>
            </w:rPrChange>
          </w:rPr>
          <w:fldChar w:fldCharType="separate"/>
        </w:r>
        <w:r w:rsidR="00095645" w:rsidRPr="00CB309A" w:rsidDel="00466F04">
          <w:rPr>
            <w:noProof/>
            <w:highlight w:val="yellow"/>
            <w:rPrChange w:id="842" w:author="Nick.Tolimieri [2]" w:date="2022-09-07T13:17:00Z">
              <w:rPr>
                <w:noProof/>
              </w:rPr>
            </w:rPrChange>
          </w:rPr>
          <w:delText>(Hobday et al. 2016)</w:delText>
        </w:r>
        <w:r w:rsidR="00095645" w:rsidRPr="00CB309A" w:rsidDel="00466F04">
          <w:rPr>
            <w:highlight w:val="yellow"/>
            <w:rPrChange w:id="843" w:author="Nick.Tolimieri [2]" w:date="2022-09-07T13:17:00Z">
              <w:rPr/>
            </w:rPrChange>
          </w:rPr>
          <w:fldChar w:fldCharType="end"/>
        </w:r>
      </w:del>
      <w:r w:rsidR="00E878A1">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E878A1">
        <w:instrText xml:space="preserve"> ADDIN EN.CITE </w:instrText>
      </w:r>
      <w:r w:rsidR="00E878A1">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E878A1">
        <w:instrText xml:space="preserve"> ADDIN EN.CITE.DATA </w:instrText>
      </w:r>
      <w:r w:rsidR="00E878A1">
        <w:fldChar w:fldCharType="end"/>
      </w:r>
      <w:r w:rsidR="00E878A1">
        <w:fldChar w:fldCharType="separate"/>
      </w:r>
      <w:r w:rsidR="00E878A1">
        <w:rPr>
          <w:noProof/>
        </w:rPr>
        <w:t>Hobday et al. (2016)</w:t>
      </w:r>
      <w:r w:rsidR="00E878A1">
        <w:fldChar w:fldCharType="end"/>
      </w:r>
      <w:ins w:id="844" w:author="Nick.Tolimieri [2]" w:date="2022-09-07T12:59:00Z">
        <w:r w:rsidR="00ED35BC">
          <w:t xml:space="preserve"> and using the ‘heatwaveR’</w:t>
        </w:r>
        <w:r w:rsidR="000115E0">
          <w:t xml:space="preserve"> package</w:t>
        </w:r>
      </w:ins>
      <w:ins w:id="845" w:author="Nick.Tolimieri [2]" w:date="2022-09-07T13:03:00Z">
        <w:r w:rsidR="000115E0">
          <w:t xml:space="preserve"> </w:t>
        </w:r>
      </w:ins>
      <w:r w:rsidR="00E878A1">
        <w:fldChar w:fldCharType="begin"/>
      </w:r>
      <w:r w:rsidR="00E878A1">
        <w:instrText xml:space="preserve"> ADDIN EN.CITE &lt;EndNote&gt;&lt;Cite&gt;&lt;Author&gt;Schlegel&lt;/Author&gt;&lt;Year&gt;2018&lt;/Year&gt;&lt;RecNum&gt;9267&lt;/RecNum&gt;&lt;DisplayText&gt;(Schlegel &amp;amp; Smit 2018)&lt;/DisplayText&gt;&lt;record&gt;&lt;rec-number&gt;9267&lt;/rec-number&gt;&lt;foreign-keys&gt;&lt;key app="EN" db-id="prxrzzvdy0x2s4ee00qpxptadsswa02rwx0p" timestamp="1662580907"&gt;9267&lt;/key&gt;&lt;/foreign-keys&gt;&lt;ref-type name="Journal Article"&gt;17&lt;/ref-type&gt;&lt;contributors&gt;&lt;authors&gt;&lt;author&gt;Schlegel, R.W.&lt;/author&gt;&lt;author&gt;Smit, A.J. &lt;/author&gt;&lt;/authors&gt;&lt;/contributors&gt;&lt;titles&gt;&lt;title&gt;heatwaveR: A central algorithm for the detection of heatwaves and cold-spells&lt;/title&gt;&lt;secondary-title&gt;Journal of Open Source Software&lt;/secondary-title&gt;&lt;/titles&gt;&lt;periodical&gt;&lt;full-title&gt;Journal of Open Source Software&lt;/full-title&gt;&lt;/periodical&gt;&lt;pages&gt;821&lt;/pages&gt;&lt;volume&gt;3&lt;/volume&gt;&lt;number&gt;27&lt;/number&gt;&lt;dates&gt;&lt;year&gt;2018&lt;/year&gt;&lt;/dates&gt;&lt;urls&gt;&lt;/urls&gt;&lt;electronic-resource-num&gt;https://doi.org/10.21105/joss.00821&lt;/electronic-resource-num&gt;&lt;/record&gt;&lt;/Cite&gt;&lt;/EndNote&gt;</w:instrText>
      </w:r>
      <w:r w:rsidR="00E878A1">
        <w:fldChar w:fldCharType="separate"/>
      </w:r>
      <w:r w:rsidR="00E878A1">
        <w:rPr>
          <w:noProof/>
        </w:rPr>
        <w:t>(Schlegel &amp; Smit 2018)</w:t>
      </w:r>
      <w:r w:rsidR="00E878A1">
        <w:fldChar w:fldCharType="end"/>
      </w:r>
      <w:ins w:id="846" w:author="Nick.Tolimieri [2]" w:date="2022-09-07T12:59:00Z">
        <w:r w:rsidR="000115E0">
          <w:t>.</w:t>
        </w:r>
      </w:ins>
      <w:ins w:id="847" w:author="Nick.Tolimieri [2]" w:date="2022-09-07T13:25:00Z">
        <w:r w:rsidR="002717DA">
          <w:t xml:space="preserve"> We evaluate the number of events, as well as the length of these events, and the number of individual days above the 90</w:t>
        </w:r>
      </w:ins>
      <w:ins w:id="848" w:author="Nick.Tolimieri [2]" w:date="2022-09-07T13:26:00Z">
        <w:r w:rsidR="002717DA">
          <w:t>% percentile of SST</w:t>
        </w:r>
        <w:r w:rsidR="00D54E3C">
          <w:t xml:space="preserve"> by year and site.</w:t>
        </w:r>
      </w:ins>
      <w:ins w:id="849" w:author="Nick.Tolimieri [2]" w:date="2022-09-06T11:44:00Z">
        <w:r w:rsidR="008C3B33">
          <w:t xml:space="preserve"> </w:t>
        </w:r>
      </w:ins>
      <w:del w:id="850" w:author="Nick.Tolimieri [2]" w:date="2022-09-06T11:39:00Z">
        <w:r w:rsidR="00EF0B3C" w:rsidDel="008C3B33">
          <w:delText>.</w:delText>
        </w:r>
      </w:del>
    </w:p>
    <w:p w14:paraId="19CF6259" w14:textId="654BA13B" w:rsidR="00471A3D" w:rsidRDefault="009D1439">
      <w:pPr>
        <w:pStyle w:val="Heading2"/>
        <w:spacing w:before="120"/>
      </w:pPr>
      <w:bookmarkStart w:id="851" w:name="_au0wchpbj09l" w:colFirst="0" w:colLast="0"/>
      <w:bookmarkEnd w:id="851"/>
      <w:r>
        <w:t xml:space="preserve">2.4 </w:t>
      </w:r>
      <w:r w:rsidR="00EF0B3C">
        <w:t>Area of canopy kelps</w:t>
      </w:r>
    </w:p>
    <w:p w14:paraId="5BFF80C8" w14:textId="4D4B0882" w:rsidR="00450236" w:rsidRPr="00450236" w:rsidRDefault="00EF0B3C">
      <w:pPr>
        <w:rPr>
          <w:ins w:id="852" w:author="Nick.Tolimieri [2]" w:date="2022-09-13T13:30:00Z"/>
        </w:rPr>
      </w:pPr>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t>responded to the MHW prior to our initiating benthic surveys in 2015</w:t>
      </w:r>
      <w:r w:rsidRPr="0069524C">
        <w:t xml:space="preserve">. </w:t>
      </w:r>
      <w:ins w:id="853" w:author="Nick.Tolimieri [2]" w:date="2022-09-13T13:56:00Z">
        <w:r w:rsidR="009339A4" w:rsidRPr="009339A4">
          <w:t xml:space="preserve">Prior analyses of these data have revealed the influence of bottom-up environmental processes and top-down forcing through trophic cascades on kelp abundance over the past 30 years </w: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339A4" w:rsidRPr="009339A4">
          <w:instrText xml:space="preserve"> ADDIN EN.CITE </w:instrTex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339A4" w:rsidRPr="009339A4">
          <w:instrText xml:space="preserve"> ADDIN EN.CITE.DATA </w:instrText>
        </w:r>
        <w:r w:rsidR="009339A4" w:rsidRPr="009339A4">
          <w:fldChar w:fldCharType="end"/>
        </w:r>
        <w:r w:rsidR="009339A4" w:rsidRPr="009339A4">
          <w:fldChar w:fldCharType="separate"/>
        </w:r>
        <w:r w:rsidR="009339A4" w:rsidRPr="009339A4">
          <w:t>(Pfister et al. 2018, Shelton et al. 2018)</w:t>
        </w:r>
        <w:r w:rsidR="009339A4" w:rsidRPr="009339A4">
          <w:fldChar w:fldCharType="end"/>
        </w:r>
        <w:r w:rsidR="009339A4" w:rsidRPr="009339A4">
          <w:t>.</w:t>
        </w:r>
      </w:ins>
      <w:r w:rsidRPr="0069524C">
        <w:t>The Washington Department of Natural Resources</w:t>
      </w:r>
      <w:r w:rsidR="00DC6165" w:rsidRPr="0069524C">
        <w:t xml:space="preserve"> (WDNR)</w:t>
      </w:r>
      <w:r w:rsidRPr="0069524C">
        <w:t xml:space="preserve"> conducts these surveys annually in late July or early August during peak kelp </w:t>
      </w:r>
      <w:r w:rsidR="001D559C" w:rsidRPr="0069524C">
        <w:t xml:space="preserve">canopy </w:t>
      </w:r>
      <w:r w:rsidRPr="0069524C">
        <w:t>coverage. Data were available fo</w:t>
      </w:r>
      <w:r>
        <w:t>r 1989-202</w:t>
      </w:r>
      <w:r w:rsidR="00EC31C5">
        <w:t>0</w:t>
      </w:r>
      <w:r>
        <w:t>, excluding 1993, with area data derived from the analysis of aerial photographs</w:t>
      </w:r>
      <w:r w:rsidR="009A42A8">
        <w:t xml:space="preserve"> </w:t>
      </w:r>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DATA </w:instrText>
      </w:r>
      <w:r w:rsidR="00E878A1">
        <w:fldChar w:fldCharType="end"/>
      </w:r>
      <w:r w:rsidR="00E878A1">
        <w:fldChar w:fldCharType="separate"/>
      </w:r>
      <w:r w:rsidR="00E878A1">
        <w:rPr>
          <w:noProof/>
        </w:rPr>
        <w:t>(Van Wagenen 2015, WADNR 2017, Shelton et al. 2018)</w:t>
      </w:r>
      <w:r w:rsidR="00E878A1">
        <w:fldChar w:fldCharType="end"/>
      </w:r>
      <w:r>
        <w:t xml:space="preserve">. The survey distinguishes between </w:t>
      </w:r>
      <w:r>
        <w:rPr>
          <w:i/>
        </w:rPr>
        <w:lastRenderedPageBreak/>
        <w:t>Macrocystis</w:t>
      </w:r>
      <w:r>
        <w:t xml:space="preserve"> and </w:t>
      </w:r>
      <w:r>
        <w:rPr>
          <w:i/>
        </w:rPr>
        <w:t>Nereocystis</w:t>
      </w:r>
      <w:r>
        <w:t>. Here we use</w:t>
      </w:r>
      <w:r w:rsidR="00D60B7A">
        <w:t>d</w:t>
      </w:r>
      <w:r>
        <w:t xml:space="preserve"> data on the canopy area 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E878A1">
        <w:fldChar w:fldCharType="begin"/>
      </w:r>
      <w:r w:rsidR="00E878A1">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E878A1">
        <w:fldChar w:fldCharType="separate"/>
      </w:r>
      <w:r w:rsidR="00E878A1">
        <w:rPr>
          <w:noProof/>
        </w:rPr>
        <w:t>(Van Wagenen 2015)</w:t>
      </w:r>
      <w:r w:rsidR="00E878A1">
        <w:fldChar w:fldCharType="end"/>
      </w:r>
      <w:r>
        <w:t xml:space="preserve">. </w:t>
      </w:r>
    </w:p>
    <w:p w14:paraId="4CE668A5" w14:textId="01E29DF9" w:rsidR="00450236" w:rsidDel="007F42B7" w:rsidRDefault="00450236">
      <w:pPr>
        <w:rPr>
          <w:del w:id="854" w:author="Nick.Tolimieri [2]" w:date="2022-09-13T13:45:00Z"/>
        </w:rPr>
      </w:pPr>
    </w:p>
    <w:p w14:paraId="4E9808B3" w14:textId="533C2962" w:rsidR="00471A3D" w:rsidRDefault="009D1439">
      <w:pPr>
        <w:pStyle w:val="Heading2"/>
        <w:spacing w:before="120"/>
      </w:pPr>
      <w:bookmarkStart w:id="855" w:name="_2h658b2af9qi" w:colFirst="0" w:colLast="0"/>
      <w:bookmarkEnd w:id="855"/>
      <w:r>
        <w:t xml:space="preserve">2.5 </w:t>
      </w:r>
      <w:r w:rsidR="00EF0B3C">
        <w:t>Data analysis</w:t>
      </w:r>
    </w:p>
    <w:p w14:paraId="39928907" w14:textId="2242AE7A" w:rsidR="00471A3D" w:rsidDel="00450236" w:rsidRDefault="00EF0B3C">
      <w:pPr>
        <w:spacing w:before="120" w:after="120"/>
        <w:rPr>
          <w:del w:id="856" w:author="Nick.Tolimieri [2]" w:date="2022-09-13T13:30:00Z"/>
        </w:rPr>
      </w:pPr>
      <w:del w:id="857" w:author="Nick.Tolimieri [2]" w:date="2022-09-13T13:30:00Z">
        <w:r w:rsidDel="00450236">
          <w:delText xml:space="preserve">We examined the WDNR kelp data to estimate the response of canopy </w:delText>
        </w:r>
        <w:r w:rsidR="00B959D8" w:rsidDel="00450236">
          <w:delText xml:space="preserve">cover </w:delText>
        </w:r>
        <w:r w:rsidDel="00450236">
          <w:delText xml:space="preserve">to the SST conditions at our sites, especially </w:delText>
        </w:r>
        <w:r w:rsidRPr="00D320F3" w:rsidDel="00450236">
          <w:rPr>
            <w:highlight w:val="yellow"/>
            <w:rPrChange w:id="858" w:author="Nick.Tolimieri [2]" w:date="2022-09-13T13:22:00Z">
              <w:rPr/>
            </w:rPrChange>
          </w:rPr>
          <w:delText>anomalously</w:delText>
        </w:r>
        <w:r w:rsidDel="00450236">
          <w:delText xml:space="preserve"> warm SST. These data have revealed the influence of bottom-up environmental processes and top-down forcing through trophic cascades on kelp abundance over the past 30 years </w:del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 </w:delInstr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DATA </w:delInstrText>
        </w:r>
        <w:r w:rsidR="00E878A1" w:rsidDel="00450236">
          <w:fldChar w:fldCharType="end"/>
        </w:r>
        <w:r w:rsidR="00E878A1" w:rsidDel="00450236">
          <w:fldChar w:fldCharType="separate"/>
        </w:r>
        <w:r w:rsidR="00E878A1" w:rsidDel="00450236">
          <w:rPr>
            <w:noProof/>
          </w:rPr>
          <w:delText>(Pfister et al. 2018, Shelton et al. 2018)</w:delText>
        </w:r>
        <w:r w:rsidR="00E878A1" w:rsidDel="00450236">
          <w:fldChar w:fldCharType="end"/>
        </w:r>
        <w:r w:rsidDel="00450236">
          <w:delText xml:space="preserve">. Here we qualitatively examined the short-term response of canopy cover </w:delText>
        </w:r>
        <w:r w:rsidR="00583812" w:rsidDel="00450236">
          <w:delText xml:space="preserve">from area on the outer coast of Washington and the western Strait of Juan de Fuca to Neah Bay </w:delText>
        </w:r>
        <w:r w:rsidDel="00450236">
          <w:delText xml:space="preserve">in the years during and following the MHW to better understand changes during our study period in the context of the longer-term kelp dynamics. </w:delText>
        </w:r>
      </w:del>
    </w:p>
    <w:p w14:paraId="459FAEC1" w14:textId="24692078" w:rsidR="00471A3D" w:rsidRDefault="00EF0B3C">
      <w:pPr>
        <w:spacing w:before="120" w:after="120"/>
      </w:pPr>
      <w:r>
        <w:t>To understand changes in kelp forest communities since 20</w:t>
      </w:r>
      <w:r w:rsidRPr="0022640D">
        <w:t>15, we created a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Year and then took the </w:t>
      </w:r>
      <w:r w:rsidR="00A0644F">
        <w:t xml:space="preserve">yearly </w:t>
      </w:r>
      <w:r w:rsidR="008717AD">
        <w:t>mean of Site averages to obtain a region-wide mean for each taxon to</w:t>
      </w:r>
      <w:r w:rsidRPr="008717AD">
        <w:t xml:space="preserve"> identify any strong temporal trends at the scale of the study region (Fig. 1). As we hav</w:t>
      </w:r>
      <w:r>
        <w:t xml:space="preserve">e only six years of data, we limited our evaluation to qualitative analysis of trends in these data. </w:t>
      </w:r>
    </w:p>
    <w:p w14:paraId="19FFFA75" w14:textId="67E4ED53"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xml:space="preserve">. Each independent variable was coded as a factor. </w:t>
      </w:r>
      <w:r>
        <w:lastRenderedPageBreak/>
        <w:t>We ordinated sites using canonical an</w:t>
      </w:r>
      <w:r w:rsidR="009A42A8">
        <w:t xml:space="preserve">alysis of principal coordinates </w:t>
      </w:r>
      <w:r w:rsidR="00E878A1">
        <w:fldChar w:fldCharType="begin"/>
      </w:r>
      <w:r w:rsidR="00E878A1">
        <w:instrText xml:space="preserve"> ADDIN EN.CITE &lt;EndNote&gt;&lt;Cite&gt;&lt;Author&gt;Anderson&lt;/Author&gt;&lt;Year&gt;2003&lt;/Year&gt;&lt;RecNum&gt;4716&lt;/RecNum&gt;&lt;Prefix&gt;CAP`, implemented in R using ‘CAPdiscrim’`; &lt;/Prefix&gt;&lt;DisplayText&gt;(CAP, implemented in R using ‘CAPdiscrim’; Anderson &amp;amp;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E878A1">
        <w:fldChar w:fldCharType="separate"/>
      </w:r>
      <w:r w:rsidR="00E878A1">
        <w:rPr>
          <w:noProof/>
        </w:rPr>
        <w:t>(CAP, implemented in R using ‘CAPdiscrim’; Anderson &amp; Willis 2003)</w:t>
      </w:r>
      <w:r w:rsidR="00E878A1">
        <w:fldChar w:fldCharType="end"/>
      </w:r>
      <w:r w:rsidR="00D60B7A">
        <w:t xml:space="preserve"> </w:t>
      </w:r>
      <w:r>
        <w:t xml:space="preserve">to visualize abundance variation. We used permutation-based multivariate analysis of variance (PerMANOVA, </w:t>
      </w:r>
      <w:r w:rsidR="009A42A8">
        <w:t xml:space="preserve">implemented via ‘adonis’ in R </w:t>
      </w:r>
      <w:r w:rsidR="00E878A1">
        <w:fldChar w:fldCharType="begin"/>
      </w:r>
      <w:r w:rsidR="00E878A1">
        <w:instrText xml:space="preserve"> ADDIN EN.CITE &lt;EndNote&gt;&lt;Cite&gt;&lt;Author&gt;Anderson&lt;/Author&gt;&lt;Year&gt;2001&lt;/Year&gt;&lt;RecNum&gt;3670&lt;/RecNum&gt;&lt;DisplayText&gt;(Anderson 2001, R Core Team 202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Cite&gt;&lt;Author&gt;R Core Team&lt;/Author&gt;&lt;Year&gt;2021&lt;/Year&gt;&lt;RecNum&gt;9101&lt;/RecNum&gt;&lt;record&gt;&lt;rec-number&gt;9101&lt;/rec-number&gt;&lt;foreign-keys&gt;&lt;key app="EN" db-id="prxrzzvdy0x2s4ee00qpxptadsswa02rwx0p" timestamp="1647365707"&gt;9101&lt;/key&gt;&lt;/foreign-keys&gt;&lt;ref-type name="Journal Article"&gt;17&lt;/ref-type&gt;&lt;contributors&gt;&lt;authors&gt;&lt;author&gt;R Core Team, &lt;/author&gt;&lt;/authors&gt;&lt;/contributors&gt;&lt;titles&gt;&lt;title&gt; R: A language and environment for statistical computing. R Foundation for Statistical Computing, Vienna, Austria. URL https://www.R-project.org/.&lt;/title&gt;&lt;/titles&gt;&lt;dates&gt;&lt;year&gt;2021&lt;/year&gt;&lt;/dates&gt;&lt;urls&gt;&lt;/urls&gt;&lt;/record&gt;&lt;/Cite&gt;&lt;/EndNote&gt;</w:instrText>
      </w:r>
      <w:r w:rsidR="00E878A1">
        <w:fldChar w:fldCharType="separate"/>
      </w:r>
      <w:r w:rsidR="00E878A1">
        <w:rPr>
          <w:noProof/>
        </w:rPr>
        <w:t>(Anderson 2001, R Core Team 2021)</w:t>
      </w:r>
      <w:r w:rsidR="00E878A1">
        <w:fldChar w:fldCharType="end"/>
      </w:r>
      <w:r w:rsidR="00E17915">
        <w:t>)</w:t>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root transform to the data and used a Bray-Curtis distance matrix with 999 permutations for both the CAP and PerMANOVA analyses </w:t>
      </w:r>
      <w:r w:rsidR="00E878A1">
        <w:fldChar w:fldCharType="begin"/>
      </w:r>
      <w:r w:rsidR="00E878A1">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E878A1">
        <w:fldChar w:fldCharType="separate"/>
      </w:r>
      <w:r w:rsidR="00E878A1">
        <w:rPr>
          <w:noProof/>
        </w:rPr>
        <w:t>(Anderson 2001)</w:t>
      </w:r>
      <w:r w:rsidR="00E878A1">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25979A68" w:rsidR="00471A3D" w:rsidRDefault="00EF0B3C">
      <w:pPr>
        <w:spacing w:before="120" w:after="120"/>
      </w:pPr>
      <w:r w:rsidRPr="001353FD">
        <w:t>In addition to focusing on broad taxonomic guilds, we</w:t>
      </w:r>
      <w:del w:id="859" w:author="Nick.Tolimieri [2]" w:date="2022-09-13T14:00:00Z">
        <w:r w:rsidRPr="001353FD" w:rsidDel="001353FD">
          <w:delText xml:space="preserve"> focus</w:delText>
        </w:r>
        <w:r w:rsidR="00D60B7A" w:rsidRPr="001353FD" w:rsidDel="001353FD">
          <w:delText>ed</w:delText>
        </w:r>
      </w:del>
      <w:ins w:id="860" w:author="Nick.Tolimieri [2]" w:date="2022-09-13T14:00:00Z">
        <w:r w:rsidR="001353FD" w:rsidRPr="001353FD">
          <w:rPr>
            <w:rPrChange w:id="861" w:author="Nick.Tolimieri [2]" w:date="2022-09-13T14:01:00Z">
              <w:rPr>
                <w:highlight w:val="yellow"/>
              </w:rPr>
            </w:rPrChange>
          </w:rPr>
          <w:t xml:space="preserve"> examine</w:t>
        </w:r>
      </w:ins>
      <w:del w:id="862" w:author="Nick.Tolimieri [2]" w:date="2022-09-13T14:01:00Z">
        <w:r w:rsidRPr="001353FD" w:rsidDel="001353FD">
          <w:delText xml:space="preserve"> on</w:delText>
        </w:r>
      </w:del>
      <w:r w:rsidRPr="001353FD">
        <w:t xml:space="preserve"> two in</w:t>
      </w:r>
      <w:r>
        <w:t>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878A1">
        <w:instrText xml:space="preserve"> ADDIN EN.CITE </w:instrTex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878A1">
        <w:instrText xml:space="preserve"> ADDIN EN.CITE.DATA </w:instrText>
      </w:r>
      <w:r w:rsidR="00E878A1">
        <w:fldChar w:fldCharType="end"/>
      </w:r>
      <w:r w:rsidR="00E878A1">
        <w:fldChar w:fldCharType="separate"/>
      </w:r>
      <w:r w:rsidR="00E878A1">
        <w:rPr>
          <w:noProof/>
        </w:rPr>
        <w:t>(Estes et al. 2004, Watson &amp; Estes 2011)</w:t>
      </w:r>
      <w:r w:rsidR="00E878A1">
        <w:fldChar w:fldCharType="end"/>
      </w:r>
      <w:r>
        <w:t>. Second, we assess</w:t>
      </w:r>
      <w:r w:rsidR="00D60B7A">
        <w:t>ed</w:t>
      </w:r>
      <w:r>
        <w:t xml:space="preserve"> the role kelp forests play in providing vital juvenile settlement habitat for supporting fish communities and fisheries by assessing the relationship between </w:t>
      </w:r>
      <w:r w:rsidR="001A060D">
        <w:t xml:space="preserve">juvenile </w:t>
      </w:r>
      <w:r>
        <w:t>rockfish density and kelp abundance</w:t>
      </w:r>
      <w:r w:rsidR="004E1CD8">
        <w:t xml:space="preserve"> </w:t>
      </w:r>
      <w:r w:rsidR="00E878A1">
        <w:fldChar w:fldCharType="begin"/>
      </w:r>
      <w:r w:rsidR="00E878A1">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eriodical&gt;&lt;full-title&gt;Bulletin of Marine Science&lt;/full-title&gt;&lt;abbr-1&gt;B Mar Sci&lt;/abbr-1&gt;&lt;/periodical&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E878A1">
        <w:fldChar w:fldCharType="separate"/>
      </w:r>
      <w:r w:rsidR="00E878A1">
        <w:rPr>
          <w:noProof/>
        </w:rPr>
        <w:t>(Holbrook et al. 1990, Carr 1991)</w:t>
      </w:r>
      <w:r w:rsidR="00E878A1">
        <w:fldChar w:fldCharType="end"/>
      </w:r>
      <w:r>
        <w:t>.</w:t>
      </w:r>
    </w:p>
    <w:p w14:paraId="5E603DA3" w14:textId="3CFF1EB3" w:rsidR="00471A3D" w:rsidRDefault="007F7459">
      <w:pPr>
        <w:spacing w:before="120" w:after="120"/>
        <w:rPr>
          <w:i/>
        </w:rPr>
      </w:pPr>
      <w:r>
        <w:t>W</w:t>
      </w:r>
      <w:r w:rsidR="00EF0B3C">
        <w:t xml:space="preserve">e used linear regression to examine the relationship between urchins and kelp at multiple spatial scales. As sea urchins are major herbivores in this system, we expected negative relationships between urchin and kelp abundance. We assessed the relationship between total sea urchin density </w:t>
      </w:r>
      <w:r w:rsidR="00EF0B3C" w:rsidRPr="0034358B">
        <w:t xml:space="preserve">(summed across </w:t>
      </w:r>
      <w:r w:rsidR="0027250C" w:rsidRPr="0034358B">
        <w:t xml:space="preserve">the </w:t>
      </w:r>
      <w:r w:rsidR="00EF0B3C" w:rsidRPr="0034358B">
        <w:t xml:space="preserve">three observed species, </w:t>
      </w:r>
      <w:ins w:id="863" w:author="Nick.Tolimieri [2]" w:date="2022-09-07T09:52:00Z">
        <w:r w:rsidR="00E27D6D">
          <w:t xml:space="preserve">purple urchins </w:t>
        </w:r>
      </w:ins>
      <w:r w:rsidR="00602104" w:rsidRPr="00602104">
        <w:rPr>
          <w:i/>
        </w:rPr>
        <w:t>Strongylocentrotus</w:t>
      </w:r>
      <w:r w:rsidR="00EF0B3C" w:rsidRPr="0034358B">
        <w:rPr>
          <w:i/>
        </w:rPr>
        <w:t xml:space="preserve"> </w:t>
      </w:r>
      <w:r w:rsidR="00EF0B3C" w:rsidRPr="0034358B">
        <w:rPr>
          <w:i/>
        </w:rPr>
        <w:lastRenderedPageBreak/>
        <w:t>purpuratus</w:t>
      </w:r>
      <w:r w:rsidR="0034358B">
        <w:t>,</w:t>
      </w:r>
      <w:r w:rsidR="00EF0B3C" w:rsidRPr="0034358B">
        <w:t xml:space="preserve"> </w:t>
      </w:r>
      <w:ins w:id="864" w:author="Nick.Tolimieri [2]" w:date="2022-09-07T09:52:00Z">
        <w:r w:rsidR="00E27D6D">
          <w:t xml:space="preserve">green urchins </w:t>
        </w:r>
      </w:ins>
      <w:r w:rsidR="00EF0B3C" w:rsidRPr="0034358B">
        <w:rPr>
          <w:i/>
        </w:rPr>
        <w:t>S. droebachiensis</w:t>
      </w:r>
      <w:r w:rsidR="0027250C" w:rsidRPr="0034358B">
        <w:rPr>
          <w:i/>
        </w:rPr>
        <w:t>,</w:t>
      </w:r>
      <w:r w:rsidR="00EF0B3C" w:rsidRPr="0034358B">
        <w:t xml:space="preserve"> and </w:t>
      </w:r>
      <w:ins w:id="865" w:author="Nick.Tolimieri [2]" w:date="2022-09-07T09:53:00Z">
        <w:r w:rsidR="00E27D6D">
          <w:t xml:space="preserve">red urchins </w:t>
        </w:r>
      </w:ins>
      <w:r w:rsidR="00EF0B3C" w:rsidRPr="0034358B">
        <w:rPr>
          <w:i/>
        </w:rPr>
        <w:t>Mesocentrotus franciscanus</w:t>
      </w:r>
      <w:r w:rsidR="00EF0B3C" w:rsidRPr="0034358B">
        <w:t>)</w:t>
      </w:r>
      <w:r w:rsidR="00EF0B3C">
        <w:t xml:space="preserve"> and kelp</w:t>
      </w:r>
      <w:r w:rsidR="00AC1EC9">
        <w:t xml:space="preserve"> stipe density. For the analyses, we included three kelps species and one combined taxon: </w:t>
      </w:r>
      <w:r w:rsidR="00EF0B3C">
        <w:t xml:space="preserve">each </w:t>
      </w:r>
      <w:r w:rsidR="00987E2B">
        <w:t>the two</w:t>
      </w:r>
      <w:r w:rsidR="00EF0B3C">
        <w:t xml:space="preserve"> major </w:t>
      </w:r>
      <w:r w:rsidR="00FC2DA4">
        <w:t>surface-canopy</w:t>
      </w:r>
      <w:r w:rsidR="00EF0B3C">
        <w:t xml:space="preserve"> </w:t>
      </w:r>
      <w:r w:rsidR="00987E2B">
        <w:t xml:space="preserve">kelps </w:t>
      </w:r>
      <w:r w:rsidR="00EF0B3C">
        <w:rPr>
          <w:i/>
        </w:rPr>
        <w:t>Macrocystis</w:t>
      </w:r>
      <w:r w:rsidR="00EF0B3C">
        <w:t xml:space="preserve"> and </w:t>
      </w:r>
      <w:r w:rsidR="00EF0B3C">
        <w:rPr>
          <w:i/>
        </w:rPr>
        <w:t>Nereocystis</w:t>
      </w:r>
      <w:r w:rsidR="003117B2">
        <w:t xml:space="preserve">, </w:t>
      </w:r>
      <w:r w:rsidR="00987E2B">
        <w:t xml:space="preserve">the </w:t>
      </w:r>
      <w:r w:rsidR="003F63BB">
        <w:t>mid-water canopy</w:t>
      </w:r>
      <w:r w:rsidR="00987E2B">
        <w:t xml:space="preserve"> kelp </w:t>
      </w:r>
      <w:r w:rsidR="00EF0B3C">
        <w:rPr>
          <w:i/>
        </w:rPr>
        <w:t>Pterygophora</w:t>
      </w:r>
      <w:r w:rsidR="003117B2">
        <w:t xml:space="preserve">, and </w:t>
      </w:r>
      <w:r w:rsidR="00987E2B">
        <w:t xml:space="preserve">the sum of </w:t>
      </w:r>
      <w:r w:rsidR="003117B2">
        <w:t xml:space="preserve">other stipitate </w:t>
      </w:r>
      <w:r w:rsidR="00EF0B3C">
        <w:t>species</w:t>
      </w:r>
      <w:r w:rsidR="0097011C">
        <w:t xml:space="preserve"> which are </w:t>
      </w:r>
      <w:r w:rsidR="009809AE">
        <w:t xml:space="preserve">mostly understory species </w:t>
      </w:r>
      <w:r w:rsidR="00804E20">
        <w:t>(Table S2)</w:t>
      </w:r>
      <w:r w:rsidR="004606D7">
        <w:t>,</w:t>
      </w:r>
      <w:r w:rsidR="00804E20">
        <w:t xml:space="preserve"> </w:t>
      </w:r>
      <w:r w:rsidR="00EF0B3C">
        <w:t xml:space="preserve">at three scales: the region-scale (using </w:t>
      </w:r>
      <w:r>
        <w:t>the mean of the five sites in each year</w:t>
      </w:r>
      <w:r w:rsidR="00EF0B3C">
        <w:t>),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p>
    <w:p w14:paraId="2D298350" w14:textId="5220943F" w:rsidR="00471A3D" w:rsidRDefault="00EF0B3C">
      <w:pPr>
        <w:spacing w:before="120" w:after="120"/>
      </w:pPr>
      <w:r>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E878A1">
        <w:instrText xml:space="preserve"> ADDIN EN.CITE </w:instrTex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E878A1">
        <w:instrText xml:space="preserve"> ADDIN EN.CITE.DATA </w:instrText>
      </w:r>
      <w:r w:rsidR="00E878A1">
        <w:fldChar w:fldCharType="end"/>
      </w:r>
      <w:r w:rsidR="00E878A1">
        <w:fldChar w:fldCharType="separate"/>
      </w:r>
      <w:r w:rsidR="00E878A1">
        <w:rPr>
          <w:noProof/>
        </w:rPr>
        <w:t>(Maunder &amp; Punt 2004, Potts &amp; Elith 2006)</w:t>
      </w:r>
      <w:r w:rsidR="00E878A1">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glmer’ package R). We considered a range of covariates as independent predictors (see next paragraph) and used weights to adjust for variation in the total volume sampled among strata (the weight for a given stratum was the total volume of fish transects of each stratum divided by the </w:t>
      </w:r>
      <w:r>
        <w:lastRenderedPageBreak/>
        <w:t>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lmer’ package in R). As above, we included transect volume per stratum as a weighting factor to account for differences in sampling effort.</w:t>
      </w:r>
    </w:p>
    <w:p w14:paraId="2C9F5986" w14:textId="7B14A7D8"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stipitate kelps, </w:t>
      </w:r>
      <w:r w:rsidR="00096130">
        <w:rPr>
          <w:color w:val="000000" w:themeColor="text1"/>
        </w:rPr>
        <w:t>(2) the sum of the surface-canopy kelps (</w:t>
      </w:r>
      <w:r w:rsidR="00096130" w:rsidRPr="00F57261">
        <w:rPr>
          <w:i/>
          <w:color w:val="000000" w:themeColor="text1"/>
        </w:rPr>
        <w:t>Macrocystis</w:t>
      </w:r>
      <w:r w:rsidR="00096130">
        <w:rPr>
          <w:i/>
          <w:color w:val="000000" w:themeColor="text1"/>
        </w:rPr>
        <w:t xml:space="preserve"> </w:t>
      </w:r>
      <w:r w:rsidR="00096130" w:rsidRPr="00F10156">
        <w:rPr>
          <w:color w:val="000000" w:themeColor="text1"/>
        </w:rPr>
        <w:t xml:space="preserve">and </w:t>
      </w:r>
      <w:r w:rsidR="00096130" w:rsidRPr="00F57261">
        <w:rPr>
          <w:i/>
          <w:color w:val="000000" w:themeColor="text1"/>
        </w:rPr>
        <w:t>Nereocystis</w:t>
      </w:r>
      <w:r w:rsidR="00096130">
        <w:rPr>
          <w:color w:val="000000" w:themeColor="text1"/>
        </w:rPr>
        <w:t xml:space="preserve">) with and without </w:t>
      </w:r>
      <w:r w:rsidR="00096130">
        <w:rPr>
          <w:i/>
          <w:color w:val="000000" w:themeColor="text1"/>
        </w:rPr>
        <w:t>Pterygophora</w:t>
      </w:r>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stipitat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r w:rsidR="00F57261" w:rsidRPr="00F57261">
        <w:rPr>
          <w:i/>
          <w:color w:val="000000" w:themeColor="text1"/>
        </w:rPr>
        <w:t>Macrocystis, Nereocystis</w:t>
      </w:r>
      <w:r w:rsidR="00F57261">
        <w:rPr>
          <w:i/>
          <w:color w:val="000000" w:themeColor="text1"/>
        </w:rPr>
        <w:t xml:space="preserve">, </w:t>
      </w:r>
      <w:r w:rsidR="00F57261" w:rsidRPr="00F57261">
        <w:rPr>
          <w:i/>
          <w:color w:val="000000" w:themeColor="text1"/>
        </w:rPr>
        <w:t>Pterygophora</w:t>
      </w:r>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AICc </w:t>
      </w:r>
      <w:r w:rsidR="00E878A1">
        <w:fldChar w:fldCharType="begin"/>
      </w:r>
      <w:r w:rsidR="00E878A1">
        <w:instrText xml:space="preserve"> ADDIN EN.CITE &lt;EndNote&gt;&lt;Cite&gt;&lt;Author&gt;Burnham&lt;/Author&gt;&lt;Year&gt;1998&lt;/Year&gt;&lt;RecNum&gt;5190&lt;/RecNum&gt;&lt;DisplayText&gt;(Burnham &amp;amp;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E878A1">
        <w:fldChar w:fldCharType="separate"/>
      </w:r>
      <w:r w:rsidR="00E878A1">
        <w:rPr>
          <w:noProof/>
        </w:rPr>
        <w:t>(Burnham &amp; Anderson 1998)</w:t>
      </w:r>
      <w:r w:rsidR="00E878A1">
        <w:fldChar w:fldCharType="end"/>
      </w:r>
      <w:r>
        <w:t xml:space="preserve">. </w:t>
      </w:r>
    </w:p>
    <w:p w14:paraId="783A2BC3" w14:textId="5F7B1291" w:rsidR="00471A3D" w:rsidRDefault="009D1439">
      <w:pPr>
        <w:pStyle w:val="Heading1"/>
        <w:spacing w:before="120"/>
      </w:pPr>
      <w:bookmarkStart w:id="866" w:name="_zg3uzw3q29am" w:colFirst="0" w:colLast="0"/>
      <w:bookmarkEnd w:id="866"/>
      <w:r>
        <w:t xml:space="preserve">3. </w:t>
      </w:r>
      <w:r w:rsidR="00EF0B3C">
        <w:t>Results</w:t>
      </w:r>
    </w:p>
    <w:p w14:paraId="6AADDFFB" w14:textId="6E57B3DF" w:rsidR="00471A3D" w:rsidRDefault="009D1439">
      <w:pPr>
        <w:pStyle w:val="Heading2"/>
      </w:pPr>
      <w:bookmarkStart w:id="867" w:name="_f80bb2jl8g29" w:colFirst="0" w:colLast="0"/>
      <w:bookmarkEnd w:id="867"/>
      <w:r>
        <w:t xml:space="preserve">3.1 </w:t>
      </w:r>
      <w:r w:rsidR="00EF0B3C">
        <w:t>Sea surface temperature</w:t>
      </w:r>
    </w:p>
    <w:p w14:paraId="2B76A209" w14:textId="68B356FD" w:rsidR="00471A3D" w:rsidRDefault="00EF0B3C" w:rsidP="003A393C">
      <w:pPr>
        <w:rPr>
          <w:ins w:id="868" w:author="Nick.Tolimieri [2]" w:date="2022-09-06T14:15:00Z"/>
        </w:rPr>
      </w:pPr>
      <w:r>
        <w:t xml:space="preserve">The warmest mean monthly SST at our sites (between 2003 and 2021) occurred in 2013 (Fig. 1a) with anomalously warm temperatures </w:t>
      </w:r>
      <w:ins w:id="869" w:author="Nick.Tolimieri [2]" w:date="2022-09-06T14:02:00Z">
        <w:r w:rsidR="00755196">
          <w:t>(</w:t>
        </w:r>
      </w:ins>
      <w:ins w:id="870" w:author="Nick.Tolimieri [2]" w:date="2022-09-06T14:03:00Z">
        <w:r w:rsidR="00755196">
          <w:t>&gt; 1.0 s.d. above the long-term average</w:t>
        </w:r>
      </w:ins>
      <w:ins w:id="871" w:author="Nick.Tolimieri [2]" w:date="2022-09-06T14:09:00Z">
        <w:r w:rsidR="0005668D">
          <w:t xml:space="preserve"> in Fig. S3</w:t>
        </w:r>
      </w:ins>
      <w:ins w:id="872" w:author="Nick.Tolimieri [2]" w:date="2022-09-06T14:03:00Z">
        <w:r w:rsidR="00755196">
          <w:t xml:space="preserve">) </w:t>
        </w:r>
      </w:ins>
      <w:r>
        <w:t xml:space="preserve">in both July and September </w:t>
      </w:r>
      <w:r w:rsidRPr="00B30711">
        <w:t xml:space="preserve">(Figs. S2 &amp; </w:t>
      </w:r>
      <w:commentRangeStart w:id="873"/>
      <w:r w:rsidRPr="00B30711">
        <w:t>S3</w:t>
      </w:r>
      <w:commentRangeEnd w:id="873"/>
      <w:r w:rsidR="00D9376B" w:rsidRPr="00B30711">
        <w:rPr>
          <w:rStyle w:val="CommentReference"/>
        </w:rPr>
        <w:commentReference w:id="873"/>
      </w:r>
      <w:r w:rsidRPr="00B30711">
        <w:t>),</w:t>
      </w:r>
      <w:r>
        <w:t xml:space="preserve"> before the development of the MHW in the boreal winter of 2013-2014 (Bond et al 2014).</w:t>
      </w:r>
      <w:ins w:id="874" w:author="Nick.Tolimieri [2]" w:date="2022-09-06T11:57:00Z">
        <w:r w:rsidR="00B0213D">
          <w:t xml:space="preserve"> </w:t>
        </w:r>
      </w:ins>
      <w:del w:id="875" w:author="Nick.Tolimieri [2]" w:date="2022-09-06T11:57:00Z">
        <w:r w:rsidDel="00B0213D">
          <w:delText xml:space="preserve"> </w:delText>
        </w:r>
      </w:del>
      <w:r>
        <w:t xml:space="preserve">In 2013 the mean SST of the warmest month peaked at 15.1°C (± 1.32 s.d.), after which SST declined each year through 2017 before spiking </w:t>
      </w:r>
      <w:r>
        <w:lastRenderedPageBreak/>
        <w:t xml:space="preserve">again in 2019 to 14.9°C (± 1.11 s.d.). </w:t>
      </w:r>
      <w:del w:id="876" w:author="Nick.Tolimieri [2]" w:date="2022-09-06T15:23:00Z">
        <w:r w:rsidRPr="0005668D" w:rsidDel="00D03DD5">
          <w:rPr>
            <w:color w:val="000000" w:themeColor="text1"/>
            <w:highlight w:val="yellow"/>
            <w:rPrChange w:id="877" w:author="Nick.Tolimieri [2]" w:date="2022-09-06T14:09:00Z">
              <w:rPr/>
            </w:rPrChange>
          </w:rPr>
          <w:delText>Thus the 2014-2016 MHW was not the predominant temperature pattern in the coastal region of our study sites.</w:delText>
        </w:r>
        <w:r w:rsidRPr="0005668D" w:rsidDel="00D03DD5">
          <w:rPr>
            <w:color w:val="000000" w:themeColor="text1"/>
            <w:rPrChange w:id="878" w:author="Nick.Tolimieri [2]" w:date="2022-09-06T14:09:00Z">
              <w:rPr/>
            </w:rPrChange>
          </w:rPr>
          <w:delText xml:space="preserve"> </w:delText>
        </w:r>
      </w:del>
      <w:r>
        <w:t>However, warm SST in 2019 does align with a 2019 MH</w:t>
      </w:r>
      <w:r w:rsidRPr="00DD1DFC">
        <w:t xml:space="preserve">W </w:t>
      </w:r>
      <w:r w:rsidR="00E878A1">
        <w:fldChar w:fldCharType="begin"/>
      </w:r>
      <w:r w:rsidR="00E878A1">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E878A1">
        <w:fldChar w:fldCharType="separate"/>
      </w:r>
      <w:r w:rsidR="00E878A1">
        <w:rPr>
          <w:noProof/>
        </w:rPr>
        <w:t>(Harvey et al. 2022)</w:t>
      </w:r>
      <w:r w:rsidR="00E878A1">
        <w:fldChar w:fldCharType="end"/>
      </w:r>
      <w:r>
        <w:t>.</w:t>
      </w:r>
      <w:r w:rsidR="0025518C">
        <w:t xml:space="preserve"> </w:t>
      </w:r>
      <w:r>
        <w:t xml:space="preserve">There were </w:t>
      </w:r>
      <w:r w:rsidR="00FB5F01">
        <w:t xml:space="preserve">also </w:t>
      </w:r>
      <w:r>
        <w:t>warm periods in both 2020 and 2021</w:t>
      </w:r>
      <w:ins w:id="879" w:author="Nick.Tolimieri [2]" w:date="2022-09-06T14:08:00Z">
        <w:r w:rsidR="0005668D">
          <w:t>, but</w:t>
        </w:r>
      </w:ins>
      <w:del w:id="880" w:author="Nick.Tolimieri [2]" w:date="2022-09-06T14:08:00Z">
        <w:r w:rsidDel="0005668D">
          <w:delText>; however</w:delText>
        </w:r>
      </w:del>
      <w:r>
        <w:t xml:space="preserve"> these periods were short enough that they did not register as high when averaged by month (Fig</w:t>
      </w:r>
      <w:del w:id="881" w:author="Nick.Tolimieri [2]" w:date="2022-09-06T14:08:00Z">
        <w:r w:rsidDel="0005668D">
          <w:delText>s. S2 &amp;</w:delText>
        </w:r>
      </w:del>
      <w:ins w:id="882" w:author="Nick.Tolimieri [2]" w:date="2022-09-06T14:08:00Z">
        <w:r w:rsidR="0005668D">
          <w:t>.</w:t>
        </w:r>
      </w:ins>
      <w:r>
        <w:t xml:space="preserve"> S3).</w:t>
      </w:r>
      <w:r w:rsidR="005A3E26">
        <w:t xml:space="preserve"> SST was warmest at Destruction Island and coolest at Tatoosh/Neah Bay (Fig. 1a).</w:t>
      </w:r>
      <w:ins w:id="883" w:author="Nick.Tolimieri [2]" w:date="2022-09-06T11:58:00Z">
        <w:r w:rsidR="00B0213D">
          <w:t xml:space="preserve"> </w:t>
        </w:r>
      </w:ins>
      <w:ins w:id="884" w:author="Nick.Tolimieri [2]" w:date="2022-09-06T11:59:00Z">
        <w:r w:rsidR="00FD4247">
          <w:t xml:space="preserve">While 2013 and 2019 mark the highest recent SST, temperatures were actually higher in 1994 and 1997 </w:t>
        </w:r>
      </w:ins>
      <w:ins w:id="885" w:author="Nick.Tolimieri [2]" w:date="2022-09-06T12:00:00Z">
        <w:r w:rsidR="00FD4247">
          <w:t>(Fig. S2)</w:t>
        </w:r>
        <w:r w:rsidR="003A393C">
          <w:t>, approaching and exceeding 16</w:t>
        </w:r>
      </w:ins>
      <w:ins w:id="886" w:author="Nick.Tolimieri [2]" w:date="2022-09-06T12:02:00Z">
        <w:r w:rsidR="003A393C">
          <w:t>°</w:t>
        </w:r>
      </w:ins>
      <w:ins w:id="887" w:author="Nick.Tolimieri [2]" w:date="2022-09-06T12:01:00Z">
        <w:r w:rsidR="003A393C">
          <w:t xml:space="preserve"> </w:t>
        </w:r>
      </w:ins>
      <w:ins w:id="888" w:author="Nick.Tolimieri [2]" w:date="2022-09-06T12:00:00Z">
        <w:r w:rsidR="003A393C">
          <w:t>C in the</w:t>
        </w:r>
      </w:ins>
      <w:ins w:id="889" w:author="Nick.Tolimieri [2]" w:date="2022-09-06T14:15:00Z">
        <w:r w:rsidR="0005668D">
          <w:t>se</w:t>
        </w:r>
      </w:ins>
      <w:ins w:id="890" w:author="Nick.Tolimieri [2]" w:date="2022-09-06T12:00:00Z">
        <w:r w:rsidR="003A393C">
          <w:t xml:space="preserve"> El Nino years.</w:t>
        </w:r>
        <w:r w:rsidR="00FD4247">
          <w:t xml:space="preserve"> </w:t>
        </w:r>
      </w:ins>
    </w:p>
    <w:p w14:paraId="24BCCF91" w14:textId="77777777" w:rsidR="00666EBE" w:rsidRDefault="008245DB">
      <w:pPr>
        <w:rPr>
          <w:ins w:id="891" w:author="Nick.Tolimieri [2]" w:date="2022-09-07T13:28:00Z"/>
        </w:rPr>
      </w:pPr>
      <w:del w:id="892" w:author="Nick.Tolimieri [2]" w:date="2022-09-06T15:21:00Z">
        <w:r w:rsidDel="00062C9E">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Del="00062C9E">
          <w:delInstrText xml:space="preserve"> ADDIN EN.CITE </w:delInstrText>
        </w:r>
        <w:r w:rsidDel="00062C9E">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Del="00062C9E">
          <w:delInstrText xml:space="preserve"> ADDIN EN.CITE.DATA </w:delInstrText>
        </w:r>
        <w:r w:rsidDel="00062C9E">
          <w:fldChar w:fldCharType="end"/>
        </w:r>
        <w:r w:rsidDel="00062C9E">
          <w:fldChar w:fldCharType="separate"/>
        </w:r>
        <w:r w:rsidDel="00062C9E">
          <w:rPr>
            <w:noProof/>
          </w:rPr>
          <w:delText>(Camus &amp; Buschmann 2017, Supratya et al. 2020)</w:delText>
        </w:r>
        <w:r w:rsidDel="00062C9E">
          <w:fldChar w:fldCharType="end"/>
        </w:r>
        <w:r w:rsidR="00DD18BE" w:rsidDel="00062C9E">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DD18BE" w:rsidDel="00062C9E">
          <w:delInstrText xml:space="preserve"> ADDIN EN.CITE </w:delInstrText>
        </w:r>
        <w:r w:rsidR="00DD18BE" w:rsidDel="00062C9E">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DD18BE" w:rsidDel="00062C9E">
          <w:delInstrText xml:space="preserve"> ADDIN EN.CITE.DATA </w:delInstrText>
        </w:r>
        <w:r w:rsidR="00DD18BE" w:rsidDel="00062C9E">
          <w:fldChar w:fldCharType="end"/>
        </w:r>
        <w:r w:rsidR="00DD18BE" w:rsidDel="00062C9E">
          <w:fldChar w:fldCharType="separate"/>
        </w:r>
        <w:r w:rsidR="00DD18BE" w:rsidDel="00062C9E">
          <w:rPr>
            <w:noProof/>
          </w:rPr>
          <w:delText>Hobday et al. (2016)</w:delText>
        </w:r>
        <w:r w:rsidR="00DD18BE" w:rsidDel="00062C9E">
          <w:fldChar w:fldCharType="end"/>
        </w:r>
      </w:del>
      <w:ins w:id="893" w:author="Nick.Tolimieri [2]" w:date="2022-09-06T15:10:00Z">
        <w:r w:rsidR="009E6810">
          <w:t xml:space="preserve">Tatoosh Island and Neah Bay, as well as Cape Alava, had very few days above </w:t>
        </w:r>
        <w:r w:rsidR="009E6810" w:rsidRPr="009E6810">
          <w:t>15° C</w:t>
        </w:r>
      </w:ins>
      <w:ins w:id="894" w:author="Nick.Tolimieri [2]" w:date="2022-09-06T15:23:00Z">
        <w:r w:rsidR="00640FF9">
          <w:t xml:space="preserve"> </w:t>
        </w:r>
      </w:ins>
      <w:ins w:id="895" w:author="Nick.Tolimieri [2]" w:date="2022-09-06T15:10:00Z">
        <w:r w:rsidR="009E6810">
          <w:t>from 2014-2016 (</w:t>
        </w:r>
      </w:ins>
      <w:ins w:id="896" w:author="Nick.Tolimieri [2]" w:date="2022-09-06T15:11:00Z">
        <w:r w:rsidR="009E6810">
          <w:t xml:space="preserve">two and six days respectively, Table S6). Cape Johnson had 6-15 days per year above </w:t>
        </w:r>
        <w:r w:rsidR="009E6810" w:rsidRPr="009E6810">
          <w:t>15° C</w:t>
        </w:r>
        <w:r w:rsidR="009E6810">
          <w:t xml:space="preserve"> (</w:t>
        </w:r>
      </w:ins>
      <w:ins w:id="897" w:author="Nick.Tolimieri [2]" w:date="2022-09-06T15:12:00Z">
        <w:r w:rsidR="009E6810">
          <w:t xml:space="preserve">29 total) from 2014-2016, while Destruction Island was the warmest with 101 days (27-39 days) above </w:t>
        </w:r>
        <w:r w:rsidR="009E6810" w:rsidRPr="009E6810">
          <w:t>15° C</w:t>
        </w:r>
        <w:r w:rsidR="009E6810">
          <w:t xml:space="preserve">.  </w:t>
        </w:r>
      </w:ins>
      <w:ins w:id="898" w:author="Nick.Tolimieri [2]" w:date="2022-09-06T15:13:00Z">
        <w:r w:rsidR="009E6810">
          <w:t xml:space="preserve">Sites tended to be warmer in 2013 with 25 or more days above </w:t>
        </w:r>
        <w:r w:rsidR="009E6810" w:rsidRPr="009E6810">
          <w:t>15° C</w:t>
        </w:r>
        <w:r w:rsidR="009E6810">
          <w:t>, except for  Tatoosh Island and Neah Bay, which had only five days</w:t>
        </w:r>
        <w:r w:rsidR="00671639">
          <w:t xml:space="preserve"> above </w:t>
        </w:r>
      </w:ins>
      <w:ins w:id="899" w:author="Nick.Tolimieri [2]" w:date="2022-09-06T15:14:00Z">
        <w:r w:rsidR="00671639" w:rsidRPr="00671639">
          <w:t>15° C</w:t>
        </w:r>
        <w:r w:rsidR="00084171">
          <w:t xml:space="preserve"> (Table S6)</w:t>
        </w:r>
        <w:r w:rsidR="00671639">
          <w:t>.</w:t>
        </w:r>
        <w:r w:rsidR="00F10EDC">
          <w:t xml:space="preserve"> </w:t>
        </w:r>
      </w:ins>
    </w:p>
    <w:p w14:paraId="73619E41" w14:textId="7213F6EC" w:rsidR="008750BB" w:rsidRDefault="00BE7D5F">
      <w:ins w:id="900" w:author="Nick.Tolimieri [2]" w:date="2022-09-06T15:15:00Z">
        <w:r>
          <w:t>The 2014-2016 years do stand out for all sites in terms of increased MHW statistics with more events and longer durations for all sites</w:t>
        </w:r>
      </w:ins>
      <w:ins w:id="901" w:author="Nick.Tolimieri [2]" w:date="2022-09-07T13:31:00Z">
        <w:r w:rsidR="003D644E">
          <w:t xml:space="preserve"> compared to most other years since 1992, with the exception of 1994 and 1997 (Fig. S4, Table S6)</w:t>
        </w:r>
      </w:ins>
      <w:ins w:id="902" w:author="Nick.Tolimieri [2]" w:date="2022-09-06T15:16:00Z">
        <w:r>
          <w:t>.</w:t>
        </w:r>
        <w:r w:rsidR="00B816D1">
          <w:t xml:space="preserve"> However, </w:t>
        </w:r>
      </w:ins>
      <w:ins w:id="903" w:author="Nick.Tolimieri [2]" w:date="2022-09-06T15:17:00Z">
        <w:r w:rsidR="00B816D1">
          <w:t>many of the MHW events</w:t>
        </w:r>
      </w:ins>
      <w:ins w:id="904" w:author="Nick.Tolimieri [2]" w:date="2022-09-13T15:15:00Z">
        <w:r w:rsidR="00B30711">
          <w:t xml:space="preserve"> during the 2014-2016 period</w:t>
        </w:r>
      </w:ins>
      <w:ins w:id="905" w:author="Nick.Tolimieri [2]" w:date="2022-09-06T15:17:00Z">
        <w:r w:rsidR="00B816D1">
          <w:t>, defined in terms of anomalies, occu</w:t>
        </w:r>
      </w:ins>
      <w:ins w:id="906" w:author="Nick.Tolimieri [2]" w:date="2022-09-13T15:28:00Z">
        <w:r w:rsidR="007A07BA">
          <w:t>r</w:t>
        </w:r>
      </w:ins>
      <w:ins w:id="907" w:author="Nick.Tolimieri [2]" w:date="2022-09-06T15:17:00Z">
        <w:r w:rsidR="00B816D1">
          <w:t>r</w:t>
        </w:r>
      </w:ins>
      <w:ins w:id="908" w:author="Nick.Tolimieri [2]" w:date="2022-09-13T15:28:00Z">
        <w:r w:rsidR="007A07BA">
          <w:t>ed</w:t>
        </w:r>
      </w:ins>
      <w:ins w:id="909" w:author="Nick.Tolimieri [2]" w:date="2022-09-06T15:17:00Z">
        <w:r w:rsidR="00B816D1">
          <w:t xml:space="preserve"> in</w:t>
        </w:r>
      </w:ins>
      <w:ins w:id="910" w:author="Nick.Tolimieri [2]" w:date="2022-09-13T15:28:00Z">
        <w:r w:rsidR="007A07BA">
          <w:t xml:space="preserve"> in </w:t>
        </w:r>
      </w:ins>
      <w:ins w:id="911" w:author="Nick.Tolimieri [2]" w:date="2022-09-06T15:17:00Z">
        <w:r w:rsidR="00B816D1">
          <w:t xml:space="preserve">early summer or </w:t>
        </w:r>
      </w:ins>
      <w:ins w:id="912" w:author="Nick.Tolimieri [2]" w:date="2022-09-06T15:18:00Z">
        <w:r w:rsidR="00B816D1">
          <w:t>autumn</w:t>
        </w:r>
      </w:ins>
      <w:ins w:id="913" w:author="Nick.Tolimieri [2]" w:date="2022-09-13T15:28:00Z">
        <w:r w:rsidR="007A07BA">
          <w:t xml:space="preserve"> when temperatures were more moderate (</w:t>
        </w:r>
      </w:ins>
      <w:ins w:id="914" w:author="Nick.Tolimieri [2]" w:date="2022-09-06T15:18:00Z">
        <w:r w:rsidR="00B816D1">
          <w:t xml:space="preserve">Fig. </w:t>
        </w:r>
      </w:ins>
      <w:ins w:id="915" w:author="Nick.Tolimieri [2]" w:date="2022-09-13T15:29:00Z">
        <w:r w:rsidR="00874E8C">
          <w:t>S</w:t>
        </w:r>
        <w:r w:rsidR="00164FFF">
          <w:t>3</w:t>
        </w:r>
        <w:r w:rsidR="00874E8C">
          <w:t xml:space="preserve">2 &amp; </w:t>
        </w:r>
      </w:ins>
      <w:ins w:id="916" w:author="Nick.Tolimieri [2]" w:date="2022-09-06T15:18:00Z">
        <w:r w:rsidR="00B816D1">
          <w:t>S4), and thus</w:t>
        </w:r>
      </w:ins>
      <w:ins w:id="917" w:author="Nick.Tolimieri [2]" w:date="2022-09-13T15:28:00Z">
        <w:r w:rsidR="00874E8C">
          <w:t>,</w:t>
        </w:r>
      </w:ins>
      <w:ins w:id="918" w:author="Nick.Tolimieri [2]" w:date="2022-09-13T15:34:00Z">
        <w:r w:rsidR="00164FFF">
          <w:t xml:space="preserve"> these MHWs</w:t>
        </w:r>
      </w:ins>
      <w:ins w:id="919" w:author="Nick.Tolimieri [2]" w:date="2022-09-06T15:18:00Z">
        <w:r w:rsidR="00B816D1">
          <w:t xml:space="preserve"> may have not exceeded the kelp temperature thresholds locally.</w:t>
        </w:r>
      </w:ins>
      <w:ins w:id="920" w:author="Nick.Tolimieri [2]" w:date="2022-09-07T13:29:00Z">
        <w:r w:rsidR="00666EBE">
          <w:t xml:space="preserve"> </w:t>
        </w:r>
      </w:ins>
      <w:ins w:id="921" w:author="Nick.Tolimieri [2]" w:date="2022-09-13T15:16:00Z">
        <w:r w:rsidR="00B30711">
          <w:t>While 2013 had fewer MHW days</w:t>
        </w:r>
      </w:ins>
      <w:ins w:id="922" w:author="Nick.Tolimieri [2]" w:date="2022-09-13T15:26:00Z">
        <w:r w:rsidR="007A07BA">
          <w:t xml:space="preserve"> and events</w:t>
        </w:r>
      </w:ins>
      <w:ins w:id="923" w:author="Nick.Tolimieri [2]" w:date="2022-09-13T15:16:00Z">
        <w:r w:rsidR="00B30711">
          <w:t xml:space="preserve">, these occurred at the warmest time of year (Fig. </w:t>
        </w:r>
      </w:ins>
      <w:ins w:id="924" w:author="Nick.Tolimieri [2]" w:date="2022-09-13T15:29:00Z">
        <w:r w:rsidR="00874E8C">
          <w:t>S</w:t>
        </w:r>
        <w:r w:rsidR="00164FFF">
          <w:t>3</w:t>
        </w:r>
        <w:r w:rsidR="00874E8C">
          <w:t xml:space="preserve"> &amp; </w:t>
        </w:r>
      </w:ins>
      <w:ins w:id="925" w:author="Nick.Tolimieri [2]" w:date="2022-09-13T15:16:00Z">
        <w:r w:rsidR="00B30711">
          <w:t>S4)</w:t>
        </w:r>
      </w:ins>
      <w:ins w:id="926" w:author="Nick.Tolimieri [2]" w:date="2022-09-13T15:17:00Z">
        <w:r w:rsidR="00B30711">
          <w:t xml:space="preserve"> resulting in a warmer overall year in terms of maximum monthly mean SST</w:t>
        </w:r>
      </w:ins>
      <w:ins w:id="927" w:author="Nick.Tolimieri [2]" w:date="2022-09-13T15:35:00Z">
        <w:r w:rsidR="00164FFF">
          <w:t xml:space="preserve"> and the number of days that exceeded </w:t>
        </w:r>
      </w:ins>
      <w:ins w:id="928" w:author="Nick.Tolimieri [2]" w:date="2022-09-07T13:30:00Z">
        <w:r w:rsidR="00666EBE" w:rsidRPr="00671639">
          <w:t>15° C</w:t>
        </w:r>
      </w:ins>
      <w:ins w:id="929" w:author="Nick.Tolimieri [2]" w:date="2022-09-07T13:31:00Z">
        <w:r w:rsidR="00921661">
          <w:t xml:space="preserve"> (Table S6)</w:t>
        </w:r>
        <w:r w:rsidR="00666EBE">
          <w:t xml:space="preserve">. </w:t>
        </w:r>
      </w:ins>
    </w:p>
    <w:p w14:paraId="013304CC" w14:textId="7BFE8B8F" w:rsidR="00471A3D" w:rsidRDefault="009D1439">
      <w:pPr>
        <w:pStyle w:val="Heading2"/>
      </w:pPr>
      <w:bookmarkStart w:id="930" w:name="_5eofmerod4cl" w:colFirst="0" w:colLast="0"/>
      <w:bookmarkEnd w:id="930"/>
      <w:r>
        <w:t xml:space="preserve">3.2 </w:t>
      </w:r>
      <w:r w:rsidR="00EF0B3C">
        <w:t>Region-wide temporal trends</w:t>
      </w:r>
    </w:p>
    <w:p w14:paraId="1D4BAB34" w14:textId="3A7145FF"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 xml:space="preserve">area for </w:t>
      </w:r>
      <w:r>
        <w:lastRenderedPageBreak/>
        <w:t>both</w:t>
      </w:r>
      <w:r>
        <w:rPr>
          <w:i/>
        </w:rPr>
        <w:t xml:space="preserve"> Macrocystis</w:t>
      </w:r>
      <w:r>
        <w:t xml:space="preserve"> and </w:t>
      </w:r>
      <w:r>
        <w:rPr>
          <w:i/>
        </w:rPr>
        <w:t>Nereocystis</w:t>
      </w:r>
      <w:r>
        <w:t xml:space="preserve"> </w:t>
      </w:r>
      <w:r w:rsidR="003F63BB">
        <w:t xml:space="preserve">throughout the study area </w:t>
      </w:r>
      <w:r>
        <w:t xml:space="preserve">dropped to 337 ha in 2014, which was 47% of the mean </w:t>
      </w:r>
      <w:r w:rsidR="00E63861">
        <w:t xml:space="preserve">canopy area </w:t>
      </w:r>
      <w:r>
        <w:t xml:space="preserve">of the previous decade prior to high SST in 2013 (mean 2003-2012: 720 ha ± 116 sd). Canopy </w:t>
      </w:r>
      <w:r w:rsidR="0093026C">
        <w:t xml:space="preserve">cover </w:t>
      </w:r>
      <w:r>
        <w:t>along the Washington coast quickly recovered to earlier levels (Fig. 1b</w:t>
      </w:r>
      <w:r w:rsidR="005450F5">
        <w:t>, Fig. S4</w:t>
      </w:r>
      <w:r>
        <w:t>), averaging 645 ha (± 185 sd) for 2015-2020—or about 90% of that of the previous decade</w:t>
      </w:r>
      <w:r w:rsidR="00164689">
        <w:t xml:space="preserve"> (2003-2</w:t>
      </w:r>
      <w:r w:rsidR="0040085F">
        <w:t>0</w:t>
      </w:r>
      <w:r w:rsidR="00164689">
        <w:t>12)</w:t>
      </w:r>
      <w:r>
        <w:t xml:space="preserve"> prior to the warming in 2013-2014. For both canopy species </w:t>
      </w:r>
      <w:r>
        <w:rPr>
          <w:i/>
        </w:rPr>
        <w:t>Macrocystis</w:t>
      </w:r>
      <w:r>
        <w:t xml:space="preserve"> and </w:t>
      </w:r>
      <w:r>
        <w:rPr>
          <w:i/>
        </w:rPr>
        <w:t>Nereocystis</w:t>
      </w:r>
      <w:r>
        <w:t>, canopy area increased from 2015 through</w:t>
      </w:r>
      <w:r w:rsidR="004D2E10">
        <w:t xml:space="preserve"> 2020 with </w:t>
      </w:r>
      <w:r w:rsidR="003F63BB">
        <w:t xml:space="preserve">the annual species </w:t>
      </w:r>
      <w:r w:rsidR="003F63BB" w:rsidRPr="003F7E84">
        <w:rPr>
          <w:i/>
        </w:rPr>
        <w:t>Nereocystis</w:t>
      </w:r>
      <w:r w:rsidR="003F63BB">
        <w:t xml:space="preserve"> showing greater magnitude year-to-year variability</w:t>
      </w:r>
      <w:r>
        <w:t xml:space="preserve"> (Figs. 1b, S4). </w:t>
      </w:r>
    </w:p>
    <w:p w14:paraId="7AF399FE" w14:textId="1563EB95" w:rsidR="00471A3D" w:rsidRDefault="00EF0B3C">
      <w:r>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r>
        <w:rPr>
          <w:i/>
        </w:rPr>
        <w:t xml:space="preserve">Macrocystis </w:t>
      </w:r>
      <w:r>
        <w:t xml:space="preserve">and </w:t>
      </w:r>
      <w:r>
        <w:rPr>
          <w:i/>
        </w:rPr>
        <w:t xml:space="preserve">Nereocystis </w:t>
      </w:r>
      <w:r>
        <w:t xml:space="preserve">decreased in 2018, after which </w:t>
      </w:r>
      <w:r>
        <w:rPr>
          <w:i/>
        </w:rPr>
        <w:t xml:space="preserve">Macrocystis </w:t>
      </w:r>
      <w:r w:rsidR="00E63861">
        <w:t xml:space="preserve">stipe </w:t>
      </w:r>
      <w:r>
        <w:t xml:space="preserve">density remained at more than twice its 2015 level. </w:t>
      </w:r>
      <w:r>
        <w:rPr>
          <w:i/>
        </w:rPr>
        <w:t>Nereocystis</w:t>
      </w:r>
      <w:r>
        <w:t xml:space="preserve"> stipe density dropped in 2021 to levels similar to 2015 (Figs. 2a, S5). </w:t>
      </w:r>
      <w:r>
        <w:rPr>
          <w:i/>
        </w:rPr>
        <w:t xml:space="preserve">Pterygophora </w:t>
      </w:r>
      <w:r>
        <w:t xml:space="preserve">continued to nominally increase through 2019, but densities were largely similar for 2017-2021. At our specific dive sites, </w:t>
      </w:r>
      <w:r>
        <w:rPr>
          <w:i/>
        </w:rPr>
        <w:t>Macrocystis</w:t>
      </w:r>
      <w:r>
        <w:t xml:space="preserve"> stipe density was high at Neah Bay and Cape Johnson, while</w:t>
      </w:r>
      <w:r>
        <w:rPr>
          <w:i/>
        </w:rPr>
        <w:t xml:space="preserve"> Nereocystis</w:t>
      </w:r>
      <w:r>
        <w:t xml:space="preserve"> was prevalent at Tatoosh Island, Destruction Island, and Cape Alava (</w:t>
      </w:r>
      <w:r w:rsidR="005450F5">
        <w:t>Fig. S5</w:t>
      </w:r>
      <w:r>
        <w:t>). There are some differences between the canopy and stipe density data (Figs. S4 &amp; S5), but these are likely scale issues as the aerial canopy survey covers</w:t>
      </w:r>
      <w:del w:id="931" w:author="Nick.Tolimieri [2]" w:date="2022-09-13T14:17:00Z">
        <w:r w:rsidDel="00A64CF7">
          <w:delText xml:space="preserve"> </w:delText>
        </w:r>
        <w:r w:rsidR="00E63861" w:rsidDel="00A64CF7">
          <w:delText>s</w:delText>
        </w:r>
      </w:del>
      <w:r w:rsidR="00E63861">
        <w:t xml:space="preserve"> </w:t>
      </w:r>
      <w:r>
        <w:t>broader area than our stipe counts.</w:t>
      </w:r>
    </w:p>
    <w:p w14:paraId="6E67A224" w14:textId="380B119F" w:rsidR="00471A3D" w:rsidRDefault="00EF0B3C">
      <w:r>
        <w:t>Density of all three urchins increased in 2017 (Fig. 2b, S6), well after the short-lived drop in kelp abundance and warm SST in 2013</w:t>
      </w:r>
      <w:r w:rsidR="00E63861">
        <w:t xml:space="preserve"> and 2014</w:t>
      </w:r>
      <w:r>
        <w:t>. Purple urchins showed the largest increases from 0.011 urchins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Tatoosh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w:t>
      </w:r>
      <w:r w:rsidR="00164689">
        <w:lastRenderedPageBreak/>
        <w:t xml:space="preserve">in the 5-m </w:t>
      </w:r>
      <w:r w:rsidR="0040085F">
        <w:t xml:space="preserve">depth </w:t>
      </w:r>
      <w:r w:rsidR="00164689">
        <w:t xml:space="preserve">zone </w:t>
      </w:r>
      <w:r w:rsidR="008A15FF">
        <w:t>in</w:t>
      </w:r>
      <w:r w:rsidR="007949C2">
        <w:t xml:space="preserve"> 2021</w:t>
      </w:r>
      <w:ins w:id="932" w:author="Nick.Tolimieri [2]" w:date="2022-09-13T15:51:00Z">
        <w:r w:rsidR="005263C7">
          <w:t>. I</w:t>
        </w:r>
      </w:ins>
      <w:ins w:id="933" w:author="Nick.Tolimieri [2]" w:date="2022-09-13T15:50:00Z">
        <w:r w:rsidR="005263C7">
          <w:t>n the</w:t>
        </w:r>
      </w:ins>
      <w:ins w:id="934" w:author="Nick.Tolimieri [2]" w:date="2022-09-13T15:51:00Z">
        <w:r w:rsidR="005263C7">
          <w:t xml:space="preserve"> 10-m depth zone, </w:t>
        </w:r>
      </w:ins>
      <w:ins w:id="935" w:author="Nick.Tolimieri [2]" w:date="2022-09-13T15:50:00Z">
        <w:r w:rsidR="005263C7">
          <w:t>urchins increased to</w:t>
        </w:r>
      </w:ins>
      <w:del w:id="936" w:author="Nick.Tolimieri [2]" w:date="2022-09-13T15:50:00Z">
        <w:r w:rsidR="007949C2" w:rsidDel="005263C7">
          <w:delText xml:space="preserve"> </w:delText>
        </w:r>
        <w:r w:rsidR="00164689" w:rsidDel="005263C7">
          <w:delText xml:space="preserve">and </w:delText>
        </w:r>
        <w:r w:rsidR="008A15FF" w:rsidDel="005263C7">
          <w:delText>to</w:delText>
        </w:r>
      </w:del>
      <w:r w:rsidR="008A15FF">
        <w:t xml:space="preserve"> </w:t>
      </w:r>
      <w:r w:rsidR="008A15FF" w:rsidRPr="008A15FF">
        <w:t>9.5</w:t>
      </w:r>
      <w:r w:rsidR="00164689" w:rsidRPr="008A15FF">
        <w:t xml:space="preserve"> m</w:t>
      </w:r>
      <w:r w:rsidR="00164689" w:rsidRPr="008A15FF">
        <w:rPr>
          <w:vertAlign w:val="superscript"/>
        </w:rPr>
        <w:t>-2</w:t>
      </w:r>
      <w:del w:id="937" w:author="Nick.Tolimieri [2]" w:date="2022-09-13T15:51:00Z">
        <w:r w:rsidR="00164689" w:rsidDel="005263C7">
          <w:delText xml:space="preserve"> in the</w:delText>
        </w:r>
      </w:del>
      <w:r w:rsidR="008A15FF">
        <w:t xml:space="preserve"> </w:t>
      </w:r>
      <w:del w:id="938" w:author="Nick.Tolimieri [2]" w:date="2022-09-13T15:51:00Z">
        <w:r w:rsidR="00164689" w:rsidDel="005263C7">
          <w:delText>10-m depth zone</w:delText>
        </w:r>
        <w:r w:rsidR="007949C2" w:rsidDel="005263C7">
          <w:delText xml:space="preserve"> </w:delText>
        </w:r>
      </w:del>
      <w:r w:rsidR="007949C2">
        <w:t xml:space="preserve">in 2019 before dropping to </w:t>
      </w:r>
      <w:r w:rsidR="008A15FF" w:rsidRPr="008A15FF">
        <w:t>2.2 m</w:t>
      </w:r>
      <w:r w:rsidR="008A15FF" w:rsidRPr="008A15FF">
        <w:rPr>
          <w:vertAlign w:val="superscript"/>
        </w:rPr>
        <w:t>-2</w:t>
      </w:r>
      <w:r w:rsidR="007949C2">
        <w:t xml:space="preserve"> in 2021</w:t>
      </w:r>
      <w:r w:rsidR="00164689">
        <w:t xml:space="preserve"> (Fig. </w:t>
      </w:r>
      <w:del w:id="939" w:author="Nick.Tolimieri [2]" w:date="2022-09-13T14:21:00Z">
        <w:r w:rsidR="00164689" w:rsidDel="00A64CF7">
          <w:delText>S</w:delText>
        </w:r>
        <w:r w:rsidR="003656D8" w:rsidDel="00A64CF7">
          <w:delText>6</w:delText>
        </w:r>
      </w:del>
      <w:ins w:id="940" w:author="Nick.Tolimieri [2]" w:date="2022-09-13T14:21:00Z">
        <w:r w:rsidR="00A64CF7">
          <w:t>S7</w:t>
        </w:r>
      </w:ins>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w:t>
      </w:r>
      <w:del w:id="941" w:author="Nick.Tolimieri [2]" w:date="2022-09-13T15:55:00Z">
        <w:r w:rsidR="00882E30" w:rsidDel="005263C7">
          <w:delText xml:space="preserve"> back to earlier levels after 2017</w:delText>
        </w:r>
      </w:del>
      <w:ins w:id="942" w:author="Nick.Tolimieri [2]" w:date="2022-09-13T15:55:00Z">
        <w:r w:rsidR="005263C7">
          <w:t xml:space="preserve"> again</w:t>
        </w:r>
      </w:ins>
      <w:r w:rsidR="003656D8">
        <w:t xml:space="preserve"> </w:t>
      </w:r>
      <w:ins w:id="943" w:author="Nick.Tolimieri [2]" w:date="2022-09-13T15:57:00Z">
        <w:r w:rsidR="00754042">
          <w:t xml:space="preserve">after 2017 </w:t>
        </w:r>
      </w:ins>
      <w:r w:rsidR="003656D8">
        <w:t>(Fig. 2b, S6)</w:t>
      </w:r>
      <w:r w:rsidR="00882E30">
        <w:t>.</w:t>
      </w:r>
      <w:r>
        <w:t xml:space="preserve"> As we searched extensively for small, hidden urchins</w:t>
      </w:r>
      <w:r w:rsidR="00E63861">
        <w:t xml:space="preserve"> in all years of the study</w:t>
      </w:r>
      <w:r>
        <w:t xml:space="preserve">, it is unlikely that the low densities from early in the study period were due to a failure to count large numbers of </w:t>
      </w:r>
      <w:del w:id="944" w:author="Nick.Tolimieri [2]" w:date="2022-09-13T15:59:00Z">
        <w:r w:rsidDel="00034ACA">
          <w:delText xml:space="preserve">cryptic </w:delText>
        </w:r>
      </w:del>
      <w:ins w:id="945" w:author="Nick.Tolimieri [2]" w:date="2022-09-13T15:59:00Z">
        <w:r w:rsidR="00034ACA">
          <w:t xml:space="preserve">hidden </w:t>
        </w:r>
      </w:ins>
      <w:r>
        <w:t>urchins.</w:t>
      </w:r>
    </w:p>
    <w:p w14:paraId="18C420DD" w14:textId="0F86074F" w:rsidR="00471A3D" w:rsidRDefault="00FD1045">
      <w:r w:rsidRPr="00FD1045">
        <w:t>Blood stars (</w:t>
      </w:r>
      <w:r w:rsidRPr="00FD1045">
        <w:rPr>
          <w:i/>
        </w:rPr>
        <w:t xml:space="preserve">Henricia </w:t>
      </w:r>
      <w:r w:rsidRPr="00FD1045">
        <w:t>spp.) and leather stars (</w:t>
      </w:r>
      <w:r w:rsidRPr="00FD1045">
        <w:rPr>
          <w:i/>
        </w:rPr>
        <w:t>Dermasterias imbricata</w:t>
      </w:r>
      <w:r w:rsidRPr="00FD1045">
        <w:t>) were relatively common in our surveys, but other species were not (Fig 2c)</w:t>
      </w:r>
      <w:r w:rsidR="00EF0B3C" w:rsidRPr="00FD1045">
        <w:t>. We saw little evidence</w:t>
      </w:r>
      <w:r w:rsidR="00EF0B3C">
        <w:t xml:space="preserve"> for recovery following </w:t>
      </w:r>
      <w:r w:rsidR="003F7E84">
        <w:t xml:space="preserve">the </w:t>
      </w:r>
      <w:r w:rsidR="00EF0B3C">
        <w:t xml:space="preserve">declines from </w:t>
      </w:r>
      <w:r w:rsidR="00882E30">
        <w:t>SSWS</w:t>
      </w:r>
      <w:r w:rsidR="00EF0B3C">
        <w:t xml:space="preserve"> </w:t>
      </w:r>
      <w:r w:rsidR="0040085F">
        <w:t>observed</w:t>
      </w:r>
      <w:r w:rsidR="003F7E84">
        <w:t xml:space="preserve"> by </w:t>
      </w:r>
      <w:r w:rsidR="00E878A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instrText xml:space="preserve"> ADDIN EN.CITE </w:instrText>
      </w:r>
      <w:r w:rsidR="00E878A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instrText xml:space="preserve"> ADDIN EN.CITE.DATA </w:instrText>
      </w:r>
      <w:r w:rsidR="00E878A1">
        <w:fldChar w:fldCharType="end"/>
      </w:r>
      <w:r w:rsidR="00E878A1">
        <w:fldChar w:fldCharType="separate"/>
      </w:r>
      <w:r w:rsidR="00E878A1">
        <w:rPr>
          <w:noProof/>
        </w:rPr>
        <w:t>Hamilton et al. (2021)</w:t>
      </w:r>
      <w:r w:rsidR="00E878A1">
        <w:fldChar w:fldCharType="end"/>
      </w:r>
      <w:r>
        <w:t>.</w:t>
      </w:r>
      <w:r w:rsidR="00EF0B3C">
        <w:t xml:space="preserve"> 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mesopredators that consume urchins</w:t>
      </w:r>
      <w:r w:rsidR="000C02D6">
        <w:t xml:space="preserve"> </w:t>
      </w:r>
      <w:r w:rsidR="00E878A1">
        <w:fldChar w:fldCharType="begin"/>
      </w:r>
      <w:r w:rsidR="00E878A1">
        <w:instrText xml:space="preserve"> ADDIN EN.CITE &lt;EndNote&gt;&lt;Cite&gt;&lt;Author&gt;Duggins&lt;/Author&gt;&lt;Year&gt;1983&lt;/Year&gt;&lt;RecNum&gt;9111&lt;/RecNum&gt;&lt;DisplayText&gt;(Moitoza &amp;amp;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8686&lt;/RecNum&gt;&lt;record&gt;&lt;rec-number&gt;8686&lt;/rec-number&gt;&lt;foreign-keys&gt;&lt;key app="EN" db-id="prxrzzvdy0x2s4ee00qpxptadsswa02rwx0p" timestamp="0"&gt;8686&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E878A1">
        <w:fldChar w:fldCharType="separate"/>
      </w:r>
      <w:r w:rsidR="00E878A1">
        <w:rPr>
          <w:noProof/>
        </w:rPr>
        <w:t>(Moitoza &amp; Phillips 1979, Duggins 1983)</w:t>
      </w:r>
      <w:r w:rsidR="00E878A1">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r w:rsidR="00EF0B3C">
        <w:rPr>
          <w:i/>
        </w:rPr>
        <w:t>Leptasterias</w:t>
      </w:r>
      <w:r w:rsidR="003D6C33">
        <w:rPr>
          <w:i/>
        </w:rPr>
        <w:t xml:space="preserve"> </w:t>
      </w:r>
      <w:r w:rsidR="003D6C33" w:rsidRPr="003D6C33">
        <w:t>spp.</w:t>
      </w:r>
      <w:r w:rsidR="00EF0B3C">
        <w:t xml:space="preserve">). </w:t>
      </w:r>
    </w:p>
    <w:p w14:paraId="372D7369" w14:textId="1115EF8A" w:rsidR="00471A3D" w:rsidRDefault="00EF0B3C">
      <w:r>
        <w:t xml:space="preserve">We did not see strong temporal trends for most of the larger fishes </w:t>
      </w:r>
      <w:r w:rsidR="00467226">
        <w:t>(&gt; 10 cm</w:t>
      </w:r>
      <w:r w:rsidR="004378FD">
        <w:t>)</w:t>
      </w:r>
      <w:r w:rsidR="00467226">
        <w:t xml:space="preserve"> </w:t>
      </w:r>
      <w:r>
        <w:t xml:space="preserve">with the exception of black rockfish, which increased in abundance through 2019 (Fig. 2d, Fig. S7). This increase may have been the result of strong recruitment of </w:t>
      </w:r>
      <w:r w:rsidR="00BC2B2F">
        <w:t>YTB</w:t>
      </w:r>
      <w:r>
        <w:t xml:space="preserve"> rockfishes to most sites in 2016 (Fig. 2e).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S8).</w:t>
      </w:r>
    </w:p>
    <w:p w14:paraId="65B154AA" w14:textId="7FCB8AEB" w:rsidR="00471A3D" w:rsidRDefault="009D1439">
      <w:pPr>
        <w:pStyle w:val="Heading2"/>
      </w:pPr>
      <w:bookmarkStart w:id="946" w:name="_u6kl6dz0q0ha" w:colFirst="0" w:colLast="0"/>
      <w:bookmarkEnd w:id="946"/>
      <w:r>
        <w:t xml:space="preserve">3.3 </w:t>
      </w:r>
      <w:r w:rsidR="00EF0B3C">
        <w:t xml:space="preserve">Multivariate analyses of kelp forest community guilds </w:t>
      </w:r>
    </w:p>
    <w:p w14:paraId="5F09EF93" w14:textId="40EBC3ED" w:rsidR="00471A3D" w:rsidRDefault="00EF0B3C">
      <w:pPr>
        <w:rPr>
          <w:highlight w:val="yellow"/>
        </w:rPr>
      </w:pPr>
      <w:r>
        <w:t>The factors Site, Depth, and Year and all two-way interactions explained approximately half of the total variability in each of the four guilds (range r</w:t>
      </w:r>
      <w:r>
        <w:rPr>
          <w:vertAlign w:val="superscript"/>
        </w:rPr>
        <w:t>2</w:t>
      </w:r>
      <w:r>
        <w:t xml:space="preserve"> = 0.32 - 0.59). The composition of </w:t>
      </w:r>
      <w:r>
        <w:lastRenderedPageBreak/>
        <w:t xml:space="preserve">the kelp, invertebrate, and fish guilds was largely driven by among-site differences as shown in the </w:t>
      </w:r>
      <w:r w:rsidR="0040085F">
        <w:t xml:space="preserve">first </w:t>
      </w:r>
      <w:r>
        <w:t>three ordinations (CAP, Fig. 3</w:t>
      </w:r>
      <w:r w:rsidR="0040085F">
        <w:t>a-f</w:t>
      </w:r>
      <w:r>
        <w:t xml:space="preserve">) and PerMANOVA (Fig. 4, Tables </w:t>
      </w:r>
      <w:del w:id="947" w:author="Nick.Tolimieri [2]" w:date="2022-09-02T10:22:00Z">
        <w:r w:rsidDel="00D9376B">
          <w:delText>S6</w:delText>
        </w:r>
      </w:del>
      <w:ins w:id="948" w:author="Nick.Tolimieri [2]" w:date="2022-09-02T10:22:00Z">
        <w:r w:rsidR="00D9376B">
          <w:t>S7</w:t>
        </w:r>
      </w:ins>
      <w:r>
        <w:t>-</w:t>
      </w:r>
      <w:del w:id="949" w:author="Nick.Tolimieri [2]" w:date="2022-09-02T10:22:00Z">
        <w:r w:rsidDel="00D9376B">
          <w:delText>S9</w:delText>
        </w:r>
      </w:del>
      <w:ins w:id="950" w:author="Nick.Tolimieri [2]" w:date="2022-09-02T10:22:00Z">
        <w:r w:rsidR="00D9376B">
          <w:t>S10</w:t>
        </w:r>
      </w:ins>
      <w:r>
        <w:t>).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56ECB1C6"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r w:rsidR="002351CB" w:rsidRPr="008A6B3E">
        <w:rPr>
          <w:i/>
        </w:rPr>
        <w:t>Pterygophora</w:t>
      </w:r>
      <w:r w:rsidR="002351CB" w:rsidRPr="008A6B3E">
        <w:t xml:space="preserve"> (on the first axis) and also on </w:t>
      </w:r>
      <w:r w:rsidRPr="008A6B3E">
        <w:rPr>
          <w:i/>
        </w:rPr>
        <w:t xml:space="preserve">Macrocystis </w:t>
      </w:r>
      <w:r w:rsidRPr="008A6B3E">
        <w:t xml:space="preserve">and </w:t>
      </w:r>
      <w:r w:rsidRPr="008A6B3E">
        <w:rPr>
          <w:i/>
        </w:rPr>
        <w:t xml:space="preserve">Nereocystis,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 xml:space="preserve">second axis (Fig. 3a,b). In the context of our data, this result makes sense as three sites are </w:t>
      </w:r>
      <w:r w:rsidRPr="008A6B3E">
        <w:rPr>
          <w:i/>
        </w:rPr>
        <w:t>Nereocystis</w:t>
      </w:r>
      <w:r w:rsidRPr="008A6B3E">
        <w:t xml:space="preserve"> dominated (Tatoosh Island, Destruction Island, and Cape Alava) while the others are </w:t>
      </w:r>
      <w:r w:rsidRPr="008A6B3E">
        <w:rPr>
          <w:i/>
        </w:rPr>
        <w:t>Macrocystis</w:t>
      </w:r>
      <w:r w:rsidRPr="008A6B3E">
        <w:t xml:space="preserve"> dominated (Neah Bay, Cape Johnson). The kelp guild also showed substantial variance explained by the depth and depth-by-site interaction (r</w:t>
      </w:r>
      <w:r w:rsidRPr="008A6B3E">
        <w:rPr>
          <w:vertAlign w:val="superscript"/>
        </w:rPr>
        <w:t>2</w:t>
      </w:r>
      <w:r w:rsidR="00D45A0C">
        <w:rPr>
          <w:vertAlign w:val="superscript"/>
        </w:rPr>
        <w:t xml:space="preserve"> </w:t>
      </w:r>
      <w:r w:rsidRPr="008A6B3E">
        <w:t xml:space="preserve"> =</w:t>
      </w:r>
      <w:r w:rsidR="00D45A0C">
        <w:t xml:space="preserve"> </w:t>
      </w:r>
      <w:r w:rsidRPr="008A6B3E">
        <w:t>0.10 and 0.1</w:t>
      </w:r>
      <w:r w:rsidR="00D86E80" w:rsidRPr="008A6B3E">
        <w:t>2</w:t>
      </w:r>
      <w:r w:rsidRPr="008A6B3E">
        <w:t xml:space="preserve">, respectively; Fig. 4, </w:t>
      </w:r>
      <w:del w:id="951" w:author="Nick.Tolimieri [2]" w:date="2022-09-02T10:18:00Z">
        <w:r w:rsidRPr="008A6B3E" w:rsidDel="00D9376B">
          <w:delText>Table S6</w:delText>
        </w:r>
      </w:del>
      <w:ins w:id="952" w:author="Nick.Tolimieri [2]" w:date="2022-09-02T10:18:00Z">
        <w:r w:rsidR="00D9376B">
          <w:t>Table S7</w:t>
        </w:r>
      </w:ins>
      <w:r w:rsidRPr="008A6B3E">
        <w:t>), which would be expected as a function of light limitation for autotrophs</w:t>
      </w:r>
      <w:r w:rsidR="004378FD" w:rsidRPr="008A6B3E">
        <w:t xml:space="preserve"> </w:t>
      </w:r>
      <w:r w:rsidR="00E878A1">
        <w:fldChar w:fldCharType="begin"/>
      </w:r>
      <w:r w:rsidR="00E878A1">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E878A1">
        <w:fldChar w:fldCharType="separate"/>
      </w:r>
      <w:r w:rsidR="00E878A1">
        <w:rPr>
          <w:noProof/>
        </w:rPr>
        <w:t>(Dayton et al. 1984)</w:t>
      </w:r>
      <w:r w:rsidR="00E878A1">
        <w:fldChar w:fldCharType="end"/>
      </w:r>
      <w:r w:rsidRPr="008A6B3E">
        <w:t>. We found very little evidence of shared temporal effects for kelp (Year effect, r</w:t>
      </w:r>
      <w:r w:rsidRPr="008A6B3E">
        <w:rPr>
          <w:vertAlign w:val="superscript"/>
        </w:rPr>
        <w:t>2</w:t>
      </w:r>
      <w:r w:rsidRPr="008A6B3E">
        <w:t xml:space="preserve"> =</w:t>
      </w:r>
      <w:r w:rsidR="00D45A0C">
        <w:t xml:space="preserve"> </w:t>
      </w:r>
      <w:r w:rsidRPr="008A6B3E">
        <w:t>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over the survey span (2015-2021), and that differences among sites in terms of which algae were present, remained consistent.</w:t>
      </w:r>
      <w:r>
        <w:t xml:space="preserve"> </w:t>
      </w:r>
    </w:p>
    <w:p w14:paraId="68E62603" w14:textId="15061D62" w:rsidR="00471A3D" w:rsidRDefault="00EF0B3C">
      <w:r>
        <w:lastRenderedPageBreak/>
        <w:t>For invertebrates virtually all of the explained variance was in the Site term (Fig. 4) with sites showing clear separation in the ordination (Fig. 3c,d). Tatoosh Island clustered separately from the other sites and was distinguished by the abundance of the three urchin species (axis 1, Fig. 3c). The ordination also tracked increases in urchin densities at Destruction Island and Neah Bay from 2018 as these years ordinated negatively on the first axis, which is consistent with the significant Site x Year effect (p &lt; 0.05, r</w:t>
      </w:r>
      <w:r>
        <w:rPr>
          <w:vertAlign w:val="superscript"/>
        </w:rPr>
        <w:t>2</w:t>
      </w:r>
      <w:r>
        <w:t xml:space="preserve"> = 0.07) in the PerMANOVA (</w:t>
      </w:r>
      <w:del w:id="953" w:author="Nick.Tolimieri [2]" w:date="2022-09-02T10:18:00Z">
        <w:r w:rsidDel="00D9376B">
          <w:delText>Table S7</w:delText>
        </w:r>
      </w:del>
      <w:ins w:id="954" w:author="Nick.Tolimieri [2]" w:date="2022-09-02T10:18:00Z">
        <w:r w:rsidR="00D9376B">
          <w:t>Table S8</w:t>
        </w:r>
      </w:ins>
      <w:r>
        <w:t xml:space="preserve">). Leather stars, </w:t>
      </w:r>
      <w:r>
        <w:rPr>
          <w:i/>
        </w:rPr>
        <w:t xml:space="preserve">Pisaster </w:t>
      </w:r>
      <w:r>
        <w:t>spp., tunicates, and sea cucumbers were prevalent at Destruction Island and Cape Alava (positive loading on axis 2), while brood stars were more abundant at Neah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10947D8A" w:rsidR="00471A3D" w:rsidRDefault="00EF0B3C">
      <w:r>
        <w:t>Variability in the fish guild was the least well explained by Site, Year, and Depth (Fig. 3e,f,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r w:rsidR="0001282F">
        <w:t>N</w:t>
      </w:r>
      <w:r>
        <w:t xml:space="preserve">eah Bay and Cape Johnson showed some separation from the other locations, </w:t>
      </w:r>
      <w:r w:rsidR="0001282F">
        <w:t xml:space="preserve">whereas </w:t>
      </w:r>
      <w:r>
        <w:t>Tatoosh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w:t>
      </w:r>
      <w:del w:id="955" w:author="Nick.Tolimieri [2]" w:date="2022-09-02T10:24:00Z">
        <w:r w:rsidDel="004205CB">
          <w:delText>s</w:delText>
        </w:r>
      </w:del>
      <w:r>
        <w:t xml:space="preserve"> </w:t>
      </w:r>
      <w:del w:id="956" w:author="Nick.Tolimieri [2]" w:date="2022-09-02T10:24:00Z">
        <w:r w:rsidDel="004205CB">
          <w:delText>S8</w:delText>
        </w:r>
      </w:del>
      <w:ins w:id="957" w:author="Nick.Tolimieri [2]" w:date="2022-09-02T10:24:00Z">
        <w:r w:rsidR="004205CB">
          <w:t>S9</w:t>
        </w:r>
      </w:ins>
      <w:r>
        <w:t>).</w:t>
      </w:r>
    </w:p>
    <w:p w14:paraId="0DC917B1" w14:textId="37230DDB" w:rsidR="00471A3D" w:rsidRDefault="00EF0B3C">
      <w:r>
        <w:t>For juvenile rockfishes, the ordination showed little clustering of sites (Fig. 3g,h), and most of the explained variance was in the Year term in the PerMANOVA (r</w:t>
      </w:r>
      <w:r>
        <w:rPr>
          <w:vertAlign w:val="superscript"/>
        </w:rPr>
        <w:t>2</w:t>
      </w:r>
      <w:r>
        <w:t xml:space="preserve"> = 0.29, Fig. 4, </w:t>
      </w:r>
      <w:del w:id="958" w:author="Nick.Tolimieri [2]" w:date="2022-09-02T10:17:00Z">
        <w:r w:rsidDel="00D9376B">
          <w:delText>Table S9</w:delText>
        </w:r>
      </w:del>
      <w:ins w:id="959" w:author="Nick.Tolimieri [2]" w:date="2022-09-02T10:17:00Z">
        <w:r w:rsidR="00D9376B">
          <w:t>Table S10</w:t>
        </w:r>
      </w:ins>
      <w:r>
        <w:t>) with a smaller contribution from the Site x Year term (r</w:t>
      </w:r>
      <w:r>
        <w:rPr>
          <w:vertAlign w:val="superscript"/>
        </w:rPr>
        <w:t>2</w:t>
      </w:r>
      <w:r>
        <w:t xml:space="preserve"> = 0.07). Specifically, 2016 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t>
      </w:r>
      <w:r>
        <w:lastRenderedPageBreak/>
        <w:t xml:space="preserve">was temporally variable and site difference played a reduced role in terms of the intensity or assemblage of arriving recruits. </w:t>
      </w:r>
    </w:p>
    <w:p w14:paraId="769E8BB5" w14:textId="48E27592" w:rsidR="00471A3D" w:rsidRDefault="009D1439">
      <w:pPr>
        <w:pStyle w:val="Heading2"/>
      </w:pPr>
      <w:bookmarkStart w:id="960" w:name="_8ord3kzb5sb4" w:colFirst="0" w:colLast="0"/>
      <w:bookmarkEnd w:id="960"/>
      <w:r>
        <w:t xml:space="preserve">3.4 </w:t>
      </w:r>
      <w:r w:rsidR="00EF0B3C">
        <w:t>Urchins and kelp</w:t>
      </w:r>
    </w:p>
    <w:p w14:paraId="3B62979D" w14:textId="77777777" w:rsidR="00471A3D" w:rsidRDefault="00EF0B3C">
      <w:r>
        <w:t xml:space="preserve">We did not see strong, negative correlations between urchins and kelp across years at the coastwide scale that would suggest top-down pressure by urchins on kelp throughout our study region. Neither </w:t>
      </w:r>
      <w:r>
        <w:rPr>
          <w:i/>
        </w:rPr>
        <w:t xml:space="preserve">Macrocystis </w:t>
      </w:r>
      <w:r>
        <w:t>nor</w:t>
      </w:r>
      <w:r>
        <w:rPr>
          <w:i/>
        </w:rPr>
        <w:t xml:space="preserve"> Nereocystis </w:t>
      </w:r>
      <w:r>
        <w:t>stipe densities were correlated with urchin density when averaged across the sites within a year (p &gt; 0.05 for both, Fig. 5a), and unexpectedly we found a positive relationship between</w:t>
      </w:r>
      <w:r>
        <w:rPr>
          <w:i/>
        </w:rPr>
        <w:t xml:space="preserve"> Pterygophora</w:t>
      </w:r>
      <w:r>
        <w:t xml:space="preserve"> stipe density and total urchin density (Fig. 5a, r</w:t>
      </w:r>
      <w:r>
        <w:rPr>
          <w:vertAlign w:val="superscript"/>
        </w:rPr>
        <w:t>2</w:t>
      </w:r>
      <w:r>
        <w:t xml:space="preserve"> = 0.78, p = 0.02). Both </w:t>
      </w:r>
      <w:r>
        <w:rPr>
          <w:i/>
        </w:rPr>
        <w:t xml:space="preserve">Pterygophora </w:t>
      </w:r>
      <w:r>
        <w:t>and total urchin density increased through 2019 but then dropped in 2021 (Fig. 2b,c).</w:t>
      </w:r>
    </w:p>
    <w:p w14:paraId="505F3B6D" w14:textId="7A471132" w:rsidR="00471A3D" w:rsidRDefault="00EF0B3C">
      <w:r>
        <w:t xml:space="preserve">Consideration of site- and year-specific variation revealed an apparent, negative exponential relationship between </w:t>
      </w:r>
      <w:r>
        <w:rPr>
          <w:i/>
        </w:rPr>
        <w:t xml:space="preserve">Macrocystis </w:t>
      </w:r>
      <w:r>
        <w:t xml:space="preserve">stipe densities and urchins (Fig. 5b), but this relationship was driven by one site (Tatoosh Island) where </w:t>
      </w:r>
      <w:r>
        <w:rPr>
          <w:i/>
        </w:rPr>
        <w:t>Macrocystis</w:t>
      </w:r>
      <w:r>
        <w:t xml:space="preserve"> was largely absent and urchins were abundant </w:t>
      </w:r>
      <w:r w:rsidR="00B81532">
        <w:t xml:space="preserve">and by other sites where </w:t>
      </w:r>
      <w:r w:rsidR="00B81532" w:rsidRPr="00B81532">
        <w:rPr>
          <w:i/>
        </w:rPr>
        <w:t>Macrocystis</w:t>
      </w:r>
      <w:r w:rsidR="00B81532">
        <w:t xml:space="preserve"> was present but urchin densities were near zero </w:t>
      </w:r>
      <w:r>
        <w:t xml:space="preserve">(Figs. S5 &amp; S6). </w:t>
      </w:r>
      <w:r w:rsidR="000E01A0">
        <w:t>Consequently</w:t>
      </w:r>
      <w:r w:rsidR="00500A49">
        <w:t>,</w:t>
      </w:r>
      <w:r>
        <w:t xml:space="preserve"> it is hard to come to firm conclusions regarding this relationship. </w:t>
      </w:r>
      <w:r>
        <w:rPr>
          <w:i/>
        </w:rPr>
        <w:t xml:space="preserve">Nereocystis </w:t>
      </w:r>
      <w:r>
        <w:t>showed no obvious relationship to urchin density across sites and years (Fig. 5</w:t>
      </w:r>
      <w:r w:rsidR="00F573AF">
        <w:t>c</w:t>
      </w:r>
      <w:r>
        <w:t xml:space="preserve">). Overall, </w:t>
      </w:r>
      <w:r>
        <w:rPr>
          <w:i/>
        </w:rPr>
        <w:t>Pterygophora</w:t>
      </w:r>
      <w:r>
        <w:t xml:space="preserve"> was not correlated with urchin density, but at Tatoosh Island urchins and </w:t>
      </w:r>
      <w:r>
        <w:rPr>
          <w:i/>
        </w:rPr>
        <w:t xml:space="preserve">Pterygophora </w:t>
      </w:r>
      <w:r>
        <w:t>were positively associated across years (r</w:t>
      </w:r>
      <w:r>
        <w:rPr>
          <w:vertAlign w:val="superscript"/>
        </w:rPr>
        <w:t>2</w:t>
      </w:r>
      <w:r>
        <w:t xml:space="preserve"> = 0.82, p= 0.03, Fig. 5d) and thus Tatoosh Island is largely responsible for the urchin-kelp relationship at the region-scale (Fig. 5a)</w:t>
      </w:r>
      <w:r w:rsidR="0002194D">
        <w:t xml:space="preserve">. </w:t>
      </w:r>
      <w:r w:rsidR="0041101E">
        <w:t xml:space="preserve">Other kelps did not show correlations at the site scale across years (Fig. 5e). </w:t>
      </w:r>
      <w:r w:rsidR="0002194D">
        <w:t xml:space="preserve">However, the scale of the axes in Figures 5b and 5d obscures positive relationships between </w:t>
      </w:r>
      <w:r w:rsidR="0002194D">
        <w:lastRenderedPageBreak/>
        <w:t>urchin density and both</w:t>
      </w:r>
      <w:r w:rsidR="0002194D" w:rsidRPr="0002194D">
        <w:rPr>
          <w:i/>
        </w:rPr>
        <w:t xml:space="preserve"> Macrocystis</w:t>
      </w:r>
      <w:r w:rsidR="0002194D">
        <w:t xml:space="preserve"> and </w:t>
      </w:r>
      <w:r w:rsidR="0002194D" w:rsidRPr="0002194D">
        <w:rPr>
          <w:i/>
        </w:rPr>
        <w:t>Pterygophora</w:t>
      </w:r>
      <w:r w:rsidR="0002194D">
        <w:t xml:space="preserve"> at Neah Bay (Fig. 5f)</w:t>
      </w:r>
      <w:r w:rsidR="006A6394">
        <w:t>, although the range of urchin density is quite small.</w:t>
      </w:r>
      <w:r w:rsidR="0002194D">
        <w:t xml:space="preserve"> </w:t>
      </w:r>
    </w:p>
    <w:p w14:paraId="707792D2" w14:textId="76207025" w:rsidR="00471A3D" w:rsidRDefault="00EF0B3C">
      <w:r>
        <w:t>Because urchin densities changed the most at Tatoosh Island, we examined small-scale (transect-level) relationships between urchins and the</w:t>
      </w:r>
      <w:r w:rsidR="00E63861">
        <w:t xml:space="preserve"> </w:t>
      </w:r>
      <w:r>
        <w:t xml:space="preserve">kelps </w:t>
      </w:r>
      <w:r w:rsidR="00E63861">
        <w:t>present</w:t>
      </w:r>
      <w:r>
        <w:t xml:space="preserve"> there to determine whether  increased urchin densities resulted in localized kelp loss. There was a negative relationship between urchin density and log</w:t>
      </w:r>
      <w:r w:rsidR="003D6C33" w:rsidRPr="003D6C33">
        <w:rPr>
          <w:vertAlign w:val="subscript"/>
        </w:rPr>
        <w:t>e</w:t>
      </w:r>
      <w:r>
        <w:t>(</w:t>
      </w:r>
      <w:r>
        <w:rPr>
          <w:i/>
        </w:rPr>
        <w:t xml:space="preserve">Nereocystis </w:t>
      </w:r>
      <w:r>
        <w:t>stipe density) (r</w:t>
      </w:r>
      <w:r>
        <w:rPr>
          <w:vertAlign w:val="superscript"/>
        </w:rPr>
        <w:t>2</w:t>
      </w:r>
      <w:r>
        <w:t xml:space="preserve"> = 0.16, p = 0.002, Fig. 5</w:t>
      </w:r>
      <w:r w:rsidR="0041101E">
        <w:t>g</w:t>
      </w:r>
      <w:r>
        <w:t xml:space="preserve">), suggesting that at this small scale, urchin herbivory may have led to patchy reductions in </w:t>
      </w:r>
      <w:r>
        <w:rPr>
          <w:i/>
        </w:rPr>
        <w:t xml:space="preserve">Nereocystis </w:t>
      </w:r>
      <w:r>
        <w:t>density.</w:t>
      </w:r>
      <w:r>
        <w:rPr>
          <w:i/>
        </w:rPr>
        <w:t xml:space="preserve"> </w:t>
      </w:r>
      <w:r w:rsidR="00A62E96">
        <w:t>D</w:t>
      </w:r>
      <w:r w:rsidR="00A62E96" w:rsidRPr="00A62E96">
        <w:t xml:space="preserve">ivers </w:t>
      </w:r>
      <w:r w:rsidR="00A62E96">
        <w:t xml:space="preserve">did notice </w:t>
      </w:r>
      <w:r w:rsidR="00A62E96" w:rsidRPr="00A62E96">
        <w:t>active grazing, and loss of stipitate kelps, along with the remaining</w:t>
      </w:r>
      <w:r w:rsidR="00A62E96" w:rsidRPr="00A62E96">
        <w:rPr>
          <w:i/>
        </w:rPr>
        <w:t xml:space="preserve"> Pterygophora</w:t>
      </w:r>
      <w:r w:rsidR="00A62E96" w:rsidRPr="00A62E96">
        <w:t xml:space="preserve"> showing heavy signs of grazing in many areas on Tatoosh.</w:t>
      </w:r>
      <w:r w:rsidR="00A62E96">
        <w:t xml:space="preserve"> However, </w:t>
      </w:r>
      <w:r>
        <w:rPr>
          <w:i/>
        </w:rPr>
        <w:t>Pterygophora</w:t>
      </w:r>
      <w:r>
        <w:t xml:space="preserve"> showed no relationship to urchins at the transect level (Fig. 5f), unlike at the site level across years. </w:t>
      </w:r>
      <w:r>
        <w:rPr>
          <w:i/>
        </w:rPr>
        <w:t xml:space="preserve">Macrocystis </w:t>
      </w:r>
      <w:r>
        <w:t>densities were too low at Tatoosh Island to conduct a parallel analysis of this canopy species.</w:t>
      </w:r>
    </w:p>
    <w:p w14:paraId="36487468" w14:textId="3C9FE6C3" w:rsidR="00471A3D" w:rsidRDefault="009D1439">
      <w:pPr>
        <w:pStyle w:val="Heading2"/>
      </w:pPr>
      <w:bookmarkStart w:id="961" w:name="_kht2apu2sjj7" w:colFirst="0" w:colLast="0"/>
      <w:bookmarkEnd w:id="961"/>
      <w:r>
        <w:t xml:space="preserve">3.5 </w:t>
      </w:r>
      <w:r w:rsidR="00EF0B3C">
        <w:t>Kelp density and rockfish recruitment</w:t>
      </w:r>
    </w:p>
    <w:p w14:paraId="14A685D6" w14:textId="2D1B3069"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xml:space="preserve">, </w:t>
      </w:r>
      <w:del w:id="962" w:author="Nick.Tolimieri [2]" w:date="2022-09-02T10:17:00Z">
        <w:r w:rsidR="00212809" w:rsidDel="00D9376B">
          <w:delText>Table S10</w:delText>
        </w:r>
      </w:del>
      <w:ins w:id="963" w:author="Nick.Tolimieri [2]" w:date="2022-09-02T10:17:00Z">
        <w:r w:rsidR="00D9376B">
          <w:t>Table S11</w:t>
        </w:r>
      </w:ins>
      <w:r w:rsidR="00212809">
        <w:t>). The next best model</w:t>
      </w:r>
      <w:r w:rsidR="00C751B5">
        <w:t>s</w:t>
      </w:r>
      <w:r w:rsidR="00212809">
        <w:t xml:space="preserve"> (ΔAICc=1.</w:t>
      </w:r>
      <w:r w:rsidR="00C751B5">
        <w:t>39</w:t>
      </w:r>
      <w:r w:rsidR="00212809">
        <w:t xml:space="preserve">) </w:t>
      </w:r>
      <w:r w:rsidR="00C751B5">
        <w:t xml:space="preserve">included the sum of all kelp stipes and surface canopy plus </w:t>
      </w:r>
      <w:r w:rsidR="00C751B5" w:rsidRPr="00C751B5">
        <w:rPr>
          <w:i/>
        </w:rPr>
        <w:t>Pterygophora</w:t>
      </w:r>
      <w:r w:rsidR="00C751B5">
        <w:t xml:space="preserve"> (ΔAICc=1.74), which is qualitatively similar to the best-fit model</w:t>
      </w:r>
      <w:r w:rsidR="006470AE">
        <w:t xml:space="preserve"> in terms of the inclusion of most kelp</w:t>
      </w:r>
      <w:r w:rsidR="00C751B5">
        <w:t xml:space="preserve">. </w:t>
      </w:r>
      <w:r>
        <w:t>The two</w:t>
      </w:r>
      <w:r w:rsidR="006470AE">
        <w:t xml:space="preserve"> model</w:t>
      </w:r>
      <w:ins w:id="964" w:author="Nick.Tolimieri [2]" w:date="2022-09-13T16:00:00Z">
        <w:r w:rsidR="00034ACA">
          <w:t>s</w:t>
        </w:r>
      </w:ins>
      <w:r w:rsidR="006470AE">
        <w:t xml:space="preserve"> </w:t>
      </w:r>
      <w:r>
        <w:t>includ</w:t>
      </w:r>
      <w:r w:rsidR="006470AE">
        <w:t>ing</w:t>
      </w:r>
      <w:r>
        <w:t xml:space="preserve"> </w:t>
      </w:r>
      <w:r>
        <w:rPr>
          <w:i/>
        </w:rPr>
        <w:t xml:space="preserve">Macrocystis </w:t>
      </w:r>
      <w:r>
        <w:t xml:space="preserve">and </w:t>
      </w:r>
      <w:r>
        <w:rPr>
          <w:i/>
        </w:rPr>
        <w:t>Nereocystis</w:t>
      </w:r>
      <w:r>
        <w:t xml:space="preserve"> as individual predictors (ΔAIC = 2.</w:t>
      </w:r>
      <w:r w:rsidR="006470AE">
        <w:t>27</w:t>
      </w:r>
      <w:r>
        <w:t xml:space="preserve">) </w:t>
      </w:r>
      <w:r w:rsidR="006470AE">
        <w:t>was just outside the cut off of ΔAIC = 2.0,</w:t>
      </w:r>
      <w:r>
        <w:t xml:space="preserve"> supporting summed </w:t>
      </w:r>
      <w:r w:rsidR="00477399">
        <w:t xml:space="preserve">surface-canopy </w:t>
      </w:r>
      <w:r>
        <w:t>stipe density as a predictor</w:t>
      </w:r>
      <w:r w:rsidR="00422814">
        <w:t>, at least for the presence/absence model</w:t>
      </w:r>
      <w:r>
        <w:t xml:space="preserve">. The relationships were similar, with the summed </w:t>
      </w:r>
      <w:r w:rsidR="00477399">
        <w:t xml:space="preserve">surface-canopy </w:t>
      </w:r>
      <w:r>
        <w:t xml:space="preserve">or individual </w:t>
      </w:r>
      <w:r w:rsidR="008A3F3E">
        <w:t xml:space="preserve">surface-canopy </w:t>
      </w:r>
      <w:r>
        <w:t>kelps all having coefficients of approximately 2.5 (</w:t>
      </w:r>
      <w:del w:id="965" w:author="Nick.Tolimieri [2]" w:date="2022-09-02T10:17:00Z">
        <w:r w:rsidDel="00D9376B">
          <w:delText xml:space="preserve">Table </w:delText>
        </w:r>
        <w:r w:rsidR="008A3F3E" w:rsidDel="00D9376B">
          <w:delText>S10</w:delText>
        </w:r>
      </w:del>
      <w:ins w:id="966" w:author="Nick.Tolimieri [2]" w:date="2022-09-02T10:17:00Z">
        <w:r w:rsidR="00D9376B">
          <w:t>Table S11</w:t>
        </w:r>
      </w:ins>
      <w:r w:rsidR="008A3F3E">
        <w:t xml:space="preserve"> &amp; </w:t>
      </w:r>
      <w:del w:id="967" w:author="Nick.Tolimieri [2]" w:date="2022-09-02T10:17:00Z">
        <w:r w:rsidDel="00D9376B">
          <w:delText>S11</w:delText>
        </w:r>
      </w:del>
      <w:ins w:id="968" w:author="Nick.Tolimieri [2]" w:date="2022-09-02T10:17:00Z">
        <w:r w:rsidR="00D9376B">
          <w:t>S12</w:t>
        </w:r>
      </w:ins>
      <w:r>
        <w:t xml:space="preserve">). </w:t>
      </w:r>
      <w:r>
        <w:lastRenderedPageBreak/>
        <w:t>For the random effects</w:t>
      </w:r>
      <w:r w:rsidR="00270E92">
        <w:t xml:space="preserve"> (</w:t>
      </w:r>
      <w:del w:id="969" w:author="Nick.Tolimieri [2]" w:date="2022-09-02T10:17:00Z">
        <w:r w:rsidR="00270E92" w:rsidDel="00D9376B">
          <w:delText>Table S11</w:delText>
        </w:r>
      </w:del>
      <w:ins w:id="970" w:author="Nick.Tolimieri [2]" w:date="2022-09-02T10:17:00Z">
        <w:r w:rsidR="00D9376B">
          <w:t>Table S12</w:t>
        </w:r>
      </w:ins>
      <w:r w:rsidR="00270E92">
        <w:t>)</w:t>
      </w:r>
      <w:r w:rsidRPr="00CE37D1">
        <w:t xml:space="preserve">, Year </w:t>
      </w:r>
      <w:r w:rsidR="00C40551">
        <w:t>had higher</w:t>
      </w:r>
      <w:r w:rsidR="00CE37D1">
        <w:t xml:space="preserve"> </w:t>
      </w:r>
      <w:r w:rsidRPr="00CE37D1">
        <w:t xml:space="preserve">variance (5.33 ± 2.31) than did Site (3.25 ± 1.80) for the summed canopy model and similar amounts when </w:t>
      </w:r>
      <w:r w:rsidRPr="00CE37D1">
        <w:rPr>
          <w:i/>
        </w:rPr>
        <w:t xml:space="preserve">Macrocystis </w:t>
      </w:r>
      <w:r w:rsidRPr="00CE37D1">
        <w:t xml:space="preserve">and </w:t>
      </w:r>
      <w:r w:rsidRPr="00CE37D1">
        <w:rPr>
          <w:i/>
        </w:rPr>
        <w:t xml:space="preserve">Nereocystis </w:t>
      </w:r>
      <w:r w:rsidRPr="00CE37D1">
        <w:t xml:space="preserve">were included as individual predictors (5.31 ± 2.30 and 3.28 ± 1.81, respectively). For </w:t>
      </w:r>
      <w:r>
        <w:t>the abundance portion of the hurdle model, the model Year and Site</w:t>
      </w:r>
      <w:r w:rsidR="00275138">
        <w:t xml:space="preserve"> had the lowest </w:t>
      </w:r>
      <w:r>
        <w:t xml:space="preserve">AICc value </w:t>
      </w:r>
      <w:r w:rsidR="00275138">
        <w:t xml:space="preserve">with the next best model </w:t>
      </w:r>
      <w:r>
        <w:t>2.17 points higher</w:t>
      </w:r>
      <w:ins w:id="971" w:author="Nick.Tolimieri [2]" w:date="2022-09-02T10:26:00Z">
        <w:r w:rsidR="001A5B6F">
          <w:t xml:space="preserve"> (Table S13)</w:t>
        </w:r>
      </w:ins>
      <w:r>
        <w:t xml:space="preserve">. </w:t>
      </w:r>
      <w:r w:rsidR="00275138">
        <w:t xml:space="preserve">Figure 6b shows the combined hurdle model including </w:t>
      </w:r>
      <w:r w:rsidR="00275138" w:rsidRPr="00275138">
        <w:rPr>
          <w:i/>
        </w:rPr>
        <w:t>Macro</w:t>
      </w:r>
      <w:r w:rsidR="00517E1A">
        <w:rPr>
          <w:i/>
        </w:rPr>
        <w:t>cystis</w:t>
      </w:r>
      <w:r w:rsidR="00275138">
        <w:t xml:space="preserve"> and </w:t>
      </w:r>
      <w:r w:rsidR="00275138" w:rsidRPr="00275138">
        <w:rPr>
          <w:i/>
        </w:rPr>
        <w:t>Nereo</w:t>
      </w:r>
      <w:r w:rsidR="00517E1A">
        <w:rPr>
          <w:i/>
        </w:rPr>
        <w:t>cystis</w:t>
      </w:r>
      <w:r w:rsidR="00275138">
        <w:t xml:space="preserve"> for the occurrence model and Site and Year abundance model.</w:t>
      </w:r>
    </w:p>
    <w:p w14:paraId="5369243B" w14:textId="46762C45" w:rsidR="00471A3D" w:rsidRDefault="009D1439">
      <w:pPr>
        <w:pStyle w:val="Heading1"/>
      </w:pPr>
      <w:bookmarkStart w:id="972" w:name="_1nzuexzh0v9h" w:colFirst="0" w:colLast="0"/>
      <w:bookmarkEnd w:id="972"/>
      <w:r>
        <w:t xml:space="preserve">4. </w:t>
      </w:r>
      <w:r w:rsidR="00EF0B3C">
        <w:t>Discussion</w:t>
      </w:r>
    </w:p>
    <w:p w14:paraId="039FBBD6" w14:textId="4115DE99" w:rsidR="00471A3D" w:rsidRDefault="00FB6ABB">
      <w:ins w:id="973" w:author="Nick.Tolimieri [2]" w:date="2022-09-13T12:02:00Z">
        <w:r>
          <w:t>Ocean temperature, w</w:t>
        </w:r>
      </w:ins>
      <w:del w:id="974" w:author="Nick.Tolimieri [2]" w:date="2022-09-13T12:02:00Z">
        <w:r w:rsidR="00EF0B3C" w:rsidDel="00FB6ABB">
          <w:delText>W</w:delText>
        </w:r>
      </w:del>
      <w:r w:rsidR="00EF0B3C">
        <w:t xml:space="preserve">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E878A1">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2b2x1bWU+Njwvdm9sdW1lPjxkYXRlcz48eWVhcj4y
MDE5PC95ZWFyPjxwdWItZGF0ZXM+PGRhdGU+SnVsIDIzPC9kYXRlPjwvcHViLWRhdGVzPjwvZGF0
ZXM+PGFjY2Vzc2lvbi1udW0+V09TOjAwMDQ3Njk0MDUwMDAwMTwvYWNjZXNzaW9uLW51bT48dXJs
cz48cmVsYXRlZC11cmxzPjx1cmw+Jmx0O0dvIHRvIElTSSZndDs6Ly9XT1M6MDAwNDc2OTQwNTAw
MDAxPC91cmw+PC9yZWxhdGVkLXVybHM+PC91cmxzPjxlbGVjdHJvbmljLXJlc291cmNlLW51bT5B
UlROIDQxMyYjeEQ7MTAuMzM4OS9mbWFycy4yMDE5LjAwNDEzPC9lbGVjdHJvbmljLXJlc291cmNl
LW51bT48bGFuZ3VhZ2U+RW5nbGlzaDwvbGFuZ3VhZ2U+PC9yZWNvcmQ+PC9DaXRlPjxDaXRlPjxB
dXRob3I+SGFtaWx0b248L0F1dGhvcj48WWVhcj4yMDIwPC9ZZWFyPjxSZWNOdW0+OTA2OTwvUmVj
TnVt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ENpdGU+PEF1dGhvcj5NY1BoZXJzb248L0F1dGhvcj48WWVhcj4yMDIxPC9Z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==
</w:fldData>
        </w:fldChar>
      </w:r>
      <w:r w:rsidR="00E82427">
        <w:instrText xml:space="preserve"> ADDIN EN.CITE </w:instrText>
      </w:r>
      <w:r w:rsidR="00E82427">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2b2x1bWU+Njwvdm9sdW1lPjxkYXRlcz48eWVhcj4y
MDE5PC95ZWFyPjxwdWItZGF0ZXM+PGRhdGU+SnVsIDIzPC9kYXRlPjwvcHViLWRhdGVzPjwvZGF0
ZXM+PGFjY2Vzc2lvbi1udW0+V09TOjAwMDQ3Njk0MDUwMDAwMTwvYWNjZXNzaW9uLW51bT48dXJs
cz48cmVsYXRlZC11cmxzPjx1cmw+Jmx0O0dvIHRvIElTSSZndDs6Ly9XT1M6MDAwNDc2OTQwNTAw
MDAxPC91cmw+PC9yZWxhdGVkLXVybHM+PC91cmxzPjxlbGVjdHJvbmljLXJlc291cmNlLW51bT5B
UlROIDQxMyYjeEQ7MTAuMzM4OS9mbWFycy4yMDE5LjAwNDEzPC9lbGVjdHJvbmljLXJlc291cmNl
LW51bT48bGFuZ3VhZ2U+RW5nbGlzaDwvbGFuZ3VhZ2U+PC9yZWNvcmQ+PC9DaXRlPjxDaXRlPjxB
dXRob3I+SGFtaWx0b248L0F1dGhvcj48WWVhcj4yMDIwPC9ZZWFyPjxSZWNOdW0+OTA2OTwvUmVj
TnVt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ENpdGU+PEF1dGhvcj5NY1BoZXJzb248L0F1dGhvcj48WWVhcj4yMDIxPC9Z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==
</w:fldData>
        </w:fldChar>
      </w:r>
      <w:r w:rsidR="00E82427">
        <w:instrText xml:space="preserve"> ADDIN EN.CITE.DATA </w:instrText>
      </w:r>
      <w:r w:rsidR="00E82427">
        <w:fldChar w:fldCharType="end"/>
      </w:r>
      <w:r w:rsidR="00E878A1">
        <w:fldChar w:fldCharType="separate"/>
      </w:r>
      <w:r w:rsidR="00E82427">
        <w:rPr>
          <w:noProof/>
        </w:rPr>
        <w:t>(Arafeh-Dalmau et al. 2019, Cavanaugh et al. 2019, Rogers-Bennett &amp; Catton 2019, Beas-Luna et al. 2020, Hamilton et al. 2020, McPherson et al. 2021)</w:t>
      </w:r>
      <w:r w:rsidR="00E878A1">
        <w:fldChar w:fldCharType="end"/>
      </w:r>
      <w:r w:rsidR="00EF0B3C">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rsidR="00EF0B3C">
        <w:t>following the 2014-2016 MHW. These findings stand in contrast to other areas, like Northern California that suffered large, persistent losses in kelp canopy and increases in sea urchin densities</w:t>
      </w:r>
      <w:r w:rsidR="004378FD">
        <w:t xml:space="preserve"> </w: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878A1">
        <w:instrText xml:space="preserve"> ADDIN EN.CITE.DATA </w:instrText>
      </w:r>
      <w:r w:rsidR="00E878A1">
        <w:fldChar w:fldCharType="end"/>
      </w:r>
      <w:r w:rsidR="00E878A1">
        <w:fldChar w:fldCharType="separate"/>
      </w:r>
      <w:r w:rsidR="00E878A1">
        <w:rPr>
          <w:noProof/>
        </w:rPr>
        <w:t>(Rogers-Bennett &amp; Catton 2019, Beas-Luna et al. 2020)</w:t>
      </w:r>
      <w:r w:rsidR="00E878A1">
        <w:fldChar w:fldCharType="end"/>
      </w:r>
      <w:r w:rsidR="00EF0B3C">
        <w:t xml:space="preserve">. However, we also found similarities between patterns in Washington and those observed elsewhere in the Northeast Pacific during this time period. Specifically, the composition of the juvenile rockfish community in Washington kelp forests </w:t>
      </w:r>
      <w:r w:rsidR="00EF0B3C">
        <w:lastRenderedPageBreak/>
        <w:t xml:space="preserve">showed clear year-to-year variation that was consistent with the idea that oceanographic forces influence larval stages of many species </w: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E878A1">
        <w:instrText xml:space="preserve"> ADDIN EN.CITE </w:instrTex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E878A1">
        <w:instrText xml:space="preserve"> ADDIN EN.CITE.DATA </w:instrText>
      </w:r>
      <w:r w:rsidR="00E878A1">
        <w:fldChar w:fldCharType="end"/>
      </w:r>
      <w:r w:rsidR="00E878A1">
        <w:fldChar w:fldCharType="separate"/>
      </w:r>
      <w:r w:rsidR="00E878A1">
        <w:rPr>
          <w:noProof/>
        </w:rPr>
        <w:t>(Schroeder et al. 2019, Field et al. 2021)</w:t>
      </w:r>
      <w:r w:rsidR="00E878A1">
        <w:fldChar w:fldCharType="end"/>
      </w:r>
      <w:r w:rsidR="00466117">
        <w:t xml:space="preserve"> </w:t>
      </w:r>
      <w:r w:rsidR="00E73183">
        <w:t>a</w:t>
      </w:r>
      <w:r w:rsidR="00EF0B3C">
        <w:t xml:space="preserve">nd that these offshore influences can be moderated by characteristics of nearshore habitats and kelp densities in particular </w: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878A1">
        <w:instrText xml:space="preserve"> ADDIN EN.CITE </w:instrTex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878A1">
        <w:instrText xml:space="preserve"> ADDIN EN.CITE.DATA </w:instrText>
      </w:r>
      <w:r w:rsidR="00E878A1">
        <w:fldChar w:fldCharType="end"/>
      </w:r>
      <w:r w:rsidR="00E878A1">
        <w:fldChar w:fldCharType="separate"/>
      </w:r>
      <w:r w:rsidR="00E878A1">
        <w:rPr>
          <w:noProof/>
        </w:rPr>
        <w:t>(Schmitt &amp; Holbrook 1990, Carr 1991, Markel &amp; Shurin 2020)</w:t>
      </w:r>
      <w:r w:rsidR="00E878A1">
        <w:fldChar w:fldCharType="end"/>
      </w:r>
      <w:r w:rsidR="00EF0B3C">
        <w:t>. Filling in the gap in our knowledge along the Washington coast provide</w:t>
      </w:r>
      <w:r w:rsidR="00FC26FD">
        <w:t>s</w:t>
      </w:r>
      <w:r w:rsidR="00EF0B3C">
        <w:t xml:space="preserve"> a more complete picture for kelp </w:t>
      </w:r>
      <w:r w:rsidR="00FC26FD">
        <w:t xml:space="preserve">forest </w:t>
      </w:r>
      <w:r w:rsidR="00EF0B3C">
        <w:t>communities in the eastern Pacific and California Current ecosystem in particular and suggests paths forward for conservation and management of these important habitats and the valuable fisheries species they contain.</w:t>
      </w:r>
    </w:p>
    <w:p w14:paraId="21F5B066" w14:textId="1E94F512"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Beas-Luna et al. 2020)</w:t>
      </w:r>
      <w:r w:rsidR="00E878A1">
        <w:fldChar w:fldCharType="end"/>
      </w:r>
      <w:r>
        <w:t xml:space="preserve">. </w:t>
      </w:r>
      <w:r w:rsidR="004828AC">
        <w:t xml:space="preserve">However, </w:t>
      </w:r>
      <w:ins w:id="975" w:author="Nick.Tolimieri [2]" w:date="2022-09-13T12:33:00Z">
        <w:r w:rsidR="00E27B47">
          <w:t xml:space="preserve">while we did observe </w:t>
        </w:r>
      </w:ins>
      <w:ins w:id="976" w:author="Nick.Tolimieri" w:date="2022-09-14T12:49:00Z">
        <w:r w:rsidR="00101652">
          <w:t xml:space="preserve">in increase in </w:t>
        </w:r>
      </w:ins>
      <w:ins w:id="977" w:author="Nick.Tolimieri [2]" w:date="2022-09-13T12:33:00Z">
        <w:del w:id="978" w:author="Nick.Tolimieri" w:date="2022-09-14T12:49:00Z">
          <w:r w:rsidR="00E27B47" w:rsidDel="00101652">
            <w:delText xml:space="preserve">increased </w:delText>
          </w:r>
        </w:del>
        <w:r w:rsidR="00E27B47">
          <w:t>MHW prevalence in the 2014-2016 period</w:t>
        </w:r>
      </w:ins>
      <w:ins w:id="979" w:author="Nick.Tolimieri [2]" w:date="2022-09-13T12:36:00Z">
        <w:r w:rsidR="00BF27F7">
          <w:t xml:space="preserve"> (Table S</w:t>
        </w:r>
      </w:ins>
      <w:ins w:id="980" w:author="Nick.Tolimieri [2]" w:date="2022-09-13T12:40:00Z">
        <w:r w:rsidR="00A47192">
          <w:t>6)</w:t>
        </w:r>
      </w:ins>
      <w:ins w:id="981" w:author="Nick.Tolimieri [2]" w:date="2022-09-13T12:33:00Z">
        <w:r w:rsidR="00E27B47">
          <w:t xml:space="preserve">, </w:t>
        </w:r>
      </w:ins>
      <w:r w:rsidR="004828AC">
        <w:t xml:space="preserve">the 2014-2016 MHW was not the dominant SST </w:t>
      </w:r>
      <w:r w:rsidR="00A21D96">
        <w:t>feature</w:t>
      </w:r>
      <w:r w:rsidR="004828AC">
        <w:t xml:space="preserve"> in nearshore waters along the Washington coast. </w:t>
      </w:r>
      <w:ins w:id="982" w:author="Nick.Tolimieri [2]" w:date="2022-09-13T12:33:00Z">
        <w:r w:rsidR="00E27B47">
          <w:t xml:space="preserve">Maximum monthly mean </w:t>
        </w:r>
      </w:ins>
      <w:r w:rsidR="004828AC">
        <w:t xml:space="preserve">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4.</w:t>
      </w:r>
      <w:r w:rsidR="00006FBC">
        <w:t xml:space="preserve"> </w:t>
      </w:r>
      <w:ins w:id="983" w:author="Nick.Tolimieri [2]" w:date="2022-09-13T16:25:00Z">
        <w:r w:rsidR="004E54BF">
          <w:t xml:space="preserve">Both </w:t>
        </w:r>
        <w:r w:rsidR="004E54BF">
          <w:rPr>
            <w:i/>
          </w:rPr>
          <w:t xml:space="preserve">Macrocystis </w:t>
        </w:r>
        <w:r w:rsidR="004E54BF">
          <w:t xml:space="preserve">and </w:t>
        </w:r>
        <w:r w:rsidR="004E54BF">
          <w:rPr>
            <w:i/>
          </w:rPr>
          <w:t xml:space="preserve">Nereocystis </w:t>
        </w:r>
        <w:r w:rsidR="004E54BF">
          <w:t xml:space="preserve">are far from their range margins in Washington </w:t>
        </w:r>
      </w:ins>
      <w:r w:rsidR="004E54BF">
        <w:fldChar w:fldCharType="begin"/>
      </w:r>
      <w:r w:rsidR="004E54BF">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4E54BF">
        <w:fldChar w:fldCharType="separate"/>
      </w:r>
      <w:r w:rsidR="004E54BF">
        <w:rPr>
          <w:noProof/>
        </w:rPr>
        <w:t>(Smale 2020)</w:t>
      </w:r>
      <w:r w:rsidR="004E54BF">
        <w:fldChar w:fldCharType="end"/>
      </w:r>
      <w:ins w:id="984" w:author="Nick.Tolimieri [2]" w:date="2022-09-13T16:29:00Z">
        <w:r w:rsidR="00016E6C">
          <w:t xml:space="preserve"> so we might expect them to be well within their thermal thresholds</w:t>
        </w:r>
      </w:ins>
      <w:ins w:id="985" w:author="Nick.Tolimieri [2]" w:date="2022-09-13T16:30:00Z">
        <w:r w:rsidR="0057479C">
          <w:t xml:space="preserve"> </w:t>
        </w:r>
      </w:ins>
      <w:r w:rsidR="0057479C">
        <w:fldChar w:fldCharType="begin"/>
      </w:r>
      <w:r w:rsidR="0057479C">
        <w:instrText xml:space="preserve"> ADDIN EN.CITE &lt;EndNote&gt;&lt;Cite&gt;&lt;Author&gt;Burrows&lt;/Author&gt;&lt;Year&gt;2020&lt;/Year&gt;&lt;RecNum&gt;9299&lt;/RecNum&gt;&lt;DisplayText&gt;(Burrows et al. 2020)&lt;/DisplayText&gt;&lt;record&gt;&lt;rec-number&gt;9299&lt;/rec-number&gt;&lt;foreign-keys&gt;&lt;key app="EN" db-id="prxrzzvdy0x2s4ee00qpxptadsswa02rwx0p" timestamp="1663112054"&gt;9299&lt;/key&gt;&lt;/foreign-keys&gt;&lt;ref-type name="Journal Article"&gt;17&lt;/ref-type&gt;&lt;contributors&gt;&lt;authors&gt;&lt;author&gt;Burrows, Michael T&lt;/author&gt;&lt;author&gt;Hawkins, Stephen J&lt;/author&gt;&lt;author&gt;Moore, J Jon&lt;/author&gt;&lt;author&gt;Adams, Leoni&lt;/author&gt;&lt;author&gt;Sugden, Heather&lt;/author&gt;&lt;author&gt;Firth, Louise&lt;/author&gt;&lt;author&gt;Mieszkowska, Nova&lt;/author&gt;&lt;/authors&gt;&lt;/contributors&gt;&lt;titles&gt;&lt;title&gt;Global‐scale species distributions predict temperature‐related changes in species composition of rocky shore communities in Britain&lt;/title&gt;&lt;secondary-title&gt;Global change biology&lt;/secondary-title&gt;&lt;/titles&gt;&lt;periodical&gt;&lt;full-title&gt;Global Change Biology&lt;/full-title&gt;&lt;abbr-1&gt;Global Change Biol&lt;/abbr-1&gt;&lt;/periodical&gt;&lt;pages&gt;2093-2105&lt;/pages&gt;&lt;volume&gt;26&lt;/volume&gt;&lt;number&gt;4&lt;/number&gt;&lt;dates&gt;&lt;year&gt;2020&lt;/year&gt;&lt;/dates&gt;&lt;isbn&gt;1354-1013&lt;/isbn&gt;&lt;urls&gt;&lt;/urls&gt;&lt;/record&gt;&lt;/Cite&gt;&lt;/EndNote&gt;</w:instrText>
      </w:r>
      <w:r w:rsidR="0057479C">
        <w:fldChar w:fldCharType="separate"/>
      </w:r>
      <w:r w:rsidR="0057479C">
        <w:rPr>
          <w:noProof/>
        </w:rPr>
        <w:t>(Burrows et al. 2020)</w:t>
      </w:r>
      <w:r w:rsidR="0057479C">
        <w:fldChar w:fldCharType="end"/>
      </w:r>
      <w:ins w:id="986" w:author="Nick.Tolimieri [2]" w:date="2022-09-13T16:29:00Z">
        <w:r w:rsidR="00016E6C">
          <w:t xml:space="preserve">. </w:t>
        </w:r>
      </w:ins>
      <w:ins w:id="987" w:author="Nick.Tolimieri [2]" w:date="2022-09-13T16:30:00Z">
        <w:r w:rsidR="00016E6C">
          <w:t>In fact</w:t>
        </w:r>
      </w:ins>
      <w:del w:id="988" w:author="Nick.Tolimieri [2]" w:date="2022-09-13T16:25:00Z">
        <w:r w:rsidR="00A21D96" w:rsidDel="004E54BF">
          <w:delText>The</w:delText>
        </w:r>
      </w:del>
      <w:r>
        <w:t xml:space="preserve"> </w:t>
      </w:r>
      <w:r w:rsidR="004828AC">
        <w:t>SST</w:t>
      </w:r>
      <w:r>
        <w:t xml:space="preserve"> extreme</w:t>
      </w:r>
      <w:r w:rsidR="00006FBC">
        <w:t>s</w:t>
      </w:r>
      <w:r>
        <w:t xml:space="preserve"> in Washington</w:t>
      </w:r>
      <w:del w:id="989" w:author="Nick.Tolimieri [2]" w:date="2022-09-13T16:12:00Z">
        <w:r w:rsidDel="00D03439">
          <w:delText xml:space="preserve"> </w:delText>
        </w:r>
        <w:r w:rsidR="00E878A1" w:rsidDel="00D03439">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rsidDel="00D03439">
          <w:delInstrText xml:space="preserve"> ADDIN EN.CITE </w:delInstrText>
        </w:r>
        <w:r w:rsidR="00E878A1" w:rsidDel="00D03439">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rsidDel="00D03439">
          <w:delInstrText xml:space="preserve"> ADDIN EN.CITE.DATA </w:delInstrText>
        </w:r>
        <w:r w:rsidR="00E878A1" w:rsidDel="00D03439">
          <w:fldChar w:fldCharType="end"/>
        </w:r>
        <w:r w:rsidR="00E878A1" w:rsidDel="00D03439">
          <w:fldChar w:fldCharType="separate"/>
        </w:r>
        <w:r w:rsidR="00E878A1" w:rsidDel="00D03439">
          <w:rPr>
            <w:noProof/>
          </w:rPr>
          <w:delText>(and Oregon; Hamilton et al. 2020)</w:delText>
        </w:r>
        <w:r w:rsidR="00E878A1" w:rsidDel="00D03439">
          <w:fldChar w:fldCharType="end"/>
        </w:r>
      </w:del>
      <w:ins w:id="990" w:author="Nick.Tolimieri [2]" w:date="2022-09-13T16:12:00Z">
        <w:r w:rsidR="00D03439">
          <w:t xml:space="preserve"> and Oregon</w:t>
        </w:r>
      </w:ins>
      <w:r>
        <w:t xml:space="preserve"> </w:t>
      </w:r>
      <w:r w:rsidR="004828AC">
        <w:t>w</w:t>
      </w:r>
      <w:r w:rsidR="00006FBC">
        <w:t>ere</w:t>
      </w:r>
      <w:r w:rsidR="004828AC">
        <w:t xml:space="preserve"> lower than in Northern </w:t>
      </w:r>
      <w:r>
        <w:t>California</w:t>
      </w:r>
      <w:ins w:id="991" w:author="Nick.Tolimieri [2]" w:date="2022-09-13T16:12:00Z">
        <w:r w:rsidR="00D03439">
          <w:t xml:space="preserve"> </w:t>
        </w:r>
      </w:ins>
      <w:r w:rsidR="00D03439">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D03439">
        <w:instrText xml:space="preserve"> ADDIN EN.CITE </w:instrText>
      </w:r>
      <w:r w:rsidR="00D03439">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D03439">
        <w:instrText xml:space="preserve"> ADDIN EN.CITE.DATA </w:instrText>
      </w:r>
      <w:r w:rsidR="00D03439">
        <w:fldChar w:fldCharType="end"/>
      </w:r>
      <w:r w:rsidR="00D03439">
        <w:fldChar w:fldCharType="separate"/>
      </w:r>
      <w:r w:rsidR="00D03439">
        <w:rPr>
          <w:noProof/>
        </w:rPr>
        <w:t>(Hamilton et al. 2020)</w:t>
      </w:r>
      <w:r w:rsidR="00D03439">
        <w:fldChar w:fldCharType="end"/>
      </w:r>
      <w:r w:rsidR="00006FBC">
        <w:t xml:space="preserve">, which may explain persistence of kelp-dominated habitat </w:t>
      </w:r>
      <w:r w:rsidR="00DB66C3">
        <w:t xml:space="preserve">in </w:t>
      </w:r>
      <w:r w:rsidR="00006FBC">
        <w:t>Washington compared to the 90% loss in Northern California</w:t>
      </w:r>
      <w:r>
        <w:t xml:space="preserve">. At our sites, maximum monthly temperature reached 15.1 </w:t>
      </w:r>
      <w:r w:rsidR="00466117">
        <w:t>°</w:t>
      </w:r>
      <w:r>
        <w:t xml:space="preserve">C in 2013 and 14.5 </w:t>
      </w:r>
      <w:r w:rsidR="00466117">
        <w:t>°C in 2014—</w:t>
      </w:r>
      <w:r>
        <w:t>approximately</w:t>
      </w:r>
      <w:r w:rsidR="00466117">
        <w:t xml:space="preserve"> </w:t>
      </w:r>
      <w:r>
        <w:t xml:space="preserve">1.0 -1.5 </w:t>
      </w:r>
      <w:r w:rsidR="00466117">
        <w:t>°</w:t>
      </w:r>
      <w:r>
        <w:t xml:space="preserve">C lower than in Northern </w:t>
      </w:r>
      <w:r>
        <w:lastRenderedPageBreak/>
        <w:t>California but comparable to or slightly warmer than Oregon</w:t>
      </w:r>
      <w:r w:rsidR="00006FBC">
        <w:t xml:space="preserve"> </w: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 </w:instrTex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DATA </w:instrText>
      </w:r>
      <w:r w:rsidR="00E878A1">
        <w:fldChar w:fldCharType="end"/>
      </w:r>
      <w:r w:rsidR="00E878A1">
        <w:fldChar w:fldCharType="separate"/>
      </w:r>
      <w:r w:rsidR="00E878A1">
        <w:rPr>
          <w:noProof/>
        </w:rPr>
        <w:t>(Hamilton et al. 2020)</w:t>
      </w:r>
      <w:r w:rsidR="00E878A1">
        <w:fldChar w:fldCharType="end"/>
      </w:r>
      <w:r>
        <w:t xml:space="preserve">. </w:t>
      </w:r>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E878A1">
        <w:fldChar w:fldCharType="begin"/>
      </w:r>
      <w:r w:rsidR="00E878A1">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E878A1">
        <w:fldChar w:fldCharType="separate"/>
      </w:r>
      <w:r w:rsidR="00E878A1">
        <w:rPr>
          <w:noProof/>
        </w:rPr>
        <w:t>(Lamy et al. 2020)</w:t>
      </w:r>
      <w:r w:rsidR="00E878A1">
        <w:fldChar w:fldCharType="end"/>
      </w:r>
      <w:r w:rsidR="004828AC">
        <w:t>–to track such 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ins w:id="992" w:author="Nick.Tolimieri" w:date="2022-09-14T12:50:00Z">
        <w:r w:rsidR="00101652">
          <w:t xml:space="preserve"> Moreover, while MHW activity was higher during the 2014-2016 period, most of the events occurred during the early summer or autumn when </w:t>
        </w:r>
      </w:ins>
      <w:ins w:id="993" w:author="Nick.Tolimieri" w:date="2022-09-14T12:51:00Z">
        <w:r w:rsidR="00101652">
          <w:t>SST was already more moderate.</w:t>
        </w:r>
      </w:ins>
      <w:r>
        <w:t xml:space="preserve"> </w:t>
      </w:r>
    </w:p>
    <w:p w14:paraId="6893488B" w14:textId="653954CA"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E878A1">
        <w:fldChar w:fldCharType="begin"/>
      </w:r>
      <w:r w:rsidR="00E878A1">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E878A1">
        <w:fldChar w:fldCharType="separate"/>
      </w:r>
      <w:r w:rsidR="00E878A1">
        <w:rPr>
          <w:noProof/>
        </w:rPr>
        <w:t>(Pfister et al. 2018)</w:t>
      </w:r>
      <w:r w:rsidR="00E878A1">
        <w:fldChar w:fldCharType="end"/>
      </w:r>
      <w:r w:rsidR="00EF0B3C">
        <w:t xml:space="preserve">. </w:t>
      </w:r>
      <w:r>
        <w:t>U</w:t>
      </w:r>
      <w:r w:rsidR="00A5249A">
        <w:t xml:space="preserve">rchins were rare at most of our sites, likely due in part to otter predation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detritivory to active herbivory</w:t>
      </w:r>
      <w:ins w:id="994" w:author="Nick.Tolimieri" w:date="2022-09-14T12:53:00Z">
        <w:r w:rsidR="004C5494">
          <w:t xml:space="preserve"> </w: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 </w:instrTex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DATA </w:instrText>
        </w:r>
        <w:r w:rsidR="004C5494">
          <w:fldChar w:fldCharType="end"/>
        </w:r>
        <w:r w:rsidR="004C5494">
          <w:fldChar w:fldCharType="separate"/>
        </w:r>
        <w:r w:rsidR="004C5494">
          <w:rPr>
            <w:noProof/>
          </w:rPr>
          <w:t>(Pearse 2006, Kriegisch et al. 2019)</w:t>
        </w:r>
        <w:r w:rsidR="004C5494">
          <w:fldChar w:fldCharType="end"/>
        </w:r>
      </w:ins>
      <w:r w:rsidR="009C7329">
        <w:t>. The latter behavior may promote a shift to urchin-dominated habitats</w:t>
      </w:r>
      <w:del w:id="995" w:author="Nick.Tolimieri" w:date="2022-09-14T12:53:00Z">
        <w:r w:rsidR="009C7329" w:rsidDel="004C5494">
          <w:delText xml:space="preserve"> </w:delText>
        </w:r>
        <w:r w:rsidR="00E878A1" w:rsidDel="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sidDel="004C5494">
          <w:delInstrText xml:space="preserve"> ADDIN EN.CITE </w:delInstrText>
        </w:r>
        <w:r w:rsidR="00E878A1" w:rsidDel="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sidDel="004C5494">
          <w:delInstrText xml:space="preserve"> ADDIN EN.CITE.DATA </w:delInstrText>
        </w:r>
        <w:r w:rsidR="00E878A1" w:rsidDel="004C5494">
          <w:fldChar w:fldCharType="end"/>
        </w:r>
        <w:r w:rsidR="00E878A1" w:rsidDel="004C5494">
          <w:fldChar w:fldCharType="separate"/>
        </w:r>
        <w:r w:rsidR="00E878A1" w:rsidDel="004C5494">
          <w:rPr>
            <w:noProof/>
          </w:rPr>
          <w:delText>(Pearse 2006, Kriegisch et al. 2019)</w:delText>
        </w:r>
        <w:r w:rsidR="00E878A1" w:rsidDel="004C5494">
          <w:fldChar w:fldCharType="end"/>
        </w:r>
      </w:del>
      <w:r w:rsidR="009C7329">
        <w:t xml:space="preserve">. When urchins were abundant, there may have been sufficient drift kelp (and potentially threat of predation by otters), to lead urchins to remain largely passive feeders. </w:t>
      </w:r>
    </w:p>
    <w:p w14:paraId="3AABAB4F" w14:textId="1C7633D7" w:rsidR="008D6D2E" w:rsidRDefault="00893A3F" w:rsidP="00230D1E">
      <w:pPr>
        <w:rPr>
          <w:color w:val="7F7F7F" w:themeColor="text1" w:themeTint="80"/>
        </w:rPr>
      </w:pPr>
      <w:r>
        <w:lastRenderedPageBreak/>
        <w:t>A</w:t>
      </w:r>
      <w:r w:rsidR="008D6D2E">
        <w:t xml:space="preserve">t Tatoosh Island, </w:t>
      </w:r>
      <w:r w:rsidR="0034083C">
        <w:t xml:space="preserve">however, </w:t>
      </w:r>
      <w:r w:rsidR="003A4E83">
        <w:t xml:space="preserve">where </w:t>
      </w:r>
      <w:r w:rsidR="00643C4E">
        <w:t xml:space="preserve">there was </w:t>
      </w:r>
      <w:r w:rsidR="00B76F1A">
        <w:t>the most</w:t>
      </w:r>
      <w:r w:rsidR="003A4E83">
        <w:t xml:space="preserve"> substantial increase in purple urchins</w:t>
      </w:r>
      <w:r w:rsidR="005272B1">
        <w:t xml:space="preserve"> with densities rising to 5-10 purple urchins m</w:t>
      </w:r>
      <w:r w:rsidR="005272B1" w:rsidRPr="005272B1">
        <w:rPr>
          <w:vertAlign w:val="superscript"/>
        </w:rPr>
        <w:t>-2</w:t>
      </w:r>
      <w:r w:rsidR="003A4E83">
        <w:t xml:space="preserve"> (Fig.</w:t>
      </w:r>
      <w:r w:rsidR="00643C4E">
        <w:t xml:space="preserve"> </w:t>
      </w:r>
      <w:r w:rsidR="003A4E83">
        <w:t xml:space="preserve">S6), </w:t>
      </w:r>
      <w:r w:rsidR="00643C4E">
        <w:t>we did see</w:t>
      </w:r>
      <w:r w:rsidR="00CA4F65">
        <w:t xml:space="preserve"> </w:t>
      </w:r>
      <w:r w:rsidR="008D6D2E">
        <w:t xml:space="preserve">a negative relationship between purple urchins and </w:t>
      </w:r>
      <w:r w:rsidR="008D6D2E">
        <w:rPr>
          <w:i/>
        </w:rPr>
        <w:t>Nereocystis</w:t>
      </w:r>
      <w:r w:rsidR="008D6D2E">
        <w:t xml:space="preserve"> </w:t>
      </w:r>
      <w:r w:rsidR="00E8796A">
        <w:t xml:space="preserve">stipe </w:t>
      </w:r>
      <w:r w:rsidR="000F3616">
        <w:t xml:space="preserve">density </w:t>
      </w:r>
      <w:r w:rsidR="008D6D2E">
        <w:t xml:space="preserve">at the </w:t>
      </w:r>
      <w:r w:rsidR="00CA4F65">
        <w:t>transect-level</w:t>
      </w:r>
      <w:r w:rsidR="008D6D2E">
        <w:t xml:space="preserve"> that does</w:t>
      </w:r>
      <w:r w:rsidR="00CA4F65">
        <w:t xml:space="preserve"> suggest patchy, l</w:t>
      </w:r>
      <w:r w:rsidR="00B03655">
        <w:t>ocal top-down herbivory impacts</w:t>
      </w:r>
      <w:r w:rsidR="0034083C">
        <w:t>. Thes</w:t>
      </w:r>
      <w:r w:rsidR="00B03655">
        <w:t>e impacts</w:t>
      </w:r>
      <w:r w:rsidR="00CA4F65">
        <w:t xml:space="preserve"> may </w:t>
      </w:r>
      <w:r w:rsidR="003F6B2F">
        <w:t>have been</w:t>
      </w:r>
      <w:r w:rsidR="00CA4F65">
        <w:t xml:space="preserve"> </w:t>
      </w:r>
      <w:r w:rsidR="003F6B2F">
        <w:t xml:space="preserve">mediated by </w:t>
      </w:r>
      <w:r w:rsidR="00CA4F65">
        <w:t xml:space="preserve">habitat </w:t>
      </w:r>
      <w:ins w:id="996" w:author="Nick.Tolimieri [2]" w:date="2022-09-13T12:06:00Z">
        <w:r w:rsidR="00A632E8">
          <w:t xml:space="preserve">complexity </w:t>
        </w:r>
      </w:ins>
      <w:r w:rsidR="003F6B2F">
        <w:t>leading to the transect-level variability</w:t>
      </w:r>
      <w:r w:rsidR="0034083C">
        <w:t xml:space="preserve"> </w:t>
      </w:r>
      <w:r w:rsidR="00E878A1">
        <w:fldChar w:fldCharType="begin"/>
      </w:r>
      <w:r w:rsidR="00E878A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r w:rsidR="00CA4F65">
        <w:t xml:space="preserve">. </w:t>
      </w:r>
      <w:r w:rsidR="002B7487">
        <w:t xml:space="preserve">Diver observations 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r w:rsidR="002B7487" w:rsidRPr="00135413">
        <w:rPr>
          <w:i/>
          <w:color w:val="000000" w:themeColor="text1"/>
        </w:rPr>
        <w:t>Nereocystis.</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Tatoosh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r w:rsidR="00135413">
        <w:rPr>
          <w:color w:val="000000" w:themeColor="text1"/>
        </w:rPr>
        <w:t>detritivores</w:t>
      </w:r>
      <w:r w:rsidR="0034083C" w:rsidRPr="00135413">
        <w:rPr>
          <w:color w:val="000000" w:themeColor="text1"/>
        </w:rPr>
        <w:t xml:space="preserve"> </w:t>
      </w:r>
      <w:r w:rsidR="00E878A1">
        <w:rPr>
          <w:color w:val="000000" w:themeColor="text1"/>
        </w:rPr>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Pr>
          <w:color w:val="000000" w:themeColor="text1"/>
        </w:rPr>
        <w:instrText xml:space="preserve"> ADDIN EN.CITE </w:instrText>
      </w:r>
      <w:r w:rsidR="00E878A1">
        <w:rPr>
          <w:color w:val="000000" w:themeColor="text1"/>
        </w:rPr>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Pr>
          <w:color w:val="000000" w:themeColor="text1"/>
        </w:rPr>
        <w:instrText xml:space="preserve"> ADDIN EN.CITE.DATA </w:instrText>
      </w:r>
      <w:r w:rsidR="00E878A1">
        <w:rPr>
          <w:color w:val="000000" w:themeColor="text1"/>
        </w:rPr>
      </w:r>
      <w:r w:rsidR="00E878A1">
        <w:rPr>
          <w:color w:val="000000" w:themeColor="text1"/>
        </w:rPr>
        <w:fldChar w:fldCharType="end"/>
      </w:r>
      <w:r w:rsidR="00E878A1">
        <w:rPr>
          <w:color w:val="000000" w:themeColor="text1"/>
        </w:rPr>
      </w:r>
      <w:r w:rsidR="00E878A1">
        <w:rPr>
          <w:color w:val="000000" w:themeColor="text1"/>
        </w:rPr>
        <w:fldChar w:fldCharType="separate"/>
      </w:r>
      <w:r w:rsidR="00E878A1">
        <w:rPr>
          <w:noProof/>
          <w:color w:val="000000" w:themeColor="text1"/>
        </w:rPr>
        <w:t>(Pearse 2006, Kriegisch et al. 2019)</w:t>
      </w:r>
      <w:r w:rsidR="00E878A1">
        <w:rPr>
          <w:color w:val="000000" w:themeColor="text1"/>
        </w:rPr>
        <w:fldChar w:fldCharType="end"/>
      </w:r>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r w:rsidR="00135413" w:rsidRPr="00135413">
        <w:rPr>
          <w:i/>
          <w:color w:val="000000" w:themeColor="text1"/>
        </w:rPr>
        <w:t>Nereocystis</w:t>
      </w:r>
      <w:r w:rsidR="00135413" w:rsidRPr="00135413">
        <w:rPr>
          <w:color w:val="000000" w:themeColor="text1"/>
        </w:rPr>
        <w:t xml:space="preserve"> stipe density.</w:t>
      </w:r>
      <w:r w:rsidR="00893C5B">
        <w:rPr>
          <w:color w:val="000000" w:themeColor="text1"/>
        </w:rPr>
        <w:t xml:space="preserve"> </w:t>
      </w:r>
      <w:r w:rsidR="00893C5B" w:rsidRPr="00893C5B">
        <w:t xml:space="preserve">Interestingly, maximum monthly SST was lowest at Tatoosh Island </w:t>
      </w:r>
      <w:r w:rsidR="00893C5B">
        <w:t>where increases in purple urchin density were strongest</w:t>
      </w:r>
      <w:r w:rsidR="00893C5B" w:rsidRPr="00893C5B">
        <w:t>.</w:t>
      </w:r>
      <w:r w:rsidR="00893C5B">
        <w:t xml:space="preserve"> </w:t>
      </w:r>
      <w:r w:rsidR="00893C5B" w:rsidRPr="00AD0558">
        <w:rPr>
          <w:highlight w:val="yellow"/>
          <w:rPrChange w:id="997" w:author="Nick.Tolimieri [2]" w:date="2022-09-13T16:36:00Z">
            <w:rPr/>
          </w:rPrChange>
        </w:rPr>
        <w:t>Purple urchins do show latitudinal variation in recruitment success related to SST</w:t>
      </w:r>
      <w:r w:rsidR="0034083C" w:rsidRPr="00AD0558">
        <w:rPr>
          <w:color w:val="000000" w:themeColor="text1"/>
          <w:highlight w:val="yellow"/>
          <w:rPrChange w:id="998" w:author="Nick.Tolimieri [2]" w:date="2022-09-13T16:36:00Z">
            <w:rPr>
              <w:color w:val="000000" w:themeColor="text1"/>
            </w:rPr>
          </w:rPrChange>
        </w:rPr>
        <w:t xml:space="preserve"> </w:t>
      </w:r>
      <w:r w:rsidR="00E878A1" w:rsidRPr="00AD0558">
        <w:rPr>
          <w:color w:val="000000" w:themeColor="text1"/>
          <w:highlight w:val="yellow"/>
          <w:rPrChange w:id="999" w:author="Nick.Tolimieri [2]" w:date="2022-09-13T16:36:00Z">
            <w:rPr>
              <w:color w:val="000000" w:themeColor="text1"/>
            </w:rPr>
          </w:rPrChange>
        </w:rPr>
        <w:fldChar w:fldCharType="begin"/>
      </w:r>
      <w:r w:rsidR="00E878A1" w:rsidRPr="00AD0558">
        <w:rPr>
          <w:color w:val="000000" w:themeColor="text1"/>
          <w:highlight w:val="yellow"/>
          <w:rPrChange w:id="1000" w:author="Nick.Tolimieri [2]" w:date="2022-09-13T16:36:00Z">
            <w:rPr>
              <w:color w:val="000000" w:themeColor="text1"/>
            </w:rPr>
          </w:rPrChange>
        </w:rPr>
        <w: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E878A1" w:rsidRPr="00AD0558">
        <w:rPr>
          <w:color w:val="000000" w:themeColor="text1"/>
          <w:highlight w:val="yellow"/>
          <w:rPrChange w:id="1001" w:author="Nick.Tolimieri [2]" w:date="2022-09-13T16:36:00Z">
            <w:rPr>
              <w:color w:val="000000" w:themeColor="text1"/>
            </w:rPr>
          </w:rPrChange>
        </w:rPr>
        <w:fldChar w:fldCharType="separate"/>
      </w:r>
      <w:r w:rsidR="00E878A1" w:rsidRPr="00AD0558">
        <w:rPr>
          <w:noProof/>
          <w:color w:val="000000" w:themeColor="text1"/>
          <w:highlight w:val="yellow"/>
          <w:rPrChange w:id="1002" w:author="Nick.Tolimieri [2]" w:date="2022-09-13T16:36:00Z">
            <w:rPr>
              <w:noProof/>
              <w:color w:val="000000" w:themeColor="text1"/>
            </w:rPr>
          </w:rPrChange>
        </w:rPr>
        <w:t>(Okamoto et al. 2020)</w:t>
      </w:r>
      <w:r w:rsidR="00E878A1" w:rsidRPr="00AD0558">
        <w:rPr>
          <w:color w:val="000000" w:themeColor="text1"/>
          <w:highlight w:val="yellow"/>
          <w:rPrChange w:id="1003" w:author="Nick.Tolimieri [2]" w:date="2022-09-13T16:36:00Z">
            <w:rPr>
              <w:color w:val="000000" w:themeColor="text1"/>
            </w:rPr>
          </w:rPrChange>
        </w:rPr>
        <w:fldChar w:fldCharType="end"/>
      </w:r>
      <w:r w:rsidR="00893C5B" w:rsidRPr="00AD0558">
        <w:rPr>
          <w:color w:val="000000" w:themeColor="text1"/>
          <w:highlight w:val="yellow"/>
          <w:rPrChange w:id="1004" w:author="Nick.Tolimieri [2]" w:date="2022-09-13T16:36:00Z">
            <w:rPr>
              <w:color w:val="000000" w:themeColor="text1"/>
            </w:rPr>
          </w:rPrChange>
        </w:rPr>
        <w:t>, although previously observed patterns would have predicted higher recruitment with warmer water in more northern latitudes.</w:t>
      </w:r>
    </w:p>
    <w:p w14:paraId="7B8D4C6A" w14:textId="07381E77" w:rsidR="00471A3D" w:rsidRPr="000E0D71" w:rsidRDefault="00EF0B3C">
      <w:pPr>
        <w:rPr>
          <w:color w:val="1F497D" w:themeColor="text2"/>
          <w:rPrChange w:id="1005" w:author="Nick.Tolimieri" w:date="2022-09-14T11:49:00Z">
            <w:rPr/>
          </w:rPrChange>
        </w:rPr>
      </w:pPr>
      <w:del w:id="1006" w:author="Nick.Tolimieri" w:date="2022-09-14T11:47:00Z">
        <w:r w:rsidRPr="000E0D71" w:rsidDel="000E0D71">
          <w:rPr>
            <w:color w:val="1F497D" w:themeColor="text2"/>
            <w:rPrChange w:id="1007" w:author="Nick.Tolimieri" w:date="2022-09-14T11:49:00Z">
              <w:rPr/>
            </w:rPrChange>
          </w:rPr>
          <w:delText xml:space="preserve">One influence we expected to observe, but did not, was </w:delText>
        </w:r>
      </w:del>
      <w:ins w:id="1008" w:author="Nick.Tolimieri" w:date="2022-09-14T11:47:00Z">
        <w:r w:rsidR="000E0D71" w:rsidRPr="000E0D71">
          <w:rPr>
            <w:color w:val="1F497D" w:themeColor="text2"/>
            <w:rPrChange w:id="1009" w:author="Nick.Tolimieri" w:date="2022-09-14T11:49:00Z">
              <w:rPr/>
            </w:rPrChange>
          </w:rPr>
          <w:t xml:space="preserve">We did not see </w:t>
        </w:r>
      </w:ins>
      <w:r w:rsidRPr="000E0D71">
        <w:rPr>
          <w:color w:val="1F497D" w:themeColor="text2"/>
          <w:rPrChange w:id="1010" w:author="Nick.Tolimieri" w:date="2022-09-14T11:49:00Z">
            <w:rPr/>
          </w:rPrChange>
        </w:rPr>
        <w:t xml:space="preserve">shared temporal variation in the invertebrate assemblages caused by a response to the die-off of sea stars–important predators within kelp forests–due to </w:t>
      </w:r>
      <w:r w:rsidR="00882E30" w:rsidRPr="000E0D71">
        <w:rPr>
          <w:color w:val="1F497D" w:themeColor="text2"/>
          <w:rPrChange w:id="1011" w:author="Nick.Tolimieri" w:date="2022-09-14T11:49:00Z">
            <w:rPr/>
          </w:rPrChange>
        </w:rPr>
        <w:t>SSWS</w:t>
      </w:r>
      <w:r w:rsidRPr="000E0D71">
        <w:rPr>
          <w:color w:val="1F497D" w:themeColor="text2"/>
          <w:rPrChange w:id="1012" w:author="Nick.Tolimieri" w:date="2022-09-14T11:49:00Z">
            <w:rPr/>
          </w:rPrChange>
        </w:rPr>
        <w:t xml:space="preserve"> </w:t>
      </w:r>
      <w:r w:rsidR="00E878A1" w:rsidRPr="000E0D71">
        <w:rPr>
          <w:color w:val="1F497D" w:themeColor="text2"/>
          <w:rPrChange w:id="1013" w:author="Nick.Tolimieri" w:date="2022-09-14T11:49:00Z">
            <w:rPr/>
          </w:rPrChange>
        </w:rPr>
        <w:fldChar w:fldCharType="begin"/>
      </w:r>
      <w:r w:rsidR="00E878A1" w:rsidRPr="000E0D71">
        <w:rPr>
          <w:color w:val="1F497D" w:themeColor="text2"/>
          <w:rPrChange w:id="1014" w:author="Nick.Tolimieri" w:date="2022-09-14T11:49:00Z">
            <w:rPr/>
          </w:rPrChange>
        </w:rPr>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periodical&gt;&lt;full-title&gt;Proceedings of the Royal Society B-Biological Sciences&lt;/full-title&gt;&lt;abbr-1&gt;P Roy Soc B-Biol Sci&lt;/abbr-1&gt;&lt;/periodical&gt;&lt;alt-periodical&gt;&lt;full-title&gt;Proceedings of the Royal Society B-Biological Sciences&lt;/full-title&gt;&lt;abbr-1&gt;P Roy Soc B-Biol Sci&lt;/abbr-1&gt;&lt;/alt-periodical&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E878A1" w:rsidRPr="000E0D71">
        <w:rPr>
          <w:color w:val="1F497D" w:themeColor="text2"/>
          <w:rPrChange w:id="1015" w:author="Nick.Tolimieri" w:date="2022-09-14T11:49:00Z">
            <w:rPr/>
          </w:rPrChange>
        </w:rPr>
        <w:fldChar w:fldCharType="separate"/>
      </w:r>
      <w:r w:rsidR="00E878A1" w:rsidRPr="000E0D71">
        <w:rPr>
          <w:noProof/>
          <w:color w:val="1F497D" w:themeColor="text2"/>
          <w:rPrChange w:id="1016" w:author="Nick.Tolimieri" w:date="2022-09-14T11:49:00Z">
            <w:rPr>
              <w:noProof/>
            </w:rPr>
          </w:rPrChange>
        </w:rPr>
        <w:t>(Burt et al. 2018)</w:t>
      </w:r>
      <w:r w:rsidR="00E878A1" w:rsidRPr="000E0D71">
        <w:rPr>
          <w:color w:val="1F497D" w:themeColor="text2"/>
          <w:rPrChange w:id="1017" w:author="Nick.Tolimieri" w:date="2022-09-14T11:49:00Z">
            <w:rPr/>
          </w:rPrChange>
        </w:rPr>
        <w:fldChar w:fldCharType="end"/>
      </w:r>
      <w:r w:rsidRPr="000E0D71">
        <w:rPr>
          <w:color w:val="1F497D" w:themeColor="text2"/>
          <w:rPrChange w:id="1018" w:author="Nick.Tolimieri" w:date="2022-09-14T11:49:00Z">
            <w:rPr/>
          </w:rPrChange>
        </w:rPr>
        <w:t xml:space="preserve">. The sea star die-off began in 2013 before our data collection commenced </w:t>
      </w:r>
      <w:r w:rsidR="00E878A1" w:rsidRPr="000E0D71">
        <w:rPr>
          <w:color w:val="1F497D" w:themeColor="text2"/>
          <w:rPrChange w:id="1019" w:author="Nick.Tolimieri" w:date="2022-09-14T11:49:00Z">
            <w:rPr/>
          </w:rPrChange>
        </w:rPr>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rsidRPr="000E0D71">
        <w:rPr>
          <w:color w:val="1F497D" w:themeColor="text2"/>
          <w:rPrChange w:id="1020" w:author="Nick.Tolimieri" w:date="2022-09-14T11:49:00Z">
            <w:rPr/>
          </w:rPrChange>
        </w:rPr>
        <w:instrText xml:space="preserve"> ADDIN EN.CITE </w:instrText>
      </w:r>
      <w:r w:rsidR="00E878A1" w:rsidRPr="000E0D71">
        <w:rPr>
          <w:color w:val="1F497D" w:themeColor="text2"/>
          <w:rPrChange w:id="1021" w:author="Nick.Tolimieri" w:date="2022-09-14T11:49:00Z">
            <w:rPr/>
          </w:rPrChange>
        </w:rPr>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rsidRPr="000E0D71">
        <w:rPr>
          <w:color w:val="1F497D" w:themeColor="text2"/>
          <w:rPrChange w:id="1022" w:author="Nick.Tolimieri" w:date="2022-09-14T11:49:00Z">
            <w:rPr/>
          </w:rPrChange>
        </w:rPr>
        <w:instrText xml:space="preserve"> ADDIN EN.CITE.DATA </w:instrText>
      </w:r>
      <w:r w:rsidR="00E878A1" w:rsidRPr="000E0D71">
        <w:rPr>
          <w:color w:val="1F497D" w:themeColor="text2"/>
          <w:rPrChange w:id="1023" w:author="Nick.Tolimieri" w:date="2022-09-14T11:49:00Z">
            <w:rPr>
              <w:color w:val="1F497D" w:themeColor="text2"/>
            </w:rPr>
          </w:rPrChange>
        </w:rPr>
      </w:r>
      <w:r w:rsidR="00E878A1" w:rsidRPr="000E0D71">
        <w:rPr>
          <w:color w:val="1F497D" w:themeColor="text2"/>
          <w:rPrChange w:id="1024" w:author="Nick.Tolimieri" w:date="2022-09-14T11:49:00Z">
            <w:rPr/>
          </w:rPrChange>
        </w:rPr>
        <w:fldChar w:fldCharType="end"/>
      </w:r>
      <w:r w:rsidR="00E878A1" w:rsidRPr="000E0D71">
        <w:rPr>
          <w:color w:val="1F497D" w:themeColor="text2"/>
          <w:rPrChange w:id="1025" w:author="Nick.Tolimieri" w:date="2022-09-14T11:49:00Z">
            <w:rPr>
              <w:color w:val="1F497D" w:themeColor="text2"/>
            </w:rPr>
          </w:rPrChange>
        </w:rPr>
      </w:r>
      <w:r w:rsidR="00E878A1" w:rsidRPr="000E0D71">
        <w:rPr>
          <w:color w:val="1F497D" w:themeColor="text2"/>
          <w:rPrChange w:id="1026" w:author="Nick.Tolimieri" w:date="2022-09-14T11:49:00Z">
            <w:rPr/>
          </w:rPrChange>
        </w:rPr>
        <w:fldChar w:fldCharType="separate"/>
      </w:r>
      <w:r w:rsidR="00E878A1" w:rsidRPr="000E0D71">
        <w:rPr>
          <w:noProof/>
          <w:color w:val="1F497D" w:themeColor="text2"/>
          <w:rPrChange w:id="1027" w:author="Nick.Tolimieri" w:date="2022-09-14T11:49:00Z">
            <w:rPr>
              <w:noProof/>
            </w:rPr>
          </w:rPrChange>
        </w:rPr>
        <w:t>(Montecino-Latorre et al. 2016, Hamilton et al. 2021)</w:t>
      </w:r>
      <w:r w:rsidR="00E878A1" w:rsidRPr="000E0D71">
        <w:rPr>
          <w:color w:val="1F497D" w:themeColor="text2"/>
          <w:rPrChange w:id="1028" w:author="Nick.Tolimieri" w:date="2022-09-14T11:49:00Z">
            <w:rPr/>
          </w:rPrChange>
        </w:rPr>
        <w:fldChar w:fldCharType="end"/>
      </w:r>
      <w:r w:rsidRPr="000E0D71">
        <w:rPr>
          <w:color w:val="1F497D" w:themeColor="text2"/>
          <w:rPrChange w:id="1029" w:author="Nick.Tolimieri" w:date="2022-09-14T11:49:00Z">
            <w:rPr/>
          </w:rPrChange>
        </w:rPr>
        <w:t xml:space="preserve">, but off the Washington coast </w:t>
      </w:r>
      <w:r w:rsidR="00E63861" w:rsidRPr="000E0D71">
        <w:rPr>
          <w:color w:val="1F497D" w:themeColor="text2"/>
          <w:rPrChange w:id="1030" w:author="Nick.Tolimieri" w:date="2022-09-14T11:49:00Z">
            <w:rPr/>
          </w:rPrChange>
        </w:rPr>
        <w:t xml:space="preserve">populations of </w:t>
      </w:r>
      <w:r w:rsidRPr="000E0D71">
        <w:rPr>
          <w:color w:val="1F497D" w:themeColor="text2"/>
          <w:rPrChange w:id="1031" w:author="Nick.Tolimieri" w:date="2022-09-14T11:49:00Z">
            <w:rPr/>
          </w:rPrChange>
        </w:rPr>
        <w:t xml:space="preserve">species like </w:t>
      </w:r>
      <w:r w:rsidRPr="000E0D71">
        <w:rPr>
          <w:i/>
          <w:color w:val="1F497D" w:themeColor="text2"/>
          <w:rPrChange w:id="1032" w:author="Nick.Tolimieri" w:date="2022-09-14T11:49:00Z">
            <w:rPr>
              <w:i/>
            </w:rPr>
          </w:rPrChange>
        </w:rPr>
        <w:t xml:space="preserve">Pycnopodia </w:t>
      </w:r>
      <w:r w:rsidRPr="000E0D71">
        <w:rPr>
          <w:color w:val="1F497D" w:themeColor="text2"/>
          <w:rPrChange w:id="1033" w:author="Nick.Tolimieri" w:date="2022-09-14T11:49:00Z">
            <w:rPr/>
          </w:rPrChange>
        </w:rPr>
        <w:t>did</w:t>
      </w:r>
      <w:ins w:id="1034" w:author="Nick.Tolimieri [2]" w:date="2022-09-13T16:03:00Z">
        <w:r w:rsidR="00AD312D" w:rsidRPr="000E0D71">
          <w:rPr>
            <w:color w:val="1F497D" w:themeColor="text2"/>
            <w:rPrChange w:id="1035" w:author="Nick.Tolimieri" w:date="2022-09-14T11:49:00Z">
              <w:rPr/>
            </w:rPrChange>
          </w:rPr>
          <w:t xml:space="preserve"> not </w:t>
        </w:r>
      </w:ins>
      <w:del w:id="1036" w:author="Nick.Tolimieri [2]" w:date="2022-09-13T16:03:00Z">
        <w:r w:rsidRPr="000E0D71" w:rsidDel="00AD312D">
          <w:rPr>
            <w:color w:val="1F497D" w:themeColor="text2"/>
            <w:rPrChange w:id="1037" w:author="Nick.Tolimieri" w:date="2022-09-14T11:49:00Z">
              <w:rPr/>
            </w:rPrChange>
          </w:rPr>
          <w:delText xml:space="preserve"> </w:delText>
        </w:r>
      </w:del>
      <w:r w:rsidR="00E63861" w:rsidRPr="000E0D71">
        <w:rPr>
          <w:color w:val="1F497D" w:themeColor="text2"/>
          <w:rPrChange w:id="1038" w:author="Nick.Tolimieri" w:date="2022-09-14T11:49:00Z">
            <w:rPr/>
          </w:rPrChange>
        </w:rPr>
        <w:t>full</w:t>
      </w:r>
      <w:ins w:id="1039" w:author="Nick.Tolimieri [2]" w:date="2022-09-13T16:03:00Z">
        <w:r w:rsidR="00AD312D" w:rsidRPr="000E0D71">
          <w:rPr>
            <w:color w:val="1F497D" w:themeColor="text2"/>
            <w:rPrChange w:id="1040" w:author="Nick.Tolimieri" w:date="2022-09-14T11:49:00Z">
              <w:rPr/>
            </w:rPrChange>
          </w:rPr>
          <w:t>y</w:t>
        </w:r>
      </w:ins>
      <w:r w:rsidR="00E63861" w:rsidRPr="000E0D71">
        <w:rPr>
          <w:color w:val="1F497D" w:themeColor="text2"/>
          <w:rPrChange w:id="1041" w:author="Nick.Tolimieri" w:date="2022-09-14T11:49:00Z">
            <w:rPr/>
          </w:rPrChange>
        </w:rPr>
        <w:t xml:space="preserve"> crash</w:t>
      </w:r>
      <w:r w:rsidRPr="000E0D71">
        <w:rPr>
          <w:color w:val="1F497D" w:themeColor="text2"/>
          <w:rPrChange w:id="1042" w:author="Nick.Tolimieri" w:date="2022-09-14T11:49:00Z">
            <w:rPr/>
          </w:rPrChange>
        </w:rPr>
        <w:t xml:space="preserve"> </w:t>
      </w:r>
      <w:r w:rsidR="00E63861" w:rsidRPr="000E0D71">
        <w:rPr>
          <w:color w:val="1F497D" w:themeColor="text2"/>
          <w:rPrChange w:id="1043" w:author="Nick.Tolimieri" w:date="2022-09-14T11:49:00Z">
            <w:rPr/>
          </w:rPrChange>
        </w:rPr>
        <w:t>until late 2017</w:t>
      </w:r>
      <w:r w:rsidRPr="000E0D71">
        <w:rPr>
          <w:color w:val="1F497D" w:themeColor="text2"/>
          <w:rPrChange w:id="1044" w:author="Nick.Tolimieri" w:date="2022-09-14T11:49:00Z">
            <w:rPr/>
          </w:rPrChange>
        </w:rPr>
        <w:t xml:space="preserve"> </w:t>
      </w:r>
      <w:r w:rsidR="00E878A1" w:rsidRPr="000E0D71">
        <w:rPr>
          <w:color w:val="1F497D" w:themeColor="text2"/>
          <w:rPrChange w:id="1045" w:author="Nick.Tolimieri" w:date="2022-09-14T11:49:00Z">
            <w:rPr/>
          </w:rPrChange>
        </w:rPr>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rsidRPr="000E0D71">
        <w:rPr>
          <w:color w:val="1F497D" w:themeColor="text2"/>
          <w:rPrChange w:id="1046" w:author="Nick.Tolimieri" w:date="2022-09-14T11:49:00Z">
            <w:rPr/>
          </w:rPrChange>
        </w:rPr>
        <w:instrText xml:space="preserve"> ADDIN EN.CITE </w:instrText>
      </w:r>
      <w:r w:rsidR="00E878A1" w:rsidRPr="000E0D71">
        <w:rPr>
          <w:color w:val="1F497D" w:themeColor="text2"/>
          <w:rPrChange w:id="1047" w:author="Nick.Tolimieri" w:date="2022-09-14T11:49:00Z">
            <w:rPr/>
          </w:rPrChange>
        </w:rPr>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rsidRPr="000E0D71">
        <w:rPr>
          <w:color w:val="1F497D" w:themeColor="text2"/>
          <w:rPrChange w:id="1048" w:author="Nick.Tolimieri" w:date="2022-09-14T11:49:00Z">
            <w:rPr/>
          </w:rPrChange>
        </w:rPr>
        <w:instrText xml:space="preserve"> ADDIN EN.CITE.DATA </w:instrText>
      </w:r>
      <w:r w:rsidR="00E878A1" w:rsidRPr="000E0D71">
        <w:rPr>
          <w:color w:val="1F497D" w:themeColor="text2"/>
          <w:rPrChange w:id="1049" w:author="Nick.Tolimieri" w:date="2022-09-14T11:49:00Z">
            <w:rPr>
              <w:color w:val="1F497D" w:themeColor="text2"/>
            </w:rPr>
          </w:rPrChange>
        </w:rPr>
      </w:r>
      <w:r w:rsidR="00E878A1" w:rsidRPr="000E0D71">
        <w:rPr>
          <w:color w:val="1F497D" w:themeColor="text2"/>
          <w:rPrChange w:id="1050" w:author="Nick.Tolimieri" w:date="2022-09-14T11:49:00Z">
            <w:rPr/>
          </w:rPrChange>
        </w:rPr>
        <w:fldChar w:fldCharType="end"/>
      </w:r>
      <w:r w:rsidR="00E878A1" w:rsidRPr="000E0D71">
        <w:rPr>
          <w:color w:val="1F497D" w:themeColor="text2"/>
          <w:rPrChange w:id="1051" w:author="Nick.Tolimieri" w:date="2022-09-14T11:49:00Z">
            <w:rPr>
              <w:color w:val="1F497D" w:themeColor="text2"/>
            </w:rPr>
          </w:rPrChange>
        </w:rPr>
      </w:r>
      <w:r w:rsidR="00E878A1" w:rsidRPr="000E0D71">
        <w:rPr>
          <w:color w:val="1F497D" w:themeColor="text2"/>
          <w:rPrChange w:id="1052" w:author="Nick.Tolimieri" w:date="2022-09-14T11:49:00Z">
            <w:rPr/>
          </w:rPrChange>
        </w:rPr>
        <w:fldChar w:fldCharType="separate"/>
      </w:r>
      <w:r w:rsidR="00E878A1" w:rsidRPr="000E0D71">
        <w:rPr>
          <w:noProof/>
          <w:color w:val="1F497D" w:themeColor="text2"/>
          <w:rPrChange w:id="1053" w:author="Nick.Tolimieri" w:date="2022-09-14T11:49:00Z">
            <w:rPr>
              <w:noProof/>
            </w:rPr>
          </w:rPrChange>
        </w:rPr>
        <w:t>(declined to 75% occurrence as defined by Hamilton et al. 2021)</w:t>
      </w:r>
      <w:r w:rsidR="00E878A1" w:rsidRPr="000E0D71">
        <w:rPr>
          <w:color w:val="1F497D" w:themeColor="text2"/>
          <w:rPrChange w:id="1054" w:author="Nick.Tolimieri" w:date="2022-09-14T11:49:00Z">
            <w:rPr/>
          </w:rPrChange>
        </w:rPr>
        <w:fldChar w:fldCharType="end"/>
      </w:r>
      <w:r w:rsidRPr="000E0D71">
        <w:rPr>
          <w:color w:val="1F497D" w:themeColor="text2"/>
          <w:rPrChange w:id="1055" w:author="Nick.Tolimieri" w:date="2022-09-14T11:49:00Z">
            <w:rPr/>
          </w:rPrChange>
        </w:rPr>
        <w:t xml:space="preserve">. </w:t>
      </w:r>
      <w:r w:rsidR="00F573AF" w:rsidRPr="000E0D71">
        <w:rPr>
          <w:color w:val="1F497D" w:themeColor="text2"/>
          <w:rPrChange w:id="1056" w:author="Nick.Tolimieri" w:date="2022-09-14T11:49:00Z">
            <w:rPr/>
          </w:rPrChange>
        </w:rPr>
        <w:t>With the exception of blood and leather stars, s</w:t>
      </w:r>
      <w:r w:rsidRPr="000E0D71">
        <w:rPr>
          <w:color w:val="1F497D" w:themeColor="text2"/>
          <w:rPrChange w:id="1057" w:author="Nick.Tolimieri" w:date="2022-09-14T11:49:00Z">
            <w:rPr/>
          </w:rPrChange>
        </w:rPr>
        <w:t>ea stars were uncommon</w:t>
      </w:r>
      <w:r w:rsidR="003D5E2C" w:rsidRPr="000E0D71">
        <w:rPr>
          <w:color w:val="1F497D" w:themeColor="text2"/>
          <w:rPrChange w:id="1058" w:author="Nick.Tolimieri" w:date="2022-09-14T11:49:00Z">
            <w:rPr/>
          </w:rPrChange>
        </w:rPr>
        <w:t>; i</w:t>
      </w:r>
      <w:r w:rsidRPr="000E0D71">
        <w:rPr>
          <w:color w:val="1F497D" w:themeColor="text2"/>
          <w:rPrChange w:id="1059" w:author="Nick.Tolimieri" w:date="2022-09-14T11:49:00Z">
            <w:rPr/>
          </w:rPrChange>
        </w:rPr>
        <w:t xml:space="preserve">n fact, we saw only eight </w:t>
      </w:r>
      <w:r w:rsidRPr="000E0D71">
        <w:rPr>
          <w:i/>
          <w:color w:val="1F497D" w:themeColor="text2"/>
          <w:rPrChange w:id="1060" w:author="Nick.Tolimieri" w:date="2022-09-14T11:49:00Z">
            <w:rPr>
              <w:i/>
            </w:rPr>
          </w:rPrChange>
        </w:rPr>
        <w:t>Pycnopodia</w:t>
      </w:r>
      <w:r w:rsidRPr="000E0D71">
        <w:rPr>
          <w:color w:val="1F497D" w:themeColor="text2"/>
          <w:rPrChange w:id="1061" w:author="Nick.Tolimieri" w:date="2022-09-14T11:49:00Z">
            <w:rPr/>
          </w:rPrChange>
        </w:rPr>
        <w:t xml:space="preserve"> over </w:t>
      </w:r>
      <w:r w:rsidR="000A2315" w:rsidRPr="000E0D71">
        <w:rPr>
          <w:color w:val="1F497D" w:themeColor="text2"/>
          <w:rPrChange w:id="1062" w:author="Nick.Tolimieri" w:date="2022-09-14T11:49:00Z">
            <w:rPr/>
          </w:rPrChange>
        </w:rPr>
        <w:t xml:space="preserve">all </w:t>
      </w:r>
      <w:r w:rsidRPr="000E0D71">
        <w:rPr>
          <w:color w:val="1F497D" w:themeColor="text2"/>
          <w:rPrChange w:id="1063" w:author="Nick.Tolimieri" w:date="2022-09-14T11:49:00Z">
            <w:rPr/>
          </w:rPrChange>
        </w:rPr>
        <w:t>survey</w:t>
      </w:r>
      <w:r w:rsidR="000A2315" w:rsidRPr="000E0D71">
        <w:rPr>
          <w:color w:val="1F497D" w:themeColor="text2"/>
          <w:rPrChange w:id="1064" w:author="Nick.Tolimieri" w:date="2022-09-14T11:49:00Z">
            <w:rPr/>
          </w:rPrChange>
        </w:rPr>
        <w:t>s</w:t>
      </w:r>
      <w:r w:rsidRPr="000E0D71">
        <w:rPr>
          <w:color w:val="1F497D" w:themeColor="text2"/>
          <w:rPrChange w:id="1065" w:author="Nick.Tolimieri" w:date="2022-09-14T11:49:00Z">
            <w:rPr/>
          </w:rPrChange>
        </w:rPr>
        <w:t xml:space="preserve"> from 2015-2021 declining from four in </w:t>
      </w:r>
      <w:r w:rsidRPr="000E0D71">
        <w:rPr>
          <w:color w:val="1F497D" w:themeColor="text2"/>
          <w:rPrChange w:id="1066" w:author="Nick.Tolimieri" w:date="2022-09-14T11:49:00Z">
            <w:rPr/>
          </w:rPrChange>
        </w:rPr>
        <w:lastRenderedPageBreak/>
        <w:t>201</w:t>
      </w:r>
      <w:r w:rsidR="003D5E2C" w:rsidRPr="000E0D71">
        <w:rPr>
          <w:color w:val="1F497D" w:themeColor="text2"/>
          <w:rPrChange w:id="1067" w:author="Nick.Tolimieri" w:date="2022-09-14T11:49:00Z">
            <w:rPr/>
          </w:rPrChange>
        </w:rPr>
        <w:t>6</w:t>
      </w:r>
      <w:r w:rsidRPr="000E0D71">
        <w:rPr>
          <w:color w:val="1F497D" w:themeColor="text2"/>
          <w:rPrChange w:id="1068" w:author="Nick.Tolimieri" w:date="2022-09-14T11:49:00Z">
            <w:rPr/>
          </w:rPrChange>
        </w:rPr>
        <w:t xml:space="preserve"> to zero in 2021. </w:t>
      </w:r>
      <w:r w:rsidR="00F573AF" w:rsidRPr="000E0D71">
        <w:rPr>
          <w:i/>
          <w:color w:val="1F497D" w:themeColor="text2"/>
          <w:rPrChange w:id="1069" w:author="Nick.Tolimieri" w:date="2022-09-14T11:49:00Z">
            <w:rPr>
              <w:i/>
            </w:rPr>
          </w:rPrChange>
        </w:rPr>
        <w:t>Pynopodia</w:t>
      </w:r>
      <w:r w:rsidR="00F573AF" w:rsidRPr="000E0D71">
        <w:rPr>
          <w:color w:val="1F497D" w:themeColor="text2"/>
          <w:rPrChange w:id="1070" w:author="Nick.Tolimieri" w:date="2022-09-14T11:49:00Z">
            <w:rPr/>
          </w:rPrChange>
        </w:rPr>
        <w:t xml:space="preserve"> had been common at these sites in the late 1980’s reaching densities of 0.22-0.28 m</w:t>
      </w:r>
      <w:r w:rsidR="00F573AF" w:rsidRPr="000E0D71">
        <w:rPr>
          <w:color w:val="1F497D" w:themeColor="text2"/>
          <w:vertAlign w:val="superscript"/>
          <w:rPrChange w:id="1071" w:author="Nick.Tolimieri" w:date="2022-09-14T11:49:00Z">
            <w:rPr>
              <w:vertAlign w:val="superscript"/>
            </w:rPr>
          </w:rPrChange>
        </w:rPr>
        <w:t>-2</w:t>
      </w:r>
      <w:r w:rsidR="00F573AF" w:rsidRPr="000E0D71">
        <w:rPr>
          <w:color w:val="1F497D" w:themeColor="text2"/>
          <w:rPrChange w:id="1072" w:author="Nick.Tolimieri" w:date="2022-09-14T11:49:00Z">
            <w:rPr/>
          </w:rPrChange>
        </w:rPr>
        <w:t xml:space="preserve"> </w:t>
      </w:r>
      <w:r w:rsidR="00E878A1" w:rsidRPr="000E0D71">
        <w:rPr>
          <w:color w:val="1F497D" w:themeColor="text2"/>
          <w:rPrChange w:id="1073" w:author="Nick.Tolimieri" w:date="2022-09-14T11:49:00Z">
            <w:rPr/>
          </w:rPrChange>
        </w:rPr>
        <w:fldChar w:fldCharType="begin"/>
      </w:r>
      <w:r w:rsidR="00E878A1" w:rsidRPr="000E0D71">
        <w:rPr>
          <w:color w:val="1F497D" w:themeColor="text2"/>
          <w:rPrChange w:id="1074" w:author="Nick.Tolimieri" w:date="2022-09-14T11:49:00Z">
            <w:rPr/>
          </w:rPrChange>
        </w:rPr>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E878A1" w:rsidRPr="000E0D71">
        <w:rPr>
          <w:color w:val="1F497D" w:themeColor="text2"/>
          <w:rPrChange w:id="1075" w:author="Nick.Tolimieri" w:date="2022-09-14T11:49:00Z">
            <w:rPr/>
          </w:rPrChange>
        </w:rPr>
        <w:fldChar w:fldCharType="separate"/>
      </w:r>
      <w:r w:rsidR="00E878A1" w:rsidRPr="000E0D71">
        <w:rPr>
          <w:noProof/>
          <w:color w:val="1F497D" w:themeColor="text2"/>
          <w:rPrChange w:id="1076" w:author="Nick.Tolimieri" w:date="2022-09-14T11:49:00Z">
            <w:rPr>
              <w:noProof/>
            </w:rPr>
          </w:rPrChange>
        </w:rPr>
        <w:t>(Kvitek et al. 1988)</w:t>
      </w:r>
      <w:r w:rsidR="00E878A1" w:rsidRPr="000E0D71">
        <w:rPr>
          <w:color w:val="1F497D" w:themeColor="text2"/>
          <w:rPrChange w:id="1077" w:author="Nick.Tolimieri" w:date="2022-09-14T11:49:00Z">
            <w:rPr/>
          </w:rPrChange>
        </w:rPr>
        <w:fldChar w:fldCharType="end"/>
      </w:r>
      <w:r w:rsidR="00290F3A" w:rsidRPr="000E0D71">
        <w:rPr>
          <w:color w:val="1F497D" w:themeColor="text2"/>
          <w:rPrChange w:id="1078" w:author="Nick.Tolimieri" w:date="2022-09-14T11:49:00Z">
            <w:rPr/>
          </w:rPrChange>
        </w:rPr>
        <w:t xml:space="preserve">, although recolonization of the Olympic Coast by </w:t>
      </w:r>
      <w:r w:rsidR="00A146DE" w:rsidRPr="000E0D71">
        <w:rPr>
          <w:color w:val="1F497D" w:themeColor="text2"/>
          <w:rPrChange w:id="1079" w:author="Nick.Tolimieri" w:date="2022-09-14T11:49:00Z">
            <w:rPr/>
          </w:rPrChange>
        </w:rPr>
        <w:t xml:space="preserve">sea </w:t>
      </w:r>
      <w:r w:rsidR="00290F3A" w:rsidRPr="000E0D71">
        <w:rPr>
          <w:color w:val="1F497D" w:themeColor="text2"/>
          <w:rPrChange w:id="1080" w:author="Nick.Tolimieri" w:date="2022-09-14T11:49:00Z">
            <w:rPr/>
          </w:rPrChange>
        </w:rPr>
        <w:t xml:space="preserve">otters had large impacts on the benthic </w:t>
      </w:r>
      <w:r w:rsidR="000C6787" w:rsidRPr="000E0D71">
        <w:rPr>
          <w:color w:val="1F497D" w:themeColor="text2"/>
          <w:rPrChange w:id="1081" w:author="Nick.Tolimieri" w:date="2022-09-14T11:49:00Z">
            <w:rPr/>
          </w:rPrChange>
        </w:rPr>
        <w:t>environment</w:t>
      </w:r>
      <w:r w:rsidR="00290F3A" w:rsidRPr="000E0D71">
        <w:rPr>
          <w:color w:val="1F497D" w:themeColor="text2"/>
          <w:rPrChange w:id="1082" w:author="Nick.Tolimieri" w:date="2022-09-14T11:49:00Z">
            <w:rPr/>
          </w:rPrChange>
        </w:rPr>
        <w:t xml:space="preserve"> </w:t>
      </w:r>
      <w:r w:rsidR="00E878A1" w:rsidRPr="000E0D71">
        <w:rPr>
          <w:color w:val="1F497D" w:themeColor="text2"/>
          <w:rPrChange w:id="1083" w:author="Nick.Tolimieri" w:date="2022-09-14T11:49:00Z">
            <w:rPr/>
          </w:rPrChange>
        </w:rPr>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0E0D71">
        <w:rPr>
          <w:color w:val="1F497D" w:themeColor="text2"/>
          <w:rPrChange w:id="1084" w:author="Nick.Tolimieri" w:date="2022-09-14T11:49:00Z">
            <w:rPr/>
          </w:rPrChange>
        </w:rPr>
        <w:instrText xml:space="preserve"> ADDIN EN.CITE </w:instrText>
      </w:r>
      <w:r w:rsidR="00E878A1" w:rsidRPr="000E0D71">
        <w:rPr>
          <w:color w:val="1F497D" w:themeColor="text2"/>
          <w:rPrChange w:id="1085" w:author="Nick.Tolimieri" w:date="2022-09-14T11:49:00Z">
            <w:rPr/>
          </w:rPrChange>
        </w:rPr>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0E0D71">
        <w:rPr>
          <w:color w:val="1F497D" w:themeColor="text2"/>
          <w:rPrChange w:id="1086" w:author="Nick.Tolimieri" w:date="2022-09-14T11:49:00Z">
            <w:rPr/>
          </w:rPrChange>
        </w:rPr>
        <w:instrText xml:space="preserve"> ADDIN EN.CITE.DATA </w:instrText>
      </w:r>
      <w:r w:rsidR="00E878A1" w:rsidRPr="000E0D71">
        <w:rPr>
          <w:color w:val="1F497D" w:themeColor="text2"/>
          <w:rPrChange w:id="1087" w:author="Nick.Tolimieri" w:date="2022-09-14T11:49:00Z">
            <w:rPr>
              <w:color w:val="1F497D" w:themeColor="text2"/>
            </w:rPr>
          </w:rPrChange>
        </w:rPr>
      </w:r>
      <w:r w:rsidR="00E878A1" w:rsidRPr="000E0D71">
        <w:rPr>
          <w:color w:val="1F497D" w:themeColor="text2"/>
          <w:rPrChange w:id="1088" w:author="Nick.Tolimieri" w:date="2022-09-14T11:49:00Z">
            <w:rPr/>
          </w:rPrChange>
        </w:rPr>
        <w:fldChar w:fldCharType="end"/>
      </w:r>
      <w:r w:rsidR="00E878A1" w:rsidRPr="000E0D71">
        <w:rPr>
          <w:color w:val="1F497D" w:themeColor="text2"/>
          <w:rPrChange w:id="1089" w:author="Nick.Tolimieri" w:date="2022-09-14T11:49:00Z">
            <w:rPr>
              <w:color w:val="1F497D" w:themeColor="text2"/>
            </w:rPr>
          </w:rPrChange>
        </w:rPr>
      </w:r>
      <w:r w:rsidR="00E878A1" w:rsidRPr="000E0D71">
        <w:rPr>
          <w:color w:val="1F497D" w:themeColor="text2"/>
          <w:rPrChange w:id="1090" w:author="Nick.Tolimieri" w:date="2022-09-14T11:49:00Z">
            <w:rPr/>
          </w:rPrChange>
        </w:rPr>
        <w:fldChar w:fldCharType="separate"/>
      </w:r>
      <w:r w:rsidR="00E878A1" w:rsidRPr="000E0D71">
        <w:rPr>
          <w:noProof/>
          <w:color w:val="1F497D" w:themeColor="text2"/>
          <w:rPrChange w:id="1091" w:author="Nick.Tolimieri" w:date="2022-09-14T11:49:00Z">
            <w:rPr>
              <w:noProof/>
            </w:rPr>
          </w:rPrChange>
        </w:rPr>
        <w:t>(Shelton et al. 2018)</w:t>
      </w:r>
      <w:r w:rsidR="00E878A1" w:rsidRPr="000E0D71">
        <w:rPr>
          <w:color w:val="1F497D" w:themeColor="text2"/>
          <w:rPrChange w:id="1092" w:author="Nick.Tolimieri" w:date="2022-09-14T11:49:00Z">
            <w:rPr/>
          </w:rPrChange>
        </w:rPr>
        <w:fldChar w:fldCharType="end"/>
      </w:r>
      <w:r w:rsidR="00F573AF" w:rsidRPr="000E0D71">
        <w:rPr>
          <w:color w:val="1F497D" w:themeColor="text2"/>
          <w:rPrChange w:id="1093" w:author="Nick.Tolimieri" w:date="2022-09-14T11:49:00Z">
            <w:rPr/>
          </w:rPrChange>
        </w:rPr>
        <w:t xml:space="preserve">. </w:t>
      </w:r>
      <w:r w:rsidRPr="000E0D71">
        <w:rPr>
          <w:color w:val="1F497D" w:themeColor="text2"/>
          <w:rPrChange w:id="1094" w:author="Nick.Tolimieri" w:date="2022-09-14T11:49:00Z">
            <w:rPr/>
          </w:rPrChange>
        </w:rPr>
        <w:t xml:space="preserve">The lack of any recovery of </w:t>
      </w:r>
      <w:r w:rsidR="000C6787" w:rsidRPr="000E0D71">
        <w:rPr>
          <w:i/>
          <w:color w:val="1F497D" w:themeColor="text2"/>
          <w:rPrChange w:id="1095" w:author="Nick.Tolimieri" w:date="2022-09-14T11:49:00Z">
            <w:rPr>
              <w:i/>
            </w:rPr>
          </w:rPrChange>
        </w:rPr>
        <w:t>Py</w:t>
      </w:r>
      <w:r w:rsidR="00A146DE" w:rsidRPr="000E0D71">
        <w:rPr>
          <w:i/>
          <w:color w:val="1F497D" w:themeColor="text2"/>
          <w:rPrChange w:id="1096" w:author="Nick.Tolimieri" w:date="2022-09-14T11:49:00Z">
            <w:rPr>
              <w:i/>
            </w:rPr>
          </w:rPrChange>
        </w:rPr>
        <w:t>c</w:t>
      </w:r>
      <w:r w:rsidR="000C6787" w:rsidRPr="000E0D71">
        <w:rPr>
          <w:i/>
          <w:color w:val="1F497D" w:themeColor="text2"/>
          <w:rPrChange w:id="1097" w:author="Nick.Tolimieri" w:date="2022-09-14T11:49:00Z">
            <w:rPr>
              <w:i/>
            </w:rPr>
          </w:rPrChange>
        </w:rPr>
        <w:t>nopodia</w:t>
      </w:r>
      <w:r w:rsidR="000C6787" w:rsidRPr="000E0D71">
        <w:rPr>
          <w:color w:val="1F497D" w:themeColor="text2"/>
          <w:rPrChange w:id="1098" w:author="Nick.Tolimieri" w:date="2022-09-14T11:49:00Z">
            <w:rPr/>
          </w:rPrChange>
        </w:rPr>
        <w:t xml:space="preserve"> and other sea star </w:t>
      </w:r>
      <w:r w:rsidRPr="000E0D71">
        <w:rPr>
          <w:color w:val="1F497D" w:themeColor="text2"/>
          <w:rPrChange w:id="1099" w:author="Nick.Tolimieri" w:date="2022-09-14T11:49:00Z">
            <w:rPr/>
          </w:rPrChange>
        </w:rPr>
        <w:t xml:space="preserve">populations may be due to Allee effects leading to failed reproduction and to disease persistence removing any recruits </w:t>
      </w:r>
      <w:r w:rsidR="00E878A1" w:rsidRPr="000E0D71">
        <w:rPr>
          <w:color w:val="1F497D" w:themeColor="text2"/>
          <w:rPrChange w:id="1100" w:author="Nick.Tolimieri" w:date="2022-09-14T11:49:00Z">
            <w:rPr/>
          </w:rPrChange>
        </w:rPr>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rsidRPr="000E0D71">
        <w:rPr>
          <w:color w:val="1F497D" w:themeColor="text2"/>
          <w:rPrChange w:id="1101" w:author="Nick.Tolimieri" w:date="2022-09-14T11:49:00Z">
            <w:rPr/>
          </w:rPrChange>
        </w:rPr>
        <w:instrText xml:space="preserve"> ADDIN EN.CITE </w:instrText>
      </w:r>
      <w:r w:rsidR="00E878A1" w:rsidRPr="000E0D71">
        <w:rPr>
          <w:color w:val="1F497D" w:themeColor="text2"/>
          <w:rPrChange w:id="1102" w:author="Nick.Tolimieri" w:date="2022-09-14T11:49:00Z">
            <w:rPr/>
          </w:rPrChange>
        </w:rPr>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rsidRPr="000E0D71">
        <w:rPr>
          <w:color w:val="1F497D" w:themeColor="text2"/>
          <w:rPrChange w:id="1103" w:author="Nick.Tolimieri" w:date="2022-09-14T11:49:00Z">
            <w:rPr/>
          </w:rPrChange>
        </w:rPr>
        <w:instrText xml:space="preserve"> ADDIN EN.CITE.DATA </w:instrText>
      </w:r>
      <w:r w:rsidR="00E878A1" w:rsidRPr="000E0D71">
        <w:rPr>
          <w:color w:val="1F497D" w:themeColor="text2"/>
          <w:rPrChange w:id="1104" w:author="Nick.Tolimieri" w:date="2022-09-14T11:49:00Z">
            <w:rPr>
              <w:color w:val="1F497D" w:themeColor="text2"/>
            </w:rPr>
          </w:rPrChange>
        </w:rPr>
      </w:r>
      <w:r w:rsidR="00E878A1" w:rsidRPr="000E0D71">
        <w:rPr>
          <w:color w:val="1F497D" w:themeColor="text2"/>
          <w:rPrChange w:id="1105" w:author="Nick.Tolimieri" w:date="2022-09-14T11:49:00Z">
            <w:rPr/>
          </w:rPrChange>
        </w:rPr>
        <w:fldChar w:fldCharType="end"/>
      </w:r>
      <w:r w:rsidR="00E878A1" w:rsidRPr="000E0D71">
        <w:rPr>
          <w:color w:val="1F497D" w:themeColor="text2"/>
          <w:rPrChange w:id="1106" w:author="Nick.Tolimieri" w:date="2022-09-14T11:49:00Z">
            <w:rPr>
              <w:color w:val="1F497D" w:themeColor="text2"/>
            </w:rPr>
          </w:rPrChange>
        </w:rPr>
      </w:r>
      <w:r w:rsidR="00E878A1" w:rsidRPr="000E0D71">
        <w:rPr>
          <w:color w:val="1F497D" w:themeColor="text2"/>
          <w:rPrChange w:id="1107" w:author="Nick.Tolimieri" w:date="2022-09-14T11:49:00Z">
            <w:rPr/>
          </w:rPrChange>
        </w:rPr>
        <w:fldChar w:fldCharType="separate"/>
      </w:r>
      <w:r w:rsidR="00E878A1" w:rsidRPr="000E0D71">
        <w:rPr>
          <w:noProof/>
          <w:color w:val="1F497D" w:themeColor="text2"/>
          <w:rPrChange w:id="1108" w:author="Nick.Tolimieri" w:date="2022-09-14T11:49:00Z">
            <w:rPr>
              <w:noProof/>
            </w:rPr>
          </w:rPrChange>
        </w:rPr>
        <w:t>(Hamilton et al. 2021)</w:t>
      </w:r>
      <w:r w:rsidR="00E878A1" w:rsidRPr="000E0D71">
        <w:rPr>
          <w:color w:val="1F497D" w:themeColor="text2"/>
          <w:rPrChange w:id="1109" w:author="Nick.Tolimieri" w:date="2022-09-14T11:49:00Z">
            <w:rPr/>
          </w:rPrChange>
        </w:rPr>
        <w:fldChar w:fldCharType="end"/>
      </w:r>
      <w:r w:rsidR="00CA4F65" w:rsidRPr="000E0D71">
        <w:rPr>
          <w:color w:val="1F497D" w:themeColor="text2"/>
          <w:rPrChange w:id="1110" w:author="Nick.Tolimieri" w:date="2022-09-14T11:49:00Z">
            <w:rPr/>
          </w:rPrChange>
        </w:rPr>
        <w:t xml:space="preserve">. For the other invertebrates, </w:t>
      </w:r>
      <w:r w:rsidR="003F6B2F" w:rsidRPr="000E0D71">
        <w:rPr>
          <w:color w:val="1F497D" w:themeColor="text2"/>
          <w:rPrChange w:id="1111" w:author="Nick.Tolimieri" w:date="2022-09-14T11:49:00Z">
            <w:rPr/>
          </w:rPrChange>
        </w:rPr>
        <w:t xml:space="preserve">which have been characterized by low densities since recolonization of the area by sea otters </w:t>
      </w:r>
      <w:r w:rsidR="00E878A1" w:rsidRPr="000E0D71">
        <w:rPr>
          <w:color w:val="1F497D" w:themeColor="text2"/>
          <w:rPrChange w:id="1112" w:author="Nick.Tolimieri" w:date="2022-09-14T11:49:00Z">
            <w:rPr/>
          </w:rPrChange>
        </w:rPr>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0E0D71">
        <w:rPr>
          <w:color w:val="1F497D" w:themeColor="text2"/>
          <w:rPrChange w:id="1113" w:author="Nick.Tolimieri" w:date="2022-09-14T11:49:00Z">
            <w:rPr/>
          </w:rPrChange>
        </w:rPr>
        <w:instrText xml:space="preserve"> ADDIN EN.CITE </w:instrText>
      </w:r>
      <w:r w:rsidR="00E878A1" w:rsidRPr="000E0D71">
        <w:rPr>
          <w:color w:val="1F497D" w:themeColor="text2"/>
          <w:rPrChange w:id="1114" w:author="Nick.Tolimieri" w:date="2022-09-14T11:49:00Z">
            <w:rPr/>
          </w:rPrChange>
        </w:rPr>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0E0D71">
        <w:rPr>
          <w:color w:val="1F497D" w:themeColor="text2"/>
          <w:rPrChange w:id="1115" w:author="Nick.Tolimieri" w:date="2022-09-14T11:49:00Z">
            <w:rPr/>
          </w:rPrChange>
        </w:rPr>
        <w:instrText xml:space="preserve"> ADDIN EN.CITE.DATA </w:instrText>
      </w:r>
      <w:r w:rsidR="00E878A1" w:rsidRPr="000E0D71">
        <w:rPr>
          <w:color w:val="1F497D" w:themeColor="text2"/>
          <w:rPrChange w:id="1116" w:author="Nick.Tolimieri" w:date="2022-09-14T11:49:00Z">
            <w:rPr>
              <w:color w:val="1F497D" w:themeColor="text2"/>
            </w:rPr>
          </w:rPrChange>
        </w:rPr>
      </w:r>
      <w:r w:rsidR="00E878A1" w:rsidRPr="000E0D71">
        <w:rPr>
          <w:color w:val="1F497D" w:themeColor="text2"/>
          <w:rPrChange w:id="1117" w:author="Nick.Tolimieri" w:date="2022-09-14T11:49:00Z">
            <w:rPr/>
          </w:rPrChange>
        </w:rPr>
        <w:fldChar w:fldCharType="end"/>
      </w:r>
      <w:r w:rsidR="00E878A1" w:rsidRPr="000E0D71">
        <w:rPr>
          <w:color w:val="1F497D" w:themeColor="text2"/>
          <w:rPrChange w:id="1118" w:author="Nick.Tolimieri" w:date="2022-09-14T11:49:00Z">
            <w:rPr>
              <w:color w:val="1F497D" w:themeColor="text2"/>
            </w:rPr>
          </w:rPrChange>
        </w:rPr>
      </w:r>
      <w:r w:rsidR="00E878A1" w:rsidRPr="000E0D71">
        <w:rPr>
          <w:color w:val="1F497D" w:themeColor="text2"/>
          <w:rPrChange w:id="1119" w:author="Nick.Tolimieri" w:date="2022-09-14T11:49:00Z">
            <w:rPr/>
          </w:rPrChange>
        </w:rPr>
        <w:fldChar w:fldCharType="separate"/>
      </w:r>
      <w:r w:rsidR="00E878A1" w:rsidRPr="000E0D71">
        <w:rPr>
          <w:noProof/>
          <w:color w:val="1F497D" w:themeColor="text2"/>
          <w:rPrChange w:id="1120" w:author="Nick.Tolimieri" w:date="2022-09-14T11:49:00Z">
            <w:rPr>
              <w:noProof/>
            </w:rPr>
          </w:rPrChange>
        </w:rPr>
        <w:t>(Shelton et al. 2018)</w:t>
      </w:r>
      <w:r w:rsidR="00E878A1" w:rsidRPr="000E0D71">
        <w:rPr>
          <w:color w:val="1F497D" w:themeColor="text2"/>
          <w:rPrChange w:id="1121" w:author="Nick.Tolimieri" w:date="2022-09-14T11:49:00Z">
            <w:rPr/>
          </w:rPrChange>
        </w:rPr>
        <w:fldChar w:fldCharType="end"/>
      </w:r>
      <w:r w:rsidR="003F6B2F" w:rsidRPr="000E0D71">
        <w:rPr>
          <w:color w:val="1F497D" w:themeColor="text2"/>
          <w:rPrChange w:id="1122" w:author="Nick.Tolimieri" w:date="2022-09-14T11:49:00Z">
            <w:rPr/>
          </w:rPrChange>
        </w:rPr>
        <w:t xml:space="preserve">, </w:t>
      </w:r>
      <w:r w:rsidR="00CA4F65" w:rsidRPr="000E0D71">
        <w:rPr>
          <w:color w:val="1F497D" w:themeColor="text2"/>
          <w:rPrChange w:id="1123" w:author="Nick.Tolimieri" w:date="2022-09-14T11:49:00Z">
            <w:rPr/>
          </w:rPrChange>
        </w:rPr>
        <w:t xml:space="preserve">otter predation likely explains </w:t>
      </w:r>
      <w:r w:rsidRPr="000E0D71">
        <w:rPr>
          <w:color w:val="1F497D" w:themeColor="text2"/>
          <w:rPrChange w:id="1124" w:author="Nick.Tolimieri" w:date="2022-09-14T11:49:00Z">
            <w:rPr/>
          </w:rPrChange>
        </w:rPr>
        <w:t xml:space="preserve">the </w:t>
      </w:r>
      <w:r w:rsidR="003F6B2F" w:rsidRPr="000E0D71">
        <w:rPr>
          <w:color w:val="1F497D" w:themeColor="text2"/>
          <w:rPrChange w:id="1125" w:author="Nick.Tolimieri" w:date="2022-09-14T11:49:00Z">
            <w:rPr/>
          </w:rPrChange>
        </w:rPr>
        <w:t xml:space="preserve">low density and </w:t>
      </w:r>
      <w:r w:rsidRPr="000E0D71">
        <w:rPr>
          <w:color w:val="1F497D" w:themeColor="text2"/>
          <w:rPrChange w:id="1126" w:author="Nick.Tolimieri" w:date="2022-09-14T11:49:00Z">
            <w:rPr/>
          </w:rPrChange>
        </w:rPr>
        <w:t>lack of temporal</w:t>
      </w:r>
      <w:r w:rsidR="003F7E84" w:rsidRPr="000E0D71">
        <w:rPr>
          <w:color w:val="1F497D" w:themeColor="text2"/>
          <w:rPrChange w:id="1127" w:author="Nick.Tolimieri" w:date="2022-09-14T11:49:00Z">
            <w:rPr/>
          </w:rPrChange>
        </w:rPr>
        <w:t xml:space="preserve"> variation</w:t>
      </w:r>
      <w:r w:rsidR="003F6B2F" w:rsidRPr="000E0D71">
        <w:rPr>
          <w:color w:val="1F497D" w:themeColor="text2"/>
          <w:rPrChange w:id="1128" w:author="Nick.Tolimieri" w:date="2022-09-14T11:49:00Z">
            <w:rPr/>
          </w:rPrChange>
        </w:rPr>
        <w:t>,</w:t>
      </w:r>
      <w:r w:rsidR="00CA4F65" w:rsidRPr="000E0D71">
        <w:rPr>
          <w:color w:val="1F497D" w:themeColor="text2"/>
          <w:rPrChange w:id="1129" w:author="Nick.Tolimieri" w:date="2022-09-14T11:49:00Z">
            <w:rPr/>
          </w:rPrChange>
        </w:rPr>
        <w:t xml:space="preserve"> although Allee effects may also play a part</w:t>
      </w:r>
      <w:r w:rsidRPr="000E0D71">
        <w:rPr>
          <w:color w:val="1F497D" w:themeColor="text2"/>
          <w:rPrChange w:id="1130" w:author="Nick.Tolimieri" w:date="2022-09-14T11:49:00Z">
            <w:rPr/>
          </w:rPrChange>
        </w:rPr>
        <w:t xml:space="preserve">. </w:t>
      </w:r>
    </w:p>
    <w:p w14:paraId="76B9865A" w14:textId="2AF1546A"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r>
        <w:rPr>
          <w:i/>
        </w:rPr>
        <w:t>Macrocystis</w:t>
      </w:r>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E878A1">
        <w:instrText xml:space="preserve"> ADDIN EN.CITE </w:instrTex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E878A1">
        <w:instrText xml:space="preserve"> ADDIN EN.CITE.DATA </w:instrText>
      </w:r>
      <w:r w:rsidR="00E878A1">
        <w:fldChar w:fldCharType="end"/>
      </w:r>
      <w:r w:rsidR="00E878A1">
        <w:fldChar w:fldCharType="separate"/>
      </w:r>
      <w:r w:rsidR="00E878A1">
        <w:rPr>
          <w:noProof/>
        </w:rPr>
        <w:t>(Arafeh-Dalmau et al. 2019)</w:t>
      </w:r>
      <w:r w:rsidR="00E878A1">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E878A1">
        <w:instrText xml:space="preserve"> ADDIN EN.CITE </w:instrTex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Field et al. (2021)</w:t>
      </w:r>
      <w:r w:rsidR="00E878A1">
        <w:fldChar w:fldCharType="end"/>
      </w:r>
      <w:r>
        <w:t xml:space="preserve"> in the northernmost portion of their survey in 2016 </w: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E878A1">
        <w:instrText xml:space="preserve"> ADDIN EN.CITE </w:instrTex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E878A1">
        <w:instrText xml:space="preserve"> ADDIN EN.CITE.DATA </w:instrText>
      </w:r>
      <w:r w:rsidR="00E878A1">
        <w:fldChar w:fldCharType="end"/>
      </w:r>
      <w:r w:rsidR="00E878A1">
        <w:fldChar w:fldCharType="separate"/>
      </w:r>
      <w:r w:rsidR="00E878A1">
        <w:rPr>
          <w:noProof/>
        </w:rPr>
        <w:t>(Figs. 4 &amp; 8 in Field et al. 2021)</w:t>
      </w:r>
      <w:r w:rsidR="00E878A1">
        <w:fldChar w:fldCharType="end"/>
      </w:r>
      <w:r w:rsidR="00154489">
        <w:t xml:space="preserve"> </w:t>
      </w:r>
      <w:r>
        <w:t>indicating the importance of large-scale oceanic processes</w:t>
      </w:r>
      <w:r w:rsidR="00057F18">
        <w:t xml:space="preserve">, especially source water </w:t>
      </w:r>
      <w:r w:rsidR="00E878A1">
        <w:fldChar w:fldCharType="begin"/>
      </w:r>
      <w:r w:rsidR="00E878A1">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eriodical&gt;&lt;full-title&gt;Canadian Journal of Fisheries and Aquatic Sciences&lt;/full-title&gt;&lt;/periodical&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E878A1">
        <w:fldChar w:fldCharType="separate"/>
      </w:r>
      <w:r w:rsidR="00E878A1">
        <w:rPr>
          <w:noProof/>
        </w:rPr>
        <w:t>(Schroeder et al. 2019)</w:t>
      </w:r>
      <w:r w:rsidR="00E878A1">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Von </w:t>
      </w:r>
      <w:r w:rsidR="001822E9">
        <w:t>Bertalanffy</w:t>
      </w:r>
      <w:r w:rsidR="00484E6B">
        <w:t xml:space="preserve"> grow</w:t>
      </w:r>
      <w:r w:rsidR="00A146DE">
        <w:t>th</w:t>
      </w:r>
      <w:r w:rsidR="00484E6B">
        <w:t xml:space="preserve"> curves</w:t>
      </w:r>
      <w:r w:rsidR="001822E9">
        <w:t xml:space="preserve"> </w:t>
      </w:r>
      <w:r w:rsidR="00E878A1">
        <w:fldChar w:fldCharType="begin"/>
      </w:r>
      <w:r w:rsidR="00E878A1">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lt;/publisher&gt;&lt;urls&gt;&lt;/urls&gt;&lt;/record&gt;&lt;/Cite&gt;&lt;/EndNote&gt;</w:instrText>
      </w:r>
      <w:r w:rsidR="00E878A1">
        <w:fldChar w:fldCharType="separate"/>
      </w:r>
      <w:r w:rsidR="00E878A1">
        <w:rPr>
          <w:noProof/>
        </w:rPr>
        <w:t>(Wallace et al. 1999)</w:t>
      </w:r>
      <w:r w:rsidR="00E878A1">
        <w:fldChar w:fldCharType="end"/>
      </w:r>
      <w:r w:rsidR="00484E6B">
        <w:t xml:space="preserve"> indicate age-1 males and females would be 24 </w:t>
      </w:r>
      <w:r w:rsidR="00484E6B">
        <w:lastRenderedPageBreak/>
        <w:t>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23061B04" w:rsidR="00471A3D" w:rsidRDefault="00EF0B3C">
      <w:r>
        <w:t xml:space="preserve">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S10-12), juvenile rockfish presence exhibited a positive correlation with the abundance of canopy kelps (no matter which combination of kelps we considered), reinforcing the role of kelp forests as </w:t>
      </w:r>
      <w:r w:rsidR="00A146DE">
        <w:t xml:space="preserve">critical or </w:t>
      </w:r>
      <w:r>
        <w:t>essential fish habita</w:t>
      </w:r>
      <w:r w:rsidRPr="00E73183">
        <w:t xml:space="preserve">t </w:t>
      </w:r>
      <w:r w:rsidR="00E878A1">
        <w:fldChar w:fldCharType="begin"/>
      </w:r>
      <w:r w:rsidR="00E878A1">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E878A1">
        <w:fldChar w:fldCharType="separate"/>
      </w:r>
      <w:r w:rsidR="00E878A1">
        <w:rPr>
          <w:noProof/>
        </w:rPr>
        <w:t>(NMFS 2014, PFMC 2020)</w:t>
      </w:r>
      <w:r w:rsidR="00E878A1">
        <w:fldChar w:fldCharType="end"/>
      </w:r>
      <w:r w:rsidRPr="00E73183">
        <w:t xml:space="preserve"> fo</w:t>
      </w:r>
      <w:r>
        <w:t xml:space="preserve">r these commercially and recreationally valuable species. In other regions, there are strong relationships between juvenile rockfish and aquatic vegetation as well </w: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 </w:instrTex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Holbrook et al. 1990, Carr 1991, Markel &amp; Shurin 2020)</w:t>
      </w:r>
      <w:r w:rsidR="00E878A1">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E878A1">
        <w:fldChar w:fldCharType="begin"/>
      </w:r>
      <w:r w:rsidR="00E878A1">
        <w:instrText xml:space="preserve"> ADDIN EN.CITE &lt;EndNote&gt;&lt;Cite&gt;&lt;Author&gt;Carr&lt;/Author&gt;&lt;Year&gt;1991&lt;/Year&gt;&lt;RecNum&gt;447&lt;/RecNum&gt;&lt;DisplayText&gt;(Carr 1991, Andrews &amp;amp;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E878A1">
        <w:fldChar w:fldCharType="separate"/>
      </w:r>
      <w:r w:rsidR="00E878A1">
        <w:rPr>
          <w:noProof/>
        </w:rPr>
        <w:t>(Carr 1991, Andrews &amp; Anderson 2004)</w:t>
      </w:r>
      <w:r w:rsidR="00E878A1">
        <w:fldChar w:fldCharType="end"/>
      </w:r>
      <w:r>
        <w:t>.</w:t>
      </w:r>
    </w:p>
    <w:p w14:paraId="07E07892" w14:textId="06968DDC"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a transition to</w:t>
      </w:r>
      <w:r w:rsidR="00561309">
        <w:t xml:space="preserve"> </w:t>
      </w:r>
      <w:r>
        <w:t>a urchin barrens</w:t>
      </w:r>
      <w:r w:rsidR="00A146DE">
        <w:t xml:space="preserve"> as</w:t>
      </w:r>
      <w:r>
        <w:t xml:space="preserve"> in Northern California. Trophic dynamics involving the almost complete extirpation of sea stars due to </w:t>
      </w:r>
      <w:r w:rsidR="00882E30">
        <w:t>SSWS</w:t>
      </w:r>
      <w:r>
        <w:t xml:space="preserve"> may have been offset by redundancy of other important consumers, such as sea otters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 xml:space="preserve">, and affected the patterns we observed relative to those seen in other regions </w:t>
      </w:r>
      <w:r w:rsidR="00E878A1">
        <w:lastRenderedPageBreak/>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E878A1">
        <w:instrText xml:space="preserve"> ADDIN EN.CITE.DATA </w:instrText>
      </w:r>
      <w:r w:rsidR="00E878A1">
        <w:fldChar w:fldCharType="end"/>
      </w:r>
      <w:r w:rsidR="00E878A1">
        <w:fldChar w:fldCharType="separate"/>
      </w:r>
      <w:r w:rsidR="00E878A1">
        <w:rPr>
          <w:noProof/>
        </w:rPr>
        <w:t>(Eurich et al. 2014, Beas-Luna et al. 2020, Gregr et al. 2020)</w:t>
      </w:r>
      <w:r w:rsidR="00E878A1">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E878A1">
        <w:instrText xml:space="preserve"> ADDIN EN.CITE </w:instrTex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E878A1">
        <w:instrText xml:space="preserve"> ADDIN EN.CITE.DATA </w:instrText>
      </w:r>
      <w:r w:rsidR="00E878A1">
        <w:fldChar w:fldCharType="end"/>
      </w:r>
      <w:r w:rsidR="00E878A1">
        <w:fldChar w:fldCharType="separate"/>
      </w:r>
      <w:r w:rsidR="00E878A1">
        <w:rPr>
          <w:noProof/>
        </w:rPr>
        <w:t>(Schindler et al. 2015, Thorson et al. 2018)</w:t>
      </w:r>
      <w:r w:rsidR="00E878A1">
        <w:fldChar w:fldCharType="end"/>
      </w:r>
      <w:r>
        <w:t xml:space="preserve"> for kelp forests, in which different locations are characterized by a diversity of community types, each of which can afford resilience to different types of </w:t>
      </w:r>
      <w:del w:id="1131" w:author="Nick.Tolimieri [2]" w:date="2022-09-13T16:04:00Z">
        <w:r w:rsidDel="00AD312D">
          <w:delText>shocks</w:delText>
        </w:r>
        <w:r w:rsidR="005504D7" w:rsidDel="00AD312D">
          <w:delText xml:space="preserve"> </w:delText>
        </w:r>
      </w:del>
      <w:ins w:id="1132" w:author="Nick.Tolimieri [2]" w:date="2022-09-13T16:04:00Z">
        <w:r w:rsidR="00AD312D">
          <w:t xml:space="preserve">stressors </w:t>
        </w:r>
      </w:ins>
      <w:r w:rsidR="00E878A1">
        <w:fldChar w:fldCharType="begin"/>
      </w:r>
      <w:r w:rsidR="00E878A1">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E878A1">
        <w:fldChar w:fldCharType="separate"/>
      </w:r>
      <w:r w:rsidR="00E878A1">
        <w:rPr>
          <w:noProof/>
        </w:rPr>
        <w:t>(McNaughton 1977, Carpenter et al. 2009)</w:t>
      </w:r>
      <w:r w:rsidR="00E878A1">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E878A1">
        <w:fldChar w:fldCharType="begin"/>
      </w:r>
      <w:r w:rsidR="00E878A1">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E878A1">
        <w:fldChar w:fldCharType="separate"/>
      </w:r>
      <w:r w:rsidR="00E878A1">
        <w:rPr>
          <w:noProof/>
        </w:rPr>
        <w:t>(Walter et al. 2022)</w:t>
      </w:r>
      <w:r w:rsidR="00E878A1">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E878A1">
        <w:fldChar w:fldCharType="begin"/>
      </w:r>
      <w:r w:rsidR="00E878A1">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E878A1">
        <w:fldChar w:fldCharType="separate"/>
      </w:r>
      <w:r w:rsidR="00E878A1">
        <w:rPr>
          <w:noProof/>
        </w:rPr>
        <w:t>(Castorani et al. 2015)</w:t>
      </w:r>
      <w:r w:rsidR="00E878A1">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05EDBE33" w:rsidR="00471A3D" w:rsidRDefault="00EF0B3C">
      <w:pPr>
        <w:pStyle w:val="Heading3"/>
      </w:pPr>
      <w:bookmarkStart w:id="1133" w:name="_2ckoofy96g8s" w:colFirst="0" w:colLast="0"/>
      <w:bookmarkEnd w:id="1133"/>
      <w:r>
        <w:t>Acknowledgements</w:t>
      </w:r>
    </w:p>
    <w:p w14:paraId="30BDF20D" w14:textId="782E7429" w:rsidR="00471A3D" w:rsidRDefault="00EF0B3C" w:rsidP="00985276">
      <w:r>
        <w:t xml:space="preserve">We thank </w:t>
      </w:r>
      <w:del w:id="1134" w:author="Nick.Tolimieri [2]" w:date="2022-09-06T15:20:00Z">
        <w:r w:rsidDel="000E4E61">
          <w:rPr>
            <w:highlight w:val="yellow"/>
          </w:rPr>
          <w:delText>XX</w:delText>
        </w:r>
        <w:r w:rsidDel="000E4E61">
          <w:delText xml:space="preserve"> </w:delText>
        </w:r>
      </w:del>
      <w:ins w:id="1135" w:author="Nick.Tolimieri [2]" w:date="2022-09-06T15:20:00Z">
        <w:r w:rsidR="000E4E61">
          <w:t xml:space="preserve">one </w:t>
        </w:r>
      </w:ins>
      <w:r>
        <w:t>anonymous reviewer</w:t>
      </w:r>
      <w:del w:id="1136" w:author="Nick.Tolimieri [2]" w:date="2022-09-06T15:20:00Z">
        <w:r w:rsidDel="000E4E61">
          <w:delText>s</w:delText>
        </w:r>
      </w:del>
      <w:r>
        <w:t xml:space="preserve">, </w:t>
      </w:r>
      <w:ins w:id="1137" w:author="Nick.Tolimieri [2]" w:date="2022-09-06T15:20:00Z">
        <w:r w:rsidR="000E4E61">
          <w:t xml:space="preserve">J. Byrnes, </w:t>
        </w:r>
      </w:ins>
      <w:r w:rsidR="00B76F1A">
        <w:t>and Z .Randell</w:t>
      </w:r>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w:t>
      </w:r>
      <w:r w:rsidR="002A1224" w:rsidRPr="002A1224">
        <w:lastRenderedPageBreak/>
        <w:t>and t</w:t>
      </w:r>
      <w:r w:rsidR="002A1224">
        <w:t>he NOAA Dive Cente</w:t>
      </w:r>
      <w:r>
        <w:t xml:space="preserve">r, </w:t>
      </w:r>
      <w:r w:rsidR="00561309">
        <w:t>A. Hallingstad and other Olympic Coast National Marine Sanctuary</w:t>
      </w:r>
      <w:r w:rsidR="002A1224">
        <w:t xml:space="preserve"> staff, </w:t>
      </w:r>
      <w:r>
        <w:t>and USCG Station Neah Bay for logistical support.</w:t>
      </w:r>
      <w:del w:id="1138" w:author="Nick.Tolimieri [2]" w:date="2022-09-13T12:52:00Z">
        <w:r w:rsidDel="008571A3">
          <w:delText xml:space="preserve"> Special thanks to R.C. Wilson and B.J. Wagner</w:delText>
        </w:r>
      </w:del>
      <w:del w:id="1139" w:author="Nick.Tolimieri [2]" w:date="2022-09-13T12:53:00Z">
        <w:r w:rsidDel="008571A3">
          <w:delText>.</w:delText>
        </w:r>
      </w:del>
      <w:r>
        <w:t xml:space="preserve"> </w:t>
      </w:r>
      <w:bookmarkStart w:id="1140" w:name="_tfgwewy7a3j9" w:colFirst="0" w:colLast="0"/>
      <w:bookmarkEnd w:id="1140"/>
      <w:r>
        <w:br w:type="page"/>
      </w:r>
    </w:p>
    <w:p w14:paraId="01FBA58F" w14:textId="77777777" w:rsidR="00471A3D" w:rsidRDefault="00EF0B3C">
      <w:pPr>
        <w:pStyle w:val="Heading1"/>
      </w:pPr>
      <w:bookmarkStart w:id="1141" w:name="_jyj55lpsprbv" w:colFirst="0" w:colLast="0"/>
      <w:bookmarkEnd w:id="1141"/>
      <w:r>
        <w:lastRenderedPageBreak/>
        <w:t>Literature Cited</w:t>
      </w:r>
    </w:p>
    <w:bookmarkStart w:id="1142" w:name="_vq7lwaa8xm4l" w:colFirst="0" w:colLast="0"/>
    <w:bookmarkEnd w:id="1142"/>
    <w:p w14:paraId="1D22A9F2" w14:textId="77777777" w:rsidR="001B02BF" w:rsidRPr="001B02BF" w:rsidRDefault="00E878A1" w:rsidP="001B02BF">
      <w:pPr>
        <w:pStyle w:val="EndNoteBibliography"/>
        <w:ind w:left="720" w:hanging="720"/>
      </w:pPr>
      <w:ins w:id="1143" w:author="Nick.Tolimieri [2]" w:date="2022-09-12T15:58:00Z">
        <w:r w:rsidRPr="00E878A1">
          <w:fldChar w:fldCharType="begin"/>
        </w:r>
        <w:r w:rsidRPr="00E878A1">
          <w:instrText xml:space="preserve"> ADDIN EN.REFLIST </w:instrText>
        </w:r>
        <w:r w:rsidRPr="00E878A1">
          <w:fldChar w:fldCharType="separate"/>
        </w:r>
      </w:ins>
      <w:r w:rsidR="001B02BF" w:rsidRPr="001B02BF">
        <w:t>Ammann AJ (2004) SMURFs: standard monitoring unts for the recruitment of temperate reef fishes. J Exp Mar Biol Ecol 299:135-154</w:t>
      </w:r>
    </w:p>
    <w:p w14:paraId="4E65DBAE" w14:textId="77777777" w:rsidR="001B02BF" w:rsidRPr="001B02BF" w:rsidRDefault="001B02BF" w:rsidP="001B02BF">
      <w:pPr>
        <w:pStyle w:val="EndNoteBibliography"/>
        <w:ind w:left="720" w:hanging="720"/>
      </w:pPr>
      <w:r w:rsidRPr="001B02BF">
        <w:t>Anderson MJ (2001) A new method for non-parametric multivariate analysis of variance. Austral Ecology 26:32-46</w:t>
      </w:r>
    </w:p>
    <w:p w14:paraId="7A5F088A" w14:textId="77777777" w:rsidR="001B02BF" w:rsidRPr="001B02BF" w:rsidRDefault="001B02BF" w:rsidP="001B02BF">
      <w:pPr>
        <w:pStyle w:val="EndNoteBibliography"/>
        <w:ind w:left="720" w:hanging="720"/>
      </w:pPr>
      <w:r w:rsidRPr="001B02BF">
        <w:t>Anderson MJ, Willis TJ (2003) Canonical analysis of principal coordinates: A useful method of constrained ordination for ecology. Ecology 84:511-525</w:t>
      </w:r>
    </w:p>
    <w:p w14:paraId="69E7B57A" w14:textId="77777777" w:rsidR="001B02BF" w:rsidRPr="001B02BF" w:rsidRDefault="001B02BF" w:rsidP="001B02BF">
      <w:pPr>
        <w:pStyle w:val="EndNoteBibliography"/>
        <w:ind w:left="720" w:hanging="720"/>
      </w:pPr>
      <w:r w:rsidRPr="001B02BF">
        <w:t>Andrews KS, Anderson TW (2004) Habitat-dependent recruitment of two temperate reef fishes at multiple spatial scales. Marine Ecology-Progress Series 277:231-244</w:t>
      </w:r>
    </w:p>
    <w:p w14:paraId="5AFBBF86" w14:textId="77777777" w:rsidR="001B02BF" w:rsidRPr="001B02BF" w:rsidRDefault="001B02BF" w:rsidP="001B02BF">
      <w:pPr>
        <w:pStyle w:val="EndNoteBibliography"/>
        <w:ind w:left="720" w:hanging="720"/>
      </w:pPr>
      <w:r w:rsidRPr="001B02BF">
        <w:t>Arafeh-Dalmau N, Montano-Moctezuma G, Martinez JA, Beas-Luna R, Schoeman DS, Torres-Moye G (2019) Extreme Marine Heatwaves Alter Kelp Forest Community Near Its Equatorward Distribution Limit. Front Mar Sci 6</w:t>
      </w:r>
    </w:p>
    <w:p w14:paraId="4FA1090F" w14:textId="77777777" w:rsidR="001B02BF" w:rsidRPr="001B02BF" w:rsidRDefault="001B02BF" w:rsidP="001B02BF">
      <w:pPr>
        <w:pStyle w:val="EndNoteBibliography"/>
        <w:ind w:left="720" w:hanging="720"/>
      </w:pPr>
      <w:r w:rsidRPr="001B02BF">
        <w: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 26:6457-6473</w:t>
      </w:r>
    </w:p>
    <w:p w14:paraId="4F927535" w14:textId="77777777" w:rsidR="001B02BF" w:rsidRPr="001B02BF" w:rsidRDefault="001B02BF" w:rsidP="001B02BF">
      <w:pPr>
        <w:pStyle w:val="EndNoteBibliography"/>
        <w:ind w:left="720" w:hanging="720"/>
      </w:pPr>
      <w:r w:rsidRPr="001B02BF">
        <w:t>Bond NA, Cronin MF, Freeland H, Mantua N (2015) Causes and impacts of the 2014 warm anomaly in the NE Pacific. Geophysical Research Letters 42:3414-3420</w:t>
      </w:r>
    </w:p>
    <w:p w14:paraId="1177C738" w14:textId="77777777" w:rsidR="001B02BF" w:rsidRPr="001B02BF" w:rsidRDefault="001B02BF" w:rsidP="001B02BF">
      <w:pPr>
        <w:pStyle w:val="EndNoteBibliography"/>
        <w:ind w:left="720" w:hanging="720"/>
      </w:pPr>
      <w:r w:rsidRPr="001B02BF">
        <w:t>Breeman AM (1990) Expected effects of changing seawater temperatures on the geographic distribution of seaweed species.  Expected effects of climatic change on marine coastal ecosystems. Springer</w:t>
      </w:r>
    </w:p>
    <w:p w14:paraId="45ED141C" w14:textId="77777777" w:rsidR="001B02BF" w:rsidRPr="001B02BF" w:rsidRDefault="001B02BF" w:rsidP="001B02BF">
      <w:pPr>
        <w:pStyle w:val="EndNoteBibliography"/>
        <w:ind w:left="720" w:hanging="720"/>
      </w:pPr>
      <w:r w:rsidRPr="001B02BF">
        <w:t>Burnham KP, Anderson DR (1998) Model selection and inference: a practical information-theoretic approach. Springer-Verlag, New York, NY</w:t>
      </w:r>
    </w:p>
    <w:p w14:paraId="589768E5" w14:textId="77777777" w:rsidR="001B02BF" w:rsidRPr="001B02BF" w:rsidRDefault="001B02BF" w:rsidP="001B02BF">
      <w:pPr>
        <w:pStyle w:val="EndNoteBibliography"/>
        <w:ind w:left="720" w:hanging="720"/>
      </w:pPr>
      <w:r w:rsidRPr="001B02BF">
        <w:t>Burrows MT, Hawkins SJ, Moore JJ, Adams L, Sugden H, Firth L, Mieszkowska N (2020) Global‐scale species distributions predict temperature‐related changes in species composition of rocky shore communities in Britain. Global Change Biol 26:2093-2105</w:t>
      </w:r>
    </w:p>
    <w:p w14:paraId="6960D568" w14:textId="77777777" w:rsidR="001B02BF" w:rsidRPr="001B02BF" w:rsidRDefault="001B02BF" w:rsidP="001B02BF">
      <w:pPr>
        <w:pStyle w:val="EndNoteBibliography"/>
        <w:ind w:left="720" w:hanging="720"/>
      </w:pPr>
      <w:r w:rsidRPr="001B02BF">
        <w:t>Burt JM, Tinker MT, Okamoto DK, Demes KW, Holmes K, Salomon AK (2018) Sudden collapse of a mesopredator reveals its complementary role in mediating rocky reef regime shifts. P Roy Soc B-Biol Sci 285</w:t>
      </w:r>
    </w:p>
    <w:p w14:paraId="531B6B58" w14:textId="77777777" w:rsidR="001B02BF" w:rsidRPr="001B02BF" w:rsidRDefault="001B02BF" w:rsidP="001B02BF">
      <w:pPr>
        <w:pStyle w:val="EndNoteBibliography"/>
        <w:ind w:left="720" w:hanging="720"/>
      </w:pPr>
      <w:r w:rsidRPr="001B02BF">
        <w:t>Camus C, Buschmann AH (2017) Macrocystis pyrifera aquafarming: Production optimization of rope-seeded juvenile sporophytes. Aquaculture 468:107-114</w:t>
      </w:r>
    </w:p>
    <w:p w14:paraId="54E7384A" w14:textId="77777777" w:rsidR="001B02BF" w:rsidRPr="001B02BF" w:rsidRDefault="001B02BF" w:rsidP="001B02BF">
      <w:pPr>
        <w:pStyle w:val="EndNoteBibliography"/>
        <w:ind w:left="720" w:hanging="720"/>
      </w:pPr>
      <w:r w:rsidRPr="001B02BF">
        <w:t>Carpenter SR, Folke C, Scheffer M, F.R. W (2009) Resilience: accounting for the noncomputable. . Ecology and Society 14:13</w:t>
      </w:r>
    </w:p>
    <w:p w14:paraId="24E523D3" w14:textId="77777777" w:rsidR="001B02BF" w:rsidRPr="001B02BF" w:rsidRDefault="001B02BF" w:rsidP="001B02BF">
      <w:pPr>
        <w:pStyle w:val="EndNoteBibliography"/>
        <w:ind w:left="720" w:hanging="720"/>
      </w:pPr>
      <w:r w:rsidRPr="001B02BF">
        <w:t>Carr MH (1991) Habitat selection and recruitment of an assemblage of temperate zone reef fishes. J Exp Mar Biol Ecol 146:113-137</w:t>
      </w:r>
    </w:p>
    <w:p w14:paraId="3F3AE765" w14:textId="77777777" w:rsidR="001B02BF" w:rsidRPr="001B02BF" w:rsidRDefault="001B02BF" w:rsidP="001B02BF">
      <w:pPr>
        <w:pStyle w:val="EndNoteBibliography"/>
        <w:ind w:left="720" w:hanging="720"/>
      </w:pPr>
      <w:r w:rsidRPr="001B02BF">
        <w:t>Castorani MCN, Reed DC, Alberto F, Bell TW, Simons RD, Cavanaugh KC, Siegel DA, Raimondi PT (2015) Connectivity structures local population dynamics: a long-term empirical test in a large metapopulation system. Ecology 96:3141-3152</w:t>
      </w:r>
    </w:p>
    <w:p w14:paraId="7F54BEA7" w14:textId="77777777" w:rsidR="001B02BF" w:rsidRPr="001B02BF" w:rsidRDefault="001B02BF" w:rsidP="001B02BF">
      <w:pPr>
        <w:pStyle w:val="EndNoteBibliography"/>
        <w:ind w:left="720" w:hanging="720"/>
      </w:pPr>
      <w:r w:rsidRPr="001B02BF">
        <w:t>Cavanaugh KC, Reed DC, Bell TW, Castorani MN, Beas-Luna R (2019) Spatial Variability in the Resistance and Resilience of Giant Kelp in Southern and Baja California to a Multiyear Heatwave. Front Mar Sci 6</w:t>
      </w:r>
    </w:p>
    <w:p w14:paraId="66F40CBA" w14:textId="77777777" w:rsidR="001B02BF" w:rsidRPr="001B02BF" w:rsidRDefault="001B02BF" w:rsidP="001B02BF">
      <w:pPr>
        <w:pStyle w:val="EndNoteBibliography"/>
        <w:ind w:left="720" w:hanging="720"/>
      </w:pPr>
      <w:r w:rsidRPr="001B02BF">
        <w:lastRenderedPageBreak/>
        <w:t>Cavanaugh KC, Siegel DA, Reed DC, Dennison PE (2011) Environmental controls of giant-kelp biomass in the Santa Barbara Channel, California. Mar Ecol Prog Ser 429:1-17</w:t>
      </w:r>
    </w:p>
    <w:p w14:paraId="76638D73" w14:textId="77777777" w:rsidR="001B02BF" w:rsidRPr="001B02BF" w:rsidRDefault="001B02BF" w:rsidP="001B02BF">
      <w:pPr>
        <w:pStyle w:val="EndNoteBibliography"/>
        <w:ind w:left="720" w:hanging="720"/>
      </w:pPr>
      <w:r w:rsidRPr="001B02BF">
        <w:t>Cavole LM, Demko AM, Diner RE, Giddings A, Koester I, Pagniello CMLS, Paulsen ML, Ramirez-Valdez A, Schwenck SM, Yen NK, Zill ME, Franks PJS (2016) Biological Impacts of the 2013-2015 Warm-Water Anomaly in the Northeast Pacific. Oceanography 29:273-285</w:t>
      </w:r>
    </w:p>
    <w:p w14:paraId="5D7AE649" w14:textId="77777777" w:rsidR="001B02BF" w:rsidRPr="001B02BF" w:rsidRDefault="001B02BF" w:rsidP="001B02BF">
      <w:pPr>
        <w:pStyle w:val="EndNoteBibliography"/>
        <w:ind w:left="720" w:hanging="720"/>
      </w:pPr>
      <w:r w:rsidRPr="001B02BF">
        <w:t>Cheung WWL, Frölicher TL (2020) Marine heatwaves exacerbate climate change impacts for fisheries in the northeast Pacific. Sci Rep-Uk 10:6678</w:t>
      </w:r>
    </w:p>
    <w:p w14:paraId="41F05B6C" w14:textId="77777777" w:rsidR="001B02BF" w:rsidRPr="001B02BF" w:rsidRDefault="001B02BF" w:rsidP="001B02BF">
      <w:pPr>
        <w:pStyle w:val="EndNoteBibliography"/>
        <w:ind w:left="720" w:hanging="720"/>
      </w:pPr>
      <w:r w:rsidRPr="001B02BF">
        <w:t>Cheung WWL, Frolicher TL, Asch RG, Jones MC, Pinsky ML, Reygondeau G, Rodgers KB, Rykaczewski RR, Sarmiento JL, Stock C, Watson JR (2016) Building confidence in projections of the responses of living marine resources to climate change. Ices Journal of Marine Science 73:1283-1296</w:t>
      </w:r>
    </w:p>
    <w:p w14:paraId="002BE951" w14:textId="77777777" w:rsidR="001B02BF" w:rsidRPr="001B02BF" w:rsidRDefault="001B02BF" w:rsidP="001B02BF">
      <w:pPr>
        <w:pStyle w:val="EndNoteBibliography"/>
        <w:ind w:left="720" w:hanging="720"/>
      </w:pPr>
      <w:r w:rsidRPr="001B02BF">
        <w:t>Connell SD (2005) Assembly and maintenance of subtidal habitat heterogeneity: synergistic effects of light penetration and sedimentation. Mar Ecol Prog Ser 289:53-61</w:t>
      </w:r>
    </w:p>
    <w:p w14:paraId="05DFF0F6" w14:textId="77777777" w:rsidR="001B02BF" w:rsidRPr="001B02BF" w:rsidRDefault="001B02BF" w:rsidP="001B02BF">
      <w:pPr>
        <w:pStyle w:val="EndNoteBibliography"/>
        <w:ind w:left="720" w:hanging="720"/>
      </w:pPr>
      <w:r w:rsidRPr="001B02BF">
        <w:t>Dayton PK, Currie V, Gerrodette T, Keller BD, Rosenthal R, Tresca DV (1984) Patch dynamics and stability of some California kelp communities. Ecological monographs 54:253-289</w:t>
      </w:r>
    </w:p>
    <w:p w14:paraId="03CD5C0D" w14:textId="77777777" w:rsidR="001B02BF" w:rsidRPr="001B02BF" w:rsidRDefault="001B02BF" w:rsidP="001B02BF">
      <w:pPr>
        <w:pStyle w:val="EndNoteBibliography"/>
        <w:ind w:left="720" w:hanging="720"/>
      </w:pPr>
      <w:r w:rsidRPr="001B02BF">
        <w:t>Dayton PK, Tegner MJ (1984) Catastrophic Storms, El-Nino, and Patch Stability in a Southern-California Kelp Community. Science 224:283-285</w:t>
      </w:r>
    </w:p>
    <w:p w14:paraId="099983CC" w14:textId="77777777" w:rsidR="001B02BF" w:rsidRPr="001B02BF" w:rsidRDefault="001B02BF" w:rsidP="001B02BF">
      <w:pPr>
        <w:pStyle w:val="EndNoteBibliography"/>
        <w:ind w:left="720" w:hanging="720"/>
      </w:pPr>
      <w:r w:rsidRPr="001B02BF">
        <w:t>Deysher LE, Dean TA (1986a) In situ recruitment of sporophytes of the giant kelp, Macrocystis pyrifera (L.) C.A. Agardh: Effects of physical factors. J Exp Mar Biol Ecol 103:41-63</w:t>
      </w:r>
    </w:p>
    <w:p w14:paraId="001C31E7" w14:textId="77777777" w:rsidR="001B02BF" w:rsidRPr="001B02BF" w:rsidRDefault="001B02BF" w:rsidP="001B02BF">
      <w:pPr>
        <w:pStyle w:val="EndNoteBibliography"/>
        <w:ind w:left="720" w:hanging="720"/>
      </w:pPr>
      <w:r w:rsidRPr="001B02BF">
        <w:t>Deysher LE, Dean TA (1986b) Interactive effects of light and temperature on sporophyte production in the giant kelp Macrocystis pyrifera. Marine Biology 93:17-20</w:t>
      </w:r>
    </w:p>
    <w:p w14:paraId="47B2631D" w14:textId="77777777" w:rsidR="001B02BF" w:rsidRPr="001B02BF" w:rsidRDefault="001B02BF" w:rsidP="001B02BF">
      <w:pPr>
        <w:pStyle w:val="EndNoteBibliography"/>
        <w:ind w:left="720" w:hanging="720"/>
      </w:pPr>
      <w:r w:rsidRPr="001B02BF">
        <w:t>Duggins DO (1983) Starfish Predation and the Creation of Mosaic Patterns in a Kelp-Dominated Community. Ecology 64:1610-1619</w:t>
      </w:r>
    </w:p>
    <w:p w14:paraId="7B164AF1" w14:textId="77777777" w:rsidR="001B02BF" w:rsidRPr="001B02BF" w:rsidRDefault="001B02BF" w:rsidP="001B02BF">
      <w:pPr>
        <w:pStyle w:val="EndNoteBibliography"/>
        <w:ind w:left="720" w:hanging="720"/>
      </w:pPr>
      <w:r w:rsidRPr="001B02BF">
        <w:t>Duggins DO (1988) The Effects of Kelp Forests on Nearshore Environments: Biomass, Detritus, and Altered Flow. In: VanBlaricom GR, Estes JA (eds) The Community Ecology of Sea Otters. Springer Berlin Heidelberg, Berlin, Heidelberg</w:t>
      </w:r>
    </w:p>
    <w:p w14:paraId="13A8555A" w14:textId="77777777" w:rsidR="001B02BF" w:rsidRPr="001B02BF" w:rsidRDefault="001B02BF" w:rsidP="001B02BF">
      <w:pPr>
        <w:pStyle w:val="EndNoteBibliography"/>
        <w:ind w:left="720" w:hanging="720"/>
      </w:pPr>
      <w:r w:rsidRPr="001B02BF">
        <w:t>Duggins DO, Simenstad CA, Estes JA (1989) Magnification of Secondary Production by Kelp Detritus in Coastal Marine Ecosystems. Science 245:170-173</w:t>
      </w:r>
    </w:p>
    <w:p w14:paraId="471AFE98" w14:textId="77777777" w:rsidR="001B02BF" w:rsidRPr="001B02BF" w:rsidRDefault="001B02BF" w:rsidP="001B02BF">
      <w:pPr>
        <w:pStyle w:val="EndNoteBibliography"/>
        <w:ind w:left="720" w:hanging="720"/>
      </w:pPr>
      <w:r w:rsidRPr="001B02BF">
        <w:t>Dunn RP, Samhouri JF, Baskett ML (2021) Transient dynamics during kelp forest recovery from fishing across multiple trophic levels. Ecol Appl 31</w:t>
      </w:r>
    </w:p>
    <w:p w14:paraId="04D7798A" w14:textId="77777777" w:rsidR="001B02BF" w:rsidRPr="001B02BF" w:rsidRDefault="001B02BF" w:rsidP="001B02BF">
      <w:pPr>
        <w:pStyle w:val="EndNoteBibliography"/>
        <w:ind w:left="720" w:hanging="720"/>
      </w:pPr>
      <w:r w:rsidRPr="001B02BF">
        <w:t xml:space="preserve">Ebert TA (2010) Demographic patterns of the purple sea urchin </w:t>
      </w:r>
      <w:r w:rsidRPr="001B02BF">
        <w:rPr>
          <w:i/>
        </w:rPr>
        <w:t>Strongylocentrotus purpuratus</w:t>
      </w:r>
      <w:r w:rsidRPr="001B02BF">
        <w:t xml:space="preserve"> along a latitudinal gradient, 1985–1987. Mar Ecol Prog Ser 406:105-120</w:t>
      </w:r>
    </w:p>
    <w:p w14:paraId="5B3AA21B" w14:textId="77777777" w:rsidR="001B02BF" w:rsidRPr="001B02BF" w:rsidRDefault="001B02BF" w:rsidP="001B02BF">
      <w:pPr>
        <w:pStyle w:val="EndNoteBibliography"/>
        <w:ind w:left="720" w:hanging="720"/>
      </w:pPr>
      <w:r w:rsidRPr="001B02BF">
        <w:t>Eisaguirre JH, Eisaguirre JM, Davis K, Carlson PM, Gaines SD, Caselle JE (2020) Trophic redundancy and predator size class structure drive differences in kelp forest ecosystem dynamics. Ecology 101:e02993</w:t>
      </w:r>
    </w:p>
    <w:p w14:paraId="3B5FCAFD" w14:textId="77777777" w:rsidR="001B02BF" w:rsidRPr="001B02BF" w:rsidRDefault="001B02BF" w:rsidP="001B02BF">
      <w:pPr>
        <w:pStyle w:val="EndNoteBibliography"/>
        <w:ind w:left="720" w:hanging="720"/>
      </w:pPr>
      <w:r w:rsidRPr="001B02BF">
        <w:t>Estes JA, Danner EM, Doak DF, Konar B, Springer AM, Steinberg PD, Tinker MT, Williams TM (2004) Complex trophic interactions in kelp forest ecosystems. B Mar Sci 74:621-638</w:t>
      </w:r>
    </w:p>
    <w:p w14:paraId="21F35CEA" w14:textId="77777777" w:rsidR="001B02BF" w:rsidRPr="001B02BF" w:rsidRDefault="001B02BF" w:rsidP="001B02BF">
      <w:pPr>
        <w:pStyle w:val="EndNoteBibliography"/>
        <w:ind w:left="720" w:hanging="720"/>
      </w:pPr>
      <w:r w:rsidRPr="001B02BF">
        <w:t>Eurich JG, Selden RL, Warner RR (2014) California spiny lobster preference for urchins from kelp forests: implications for urchin barren persistence. Mar Ecol Prog Ser 498:217-225</w:t>
      </w:r>
    </w:p>
    <w:p w14:paraId="0985573D" w14:textId="77777777" w:rsidR="001B02BF" w:rsidRPr="001B02BF" w:rsidRDefault="001B02BF" w:rsidP="001B02BF">
      <w:pPr>
        <w:pStyle w:val="EndNoteBibliography"/>
        <w:ind w:left="720" w:hanging="720"/>
      </w:pPr>
      <w:r w:rsidRPr="001B02BF">
        <w:t>Feehan CJ, Scheibling RE (2014) Effects of sea urchin disease on coastal marine ecosystems. Marine Biology 161:1467-1485</w:t>
      </w:r>
    </w:p>
    <w:p w14:paraId="0B3A6A76" w14:textId="77777777" w:rsidR="001B02BF" w:rsidRPr="001B02BF" w:rsidRDefault="001B02BF" w:rsidP="001B02BF">
      <w:pPr>
        <w:pStyle w:val="EndNoteBibliography"/>
        <w:ind w:left="720" w:hanging="720"/>
      </w:pPr>
      <w:r w:rsidRPr="001B02BF">
        <w:t xml:space="preserve">Field JC, Miller RR, Santora JA, Tolimieri N, Haltuch MA, Brodeur RD, Auth TD, Dick EJ, Monk MH, Sakuma KM, Wells BK (2021) Spatiotemporal patterns of variability in the </w:t>
      </w:r>
      <w:r w:rsidRPr="001B02BF">
        <w:lastRenderedPageBreak/>
        <w:t>abundance and distribution of winter-spawned pelagic juvenile rockfish in the California Current. Plos One 16</w:t>
      </w:r>
    </w:p>
    <w:p w14:paraId="6BEBB7E2" w14:textId="77777777" w:rsidR="001B02BF" w:rsidRPr="001B02BF" w:rsidRDefault="001B02BF" w:rsidP="001B02BF">
      <w:pPr>
        <w:pStyle w:val="EndNoteBibliography"/>
        <w:ind w:left="720" w:hanging="720"/>
      </w:pPr>
      <w:r w:rsidRPr="001B02BF">
        <w:t>Filbee-Dexter K, Wernberg T, Grace SP, Thormar J, Fredriksen S, Narvaez CN, Feehan CJ, Norderhaug KM (2020) Marine heatwaves and the collapse of marginal North Atlantic kelp forests. Sci Rep-Uk 10:13388</w:t>
      </w:r>
    </w:p>
    <w:p w14:paraId="45D25D8B" w14:textId="77777777" w:rsidR="001B02BF" w:rsidRPr="001B02BF" w:rsidRDefault="001B02BF" w:rsidP="001B02BF">
      <w:pPr>
        <w:pStyle w:val="EndNoteBibliography"/>
        <w:ind w:left="720" w:hanging="720"/>
      </w:pPr>
      <w:r w:rsidRPr="001B02BF">
        <w:t>Gabara SS, Konar BH, Edwards MS (2021) Biodiversity loss leads to reductions in community-wide trophic complexity. Ecosphere 12:e03361</w:t>
      </w:r>
    </w:p>
    <w:p w14:paraId="7893C035" w14:textId="77777777" w:rsidR="001B02BF" w:rsidRPr="001B02BF" w:rsidRDefault="001B02BF" w:rsidP="001B02BF">
      <w:pPr>
        <w:pStyle w:val="EndNoteBibliography"/>
        <w:ind w:left="720" w:hanging="720"/>
      </w:pPr>
      <w:r w:rsidRPr="001B02BF">
        <w:t>Gallagher JB, Shelamoff V, Layton C (2022) Seaweed ecosystems may not mitigate CO2 emissions. ICES Journal of Marine Science</w:t>
      </w:r>
    </w:p>
    <w:p w14:paraId="6C9D3549" w14:textId="77777777" w:rsidR="001B02BF" w:rsidRPr="001B02BF" w:rsidRDefault="001B02BF" w:rsidP="001B02BF">
      <w:pPr>
        <w:pStyle w:val="EndNoteBibliography"/>
        <w:ind w:left="720" w:hanging="720"/>
      </w:pPr>
      <w:r w:rsidRPr="001B02BF">
        <w:t>Graham MH (2004) Effects of Local Deforestation on the Diversity and Structure of Southern California Giant Kelp Forest Food Webs. Ecosystems 7:341-357</w:t>
      </w:r>
    </w:p>
    <w:p w14:paraId="3B311C64" w14:textId="77777777" w:rsidR="001B02BF" w:rsidRPr="001B02BF" w:rsidRDefault="001B02BF" w:rsidP="001B02BF">
      <w:pPr>
        <w:pStyle w:val="EndNoteBibliography"/>
        <w:ind w:left="720" w:hanging="720"/>
      </w:pPr>
      <w:r w:rsidRPr="001B02BF">
        <w:t>Gregr EJ, Christensen V, Nichol L, Martone RG, Markel RW, Watson JC, Harley CDG, Pakhomov EA, Shurin JB, Chan KMA (2020) Cascading social-ecological costs and benefits triggered by a recovering keystone predator. Science 368:1243-+</w:t>
      </w:r>
    </w:p>
    <w:p w14:paraId="33071620" w14:textId="77777777" w:rsidR="001B02BF" w:rsidRPr="001B02BF" w:rsidRDefault="001B02BF" w:rsidP="001B02BF">
      <w:pPr>
        <w:pStyle w:val="EndNoteBibliography"/>
        <w:ind w:left="720" w:hanging="720"/>
      </w:pPr>
      <w:r w:rsidRPr="001B02BF">
        <w:t>Hamilton SL, Bell TW, Watson JR, Grorud-Colvert KA, Menge BA (2020) Remote sensing: generation of long-term kelp bed data sets for evaluation of impacts of climatic variation. Ecology 101</w:t>
      </w:r>
    </w:p>
    <w:p w14:paraId="517C5CC7" w14:textId="77777777" w:rsidR="001B02BF" w:rsidRPr="001B02BF" w:rsidRDefault="001B02BF" w:rsidP="001B02BF">
      <w:pPr>
        <w:pStyle w:val="EndNoteBibliography"/>
        <w:ind w:left="720" w:hanging="720"/>
      </w:pPr>
      <w:r w:rsidRPr="001B02BF">
        <w:t>Hamilton SL, Saccomanno VR, Heady WN, Gehman AL, Lonhart SI, Beas-Luna R, Francis FT, Lee L, Rogers-Bennett L, Salomon AK, Gravem SA (2021) Disease-driven mass mortality event leads to widespread extirpation and variable recovery potential of a marine predator across the eastern Pacific. P Roy Soc B-Biol Sci 288</w:t>
      </w:r>
    </w:p>
    <w:p w14:paraId="1F221049" w14:textId="77777777" w:rsidR="001B02BF" w:rsidRPr="001B02BF" w:rsidRDefault="001B02BF" w:rsidP="001B02BF">
      <w:pPr>
        <w:pStyle w:val="EndNoteBibliography"/>
        <w:ind w:left="720" w:hanging="720"/>
      </w:pPr>
      <w:r w:rsidRPr="001B02BF">
        <w:t>Harvey CJ, Garfield T, Williams G, Tolimieri N (eds) (2022) 2021-2022 California Current ecosystem status report: A report of the NOAA California Current Integrated Ecosystem Assessment Team (CCIEA) to the Pacific Fishery Management Council, March 13, 2022</w:t>
      </w:r>
    </w:p>
    <w:p w14:paraId="00CB3E4C" w14:textId="77777777" w:rsidR="001B02BF" w:rsidRPr="001B02BF" w:rsidRDefault="001B02BF" w:rsidP="001B02BF">
      <w:pPr>
        <w:pStyle w:val="EndNoteBibliography"/>
        <w:ind w:left="720" w:hanging="720"/>
      </w:pPr>
      <w:r w:rsidRPr="001B02BF">
        <w:t>Hewson I, Bistolas KSI, Quijano Cardé EM, Button JB, Foster PJ, Flanzenbaum JM, Kocian J, Lewis CK (2018) Investigating the Complex Association Between Viral Ecology, Environment, and Northeast Pacific Sea Star Wasting. Front Mar Sci 5</w:t>
      </w:r>
    </w:p>
    <w:p w14:paraId="40BE3615" w14:textId="77777777" w:rsidR="001B02BF" w:rsidRPr="001B02BF" w:rsidRDefault="001B02BF" w:rsidP="001B02BF">
      <w:pPr>
        <w:pStyle w:val="EndNoteBibliography"/>
        <w:ind w:left="720" w:hanging="720"/>
      </w:pPr>
      <w:r w:rsidRPr="001B02BF">
        <w: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t>
      </w:r>
    </w:p>
    <w:p w14:paraId="371170C6" w14:textId="77777777" w:rsidR="001B02BF" w:rsidRPr="001B02BF" w:rsidRDefault="001B02BF" w:rsidP="001B02BF">
      <w:pPr>
        <w:pStyle w:val="EndNoteBibliography"/>
        <w:ind w:left="720" w:hanging="720"/>
      </w:pPr>
      <w:r w:rsidRPr="001B02BF">
        <w:t>Hobday AJ, Alexander LV, Perkins SE, Smale DA, Straub SC, Oliver ECJ, Benthuysen JA, Burrows MT, Donat MG, Peng M, Holbrook NJ, Moore PJ, Scannell HA, Sen Gupta A, Wernberg T (2016) A hierarchical approach to defining marine heatwaves. Prog Oceanogr 141:227-238</w:t>
      </w:r>
    </w:p>
    <w:p w14:paraId="58AFD3DA" w14:textId="77777777" w:rsidR="001B02BF" w:rsidRPr="001B02BF" w:rsidRDefault="001B02BF" w:rsidP="001B02BF">
      <w:pPr>
        <w:pStyle w:val="EndNoteBibliography"/>
        <w:ind w:left="720" w:hanging="720"/>
      </w:pPr>
      <w:r w:rsidRPr="001B02BF">
        <w:t>Holbrook SJ, Carr MH, Schmitt RJ, Coyer JA (1990) Effect of Giant Kelp on Local Abundance of Reef Fishes: The Importance of Ontogenetic Resource Requirements. B Mar Sci 47:104-114</w:t>
      </w:r>
    </w:p>
    <w:p w14:paraId="2759815D" w14:textId="77777777" w:rsidR="001B02BF" w:rsidRPr="001B02BF" w:rsidRDefault="001B02BF" w:rsidP="001B02BF">
      <w:pPr>
        <w:pStyle w:val="EndNoteBibliography"/>
        <w:ind w:left="720" w:hanging="720"/>
      </w:pPr>
      <w:r w:rsidRPr="001B02BF">
        <w:t>Huang B, Liu C, Banzon V, Freeman E, Graham G, Hankins B, Smith T, Zhang H-M (2021) Improvements of the Daily Optimum Interpolation Sea Surface Temperature (DOISST) Version 2.1. Journal of Climate 34:2923-2939</w:t>
      </w:r>
    </w:p>
    <w:p w14:paraId="21CF6CA0" w14:textId="77777777" w:rsidR="001B02BF" w:rsidRPr="001B02BF" w:rsidRDefault="001B02BF" w:rsidP="001B02BF">
      <w:pPr>
        <w:pStyle w:val="EndNoteBibliography"/>
        <w:ind w:left="720" w:hanging="720"/>
      </w:pPr>
      <w:r w:rsidRPr="001B02BF">
        <w:t>IPCC (2022) Climate change 2022: Impacts, adaptation and vulnerability. Summary for policy makers. Sixth assessment report. Intergovernmental panel on clmate change</w:t>
      </w:r>
    </w:p>
    <w:p w14:paraId="3600174F" w14:textId="77777777" w:rsidR="001B02BF" w:rsidRPr="001B02BF" w:rsidRDefault="001B02BF" w:rsidP="001B02BF">
      <w:pPr>
        <w:pStyle w:val="EndNoteBibliography"/>
        <w:ind w:left="720" w:hanging="720"/>
      </w:pPr>
      <w:r w:rsidRPr="001B02BF">
        <w:lastRenderedPageBreak/>
        <w:t>Jacox MG, Alexander MA, Mantua NJ, Scott JD, Hervieux G, Webb RS, Werner FE (2018) Forcing of Multiyear Extreme Ocean Temperatures That Impacted California Current Living Marine Resources in 2016. B Am Meteorol Soc 99:S27-S33</w:t>
      </w:r>
    </w:p>
    <w:p w14:paraId="296CC1C1" w14:textId="77777777" w:rsidR="001B02BF" w:rsidRPr="001B02BF" w:rsidRDefault="001B02BF" w:rsidP="001B02BF">
      <w:pPr>
        <w:pStyle w:val="EndNoteBibliography"/>
        <w:ind w:left="720" w:hanging="720"/>
      </w:pPr>
      <w:r w:rsidRPr="001B02BF">
        <w:t>Johnson DW (2006) Predation, habitat complexity, and variation in density-dependent mortality of temperate reef fishes. Ecology 87:1179-1188</w:t>
      </w:r>
    </w:p>
    <w:p w14:paraId="7885C9F6" w14:textId="77777777" w:rsidR="001B02BF" w:rsidRPr="001B02BF" w:rsidRDefault="001B02BF" w:rsidP="001B02BF">
      <w:pPr>
        <w:pStyle w:val="EndNoteBibliography"/>
        <w:ind w:left="720" w:hanging="720"/>
      </w:pPr>
      <w:r w:rsidRPr="001B02BF">
        <w:t>Kriegisch N, Reeves SE, Flukes EB, Johnson CR, Ling SD (2019) Drift-kelp suppresses foraging movement of overgrazing sea urchins. Oecologia 190:665-677</w:t>
      </w:r>
    </w:p>
    <w:p w14:paraId="7635CAA4" w14:textId="77777777" w:rsidR="001B02BF" w:rsidRPr="001B02BF" w:rsidRDefault="001B02BF" w:rsidP="001B02BF">
      <w:pPr>
        <w:pStyle w:val="EndNoteBibliography"/>
        <w:ind w:left="720" w:hanging="720"/>
      </w:pPr>
      <w:r w:rsidRPr="001B02BF">
        <w:t>Kvitek RG, Iampietro P, Bowlby CE (1998) Sea Otters and Benthic Prey Communities: A Direct Test of the Sea Otter as Keystone Predator in Washington State. Marine Mammal Science 14:895-902</w:t>
      </w:r>
    </w:p>
    <w:p w14:paraId="6F16856F" w14:textId="77777777" w:rsidR="001B02BF" w:rsidRPr="001B02BF" w:rsidRDefault="001B02BF" w:rsidP="001B02BF">
      <w:pPr>
        <w:pStyle w:val="EndNoteBibliography"/>
        <w:ind w:left="720" w:hanging="720"/>
      </w:pPr>
      <w:r w:rsidRPr="001B02BF">
        <w: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t>
      </w:r>
    </w:p>
    <w:p w14:paraId="0A5CF8FD" w14:textId="77777777" w:rsidR="001B02BF" w:rsidRPr="001B02BF" w:rsidRDefault="001B02BF" w:rsidP="001B02BF">
      <w:pPr>
        <w:pStyle w:val="EndNoteBibliography"/>
        <w:ind w:left="720" w:hanging="720"/>
      </w:pPr>
      <w:r w:rsidRPr="001B02BF">
        <w:t>Kvitek RG, Shull D, Canestro D, Bowlby EC, Troutman BL (1989) Sea Otters and Benthic Prey Communities in Washington State. Marine Mammal Science 5:266-280</w:t>
      </w:r>
    </w:p>
    <w:p w14:paraId="6E9BF29D" w14:textId="77777777" w:rsidR="001B02BF" w:rsidRPr="001B02BF" w:rsidRDefault="001B02BF" w:rsidP="001B02BF">
      <w:pPr>
        <w:pStyle w:val="EndNoteBibliography"/>
        <w:ind w:left="720" w:hanging="720"/>
      </w:pPr>
      <w:r w:rsidRPr="001B02BF">
        <w:t>Lamy T, Koenigs C, Holbrook SJ, Miller RJ, Stier AC, Reed DC (2020) Foundation species promote community stability by increasing diversity in a giant kelp forest. Ecology 101:e02987</w:t>
      </w:r>
    </w:p>
    <w:p w14:paraId="1DED7DC8" w14:textId="77777777" w:rsidR="001B02BF" w:rsidRPr="001B02BF" w:rsidRDefault="001B02BF" w:rsidP="001B02BF">
      <w:pPr>
        <w:pStyle w:val="EndNoteBibliography"/>
        <w:ind w:left="720" w:hanging="720"/>
      </w:pPr>
      <w:r w:rsidRPr="001B02BF">
        <w:t>Ling S, Scheibling R, Rassweiler A, Johnson C, Shears N, Connell S, Salomon A, Norderhaug K, Pérez-Matus A, Hernández J (2015) Global regime shift dynamics of catastrophic sea urchin overgrazing. Philosophical Transactions of the Royal Society B: Biological Sciences 370:20130269</w:t>
      </w:r>
    </w:p>
    <w:p w14:paraId="3CED7C22" w14:textId="77777777" w:rsidR="001B02BF" w:rsidRPr="001B02BF" w:rsidRDefault="001B02BF" w:rsidP="001B02BF">
      <w:pPr>
        <w:pStyle w:val="EndNoteBibliography"/>
        <w:ind w:left="720" w:hanging="720"/>
      </w:pPr>
      <w:r w:rsidRPr="001B02BF">
        <w:t>Ling SD, Johnson CR, Frusher SD, Ridgway KR (2009) Overfishing reduces resilience of kelp beds to climate-driven catastrophic phase shift. Proceedings of the National Academy of Sciences 106:22341-22345</w:t>
      </w:r>
    </w:p>
    <w:p w14:paraId="17194530" w14:textId="77777777" w:rsidR="001B02BF" w:rsidRPr="001B02BF" w:rsidRDefault="001B02BF" w:rsidP="001B02BF">
      <w:pPr>
        <w:pStyle w:val="EndNoteBibliography"/>
        <w:ind w:left="720" w:hanging="720"/>
      </w:pPr>
      <w:r w:rsidRPr="001B02BF">
        <w:t>Lonhart SI, Jeppesen R, Beas-Luna R, Crooks JA, Lorda J (2019) Shifts in the distribution and abundance of coastal marine species along the eastern Pacific Ocean during marine heatwaves from 2013 to 2018. Marine Biodiversity Records 12:13</w:t>
      </w:r>
    </w:p>
    <w:p w14:paraId="2C0F77EA" w14:textId="77777777" w:rsidR="001B02BF" w:rsidRPr="001B02BF" w:rsidRDefault="001B02BF" w:rsidP="001B02BF">
      <w:pPr>
        <w:pStyle w:val="EndNoteBibliography"/>
        <w:ind w:left="720" w:hanging="720"/>
      </w:pPr>
      <w:r w:rsidRPr="001B02BF">
        <w:t>Love MS, Yoklavich M, Thorsteinson L (2002) The rockfishes of the Northeast Pacific. University of California Press, Berkley and Los Angeles</w:t>
      </w:r>
    </w:p>
    <w:p w14:paraId="7129C750" w14:textId="77777777" w:rsidR="001B02BF" w:rsidRPr="001B02BF" w:rsidRDefault="001B02BF" w:rsidP="001B02BF">
      <w:pPr>
        <w:pStyle w:val="EndNoteBibliography"/>
        <w:ind w:left="720" w:hanging="720"/>
      </w:pPr>
      <w:r w:rsidRPr="001B02BF">
        <w:t>Malone DP, Davis K, Lonhart SI, Parsons-Field A, Caselle JE, Carr MH (2022) Large scale, multi-decade monitoring data from kelp forest ecosystems in California and Oregon (USA). Ecology n/a:e3630</w:t>
      </w:r>
    </w:p>
    <w:p w14:paraId="29E7E78D" w14:textId="77777777" w:rsidR="001B02BF" w:rsidRPr="001B02BF" w:rsidRDefault="001B02BF" w:rsidP="001B02BF">
      <w:pPr>
        <w:pStyle w:val="EndNoteBibliography"/>
        <w:ind w:left="720" w:hanging="720"/>
      </w:pPr>
      <w:r w:rsidRPr="001B02BF">
        <w:t>Markel RW, Shurin JB (2020) Contrasting effects of coastal upwelling on growth and recruitment of nearshore Pacific rockfishes (genus Sebastes). Canadian Journal of Fisheries and Aquatic Sciences 77:950-962</w:t>
      </w:r>
    </w:p>
    <w:p w14:paraId="74DEC149" w14:textId="77777777" w:rsidR="001B02BF" w:rsidRPr="001B02BF" w:rsidRDefault="001B02BF" w:rsidP="001B02BF">
      <w:pPr>
        <w:pStyle w:val="EndNoteBibliography"/>
        <w:ind w:left="720" w:hanging="720"/>
      </w:pPr>
      <w:r w:rsidRPr="001B02BF">
        <w:t>Maunder MN, Punt AE (2004) Standardizing catch and effort data: a review of recent approaches. Fisheries Research 70:141-159</w:t>
      </w:r>
    </w:p>
    <w:p w14:paraId="675B712A" w14:textId="77777777" w:rsidR="001B02BF" w:rsidRPr="001B02BF" w:rsidRDefault="001B02BF" w:rsidP="001B02BF">
      <w:pPr>
        <w:pStyle w:val="EndNoteBibliography"/>
        <w:ind w:left="720" w:hanging="720"/>
      </w:pPr>
      <w:r w:rsidRPr="001B02BF">
        <w:t>McNaughton SJ (1977) Diversity and Stability of Ecological Communities: A Comment on the Role of Empiricism in Ecology. The American Naturalist 111:515-525</w:t>
      </w:r>
    </w:p>
    <w:p w14:paraId="000B70FE" w14:textId="77777777" w:rsidR="001B02BF" w:rsidRPr="001B02BF" w:rsidRDefault="001B02BF" w:rsidP="001B02BF">
      <w:pPr>
        <w:pStyle w:val="EndNoteBibliography"/>
        <w:ind w:left="720" w:hanging="720"/>
      </w:pPr>
      <w:r w:rsidRPr="001B02BF">
        <w:t>McPherson ML, Finger DJI, Houskeeper HF, Bell TW, Carr MH, Rogers-Bennett L, Kudela RM (2021) Large-scale shift in the structure of a kelp forest ecosystem co-occurs with an epizootic and marine heatwave. Communications Biology 4:298</w:t>
      </w:r>
    </w:p>
    <w:p w14:paraId="116AF097" w14:textId="77777777" w:rsidR="001B02BF" w:rsidRPr="001B02BF" w:rsidRDefault="001B02BF" w:rsidP="001B02BF">
      <w:pPr>
        <w:pStyle w:val="EndNoteBibliography"/>
        <w:ind w:left="720" w:hanging="720"/>
      </w:pPr>
      <w:r w:rsidRPr="001B02BF">
        <w:lastRenderedPageBreak/>
        <w:t>Moitoza DJ, Phillips DW (1979) Prey defense, predator preference, and nonrandom diet: The interactions between Pycnopodia helianthoides and two species of sea urchins. Marine Biology 53:299-304</w:t>
      </w:r>
    </w:p>
    <w:p w14:paraId="55A85B08" w14:textId="77777777" w:rsidR="001B02BF" w:rsidRPr="001B02BF" w:rsidRDefault="001B02BF" w:rsidP="001B02BF">
      <w:pPr>
        <w:pStyle w:val="EndNoteBibliography"/>
        <w:ind w:left="720" w:hanging="720"/>
      </w:pPr>
      <w:r w:rsidRPr="001B02BF">
        <w:t>Montecino-Latorre D, Eisenlord ME, Turner M, Yoshioka R, Harvell CD, Pattengill-Semmens CV, Nichols JD, Gaydos JK (2016) Devastating Transboundary Impacts of Sea Star Wasting Disease on Subtidal Asteroids. Plos One 11:e0163190</w:t>
      </w:r>
    </w:p>
    <w:p w14:paraId="5574C3E6" w14:textId="77777777" w:rsidR="001B02BF" w:rsidRPr="001B02BF" w:rsidRDefault="001B02BF" w:rsidP="001B02BF">
      <w:pPr>
        <w:pStyle w:val="EndNoteBibliography"/>
        <w:ind w:left="720" w:hanging="720"/>
      </w:pPr>
      <w:r w:rsidRPr="001B02BF">
        <w:t>Morgan CA, Beckman BR, Weitkamp LA, Fresh KL (2019) Recent Ecosystem Disturbance in the Northern California Current. Fisheries 44:465-474</w:t>
      </w:r>
    </w:p>
    <w:p w14:paraId="4D69202B" w14:textId="77777777" w:rsidR="001B02BF" w:rsidRPr="001B02BF" w:rsidRDefault="001B02BF" w:rsidP="001B02BF">
      <w:pPr>
        <w:pStyle w:val="EndNoteBibliography"/>
        <w:ind w:left="720" w:hanging="720"/>
      </w:pPr>
      <w:r w:rsidRPr="001B02BF">
        <w:t>Muth AF, Graham MH, Lane CE, Harley CDG (2019) Recruitment tolerance to increased temperature present across multiple kelp clades. Ecology 100:e02594</w:t>
      </w:r>
    </w:p>
    <w:p w14:paraId="3E195299" w14:textId="77777777" w:rsidR="001B02BF" w:rsidRPr="001B02BF" w:rsidRDefault="001B02BF" w:rsidP="001B02BF">
      <w:pPr>
        <w:pStyle w:val="EndNoteBibliography"/>
        <w:ind w:left="720" w:hanging="720"/>
      </w:pPr>
      <w:r w:rsidRPr="001B02BF">
        <w:t xml:space="preserve">NMFS (2014) Endangered and Threatened Species: Designation of Critical Habitat for thePuget Sound/Georgia Basin Distinct Population Segments of Yelloweye Rockfish, Canary Rockfish and Bocaccio. National Marine Fisheries Service ,Federal Register 79 FR 68041. </w:t>
      </w:r>
    </w:p>
    <w:p w14:paraId="07BFEA02" w14:textId="77777777" w:rsidR="001B02BF" w:rsidRPr="001B02BF" w:rsidRDefault="001B02BF" w:rsidP="001B02BF">
      <w:pPr>
        <w:pStyle w:val="EndNoteBibliography"/>
        <w:ind w:left="720" w:hanging="720"/>
      </w:pPr>
      <w:r w:rsidRPr="001B02BF">
        <w:t>Okamoto DK, Schroeter SC, Reed DC (2020) Effects of ocean climate on spatiotemporal variation in sea urchin settlement and recruitment. Limnology and Oceanography 65:2076-2091</w:t>
      </w:r>
    </w:p>
    <w:p w14:paraId="36138F86" w14:textId="77777777" w:rsidR="001B02BF" w:rsidRPr="001B02BF" w:rsidRDefault="001B02BF" w:rsidP="001B02BF">
      <w:pPr>
        <w:pStyle w:val="EndNoteBibliography"/>
        <w:ind w:left="720" w:hanging="720"/>
      </w:pPr>
      <w:r w:rsidRPr="001B02BF">
        <w:t>Pearse JS (2006) Ecological role of purple sea urchins. Science 314:940-941</w:t>
      </w:r>
    </w:p>
    <w:p w14:paraId="1AC7A8F0" w14:textId="77777777" w:rsidR="001B02BF" w:rsidRPr="001B02BF" w:rsidRDefault="001B02BF" w:rsidP="001B02BF">
      <w:pPr>
        <w:pStyle w:val="EndNoteBibliography"/>
        <w:ind w:left="720" w:hanging="720"/>
      </w:pPr>
      <w:r w:rsidRPr="001B02BF">
        <w:t>Pearse JS, Hines AH (1987) Long-Term Population-Dynamics of Sea-Urchins in a Central California Kelp Forest - Rare Recruitment and Rapid Decline. Mar Ecol Prog Ser 39:275-283</w:t>
      </w:r>
    </w:p>
    <w:p w14:paraId="6FEEDD71" w14:textId="77777777" w:rsidR="001B02BF" w:rsidRPr="001B02BF" w:rsidRDefault="001B02BF" w:rsidP="001B02BF">
      <w:pPr>
        <w:pStyle w:val="EndNoteBibliography"/>
        <w:ind w:left="720" w:hanging="720"/>
      </w:pPr>
      <w:r w:rsidRPr="001B02BF">
        <w:t>Pfister CA, Berry HD, Mumford T, Randall Hughes A (2018) The dynamics of Kelp Forests in the Northeast Pacific Ocean and the relationship with environmental drivers. Journal of Ecology 106:1520-1533</w:t>
      </w:r>
    </w:p>
    <w:p w14:paraId="217CE3F6" w14:textId="77777777" w:rsidR="001B02BF" w:rsidRPr="001B02BF" w:rsidRDefault="001B02BF" w:rsidP="001B02BF">
      <w:pPr>
        <w:pStyle w:val="EndNoteBibliography"/>
        <w:ind w:left="720" w:hanging="720"/>
      </w:pPr>
      <w:r w:rsidRPr="001B02BF">
        <w:t>PFMC (2020) Pacific coast groundifhs fishery management plan: for the California, Oregon, and Washington groundfish fishery. Pacific Fishery Management Council, 7700 NE Ambnassador Place, Suite 101, Portland, OR, 97220</w:t>
      </w:r>
    </w:p>
    <w:p w14:paraId="36306FBE" w14:textId="77777777" w:rsidR="001B02BF" w:rsidRPr="001B02BF" w:rsidRDefault="001B02BF" w:rsidP="001B02BF">
      <w:pPr>
        <w:pStyle w:val="EndNoteBibliography"/>
        <w:ind w:left="720" w:hanging="720"/>
      </w:pPr>
      <w:r w:rsidRPr="001B02BF">
        <w:t>Pinsky ML, Guannel G, Arkema KK (2013) Quantifying wave attenuation to inform coastal habitat conservation. Ecosphere 4:art95</w:t>
      </w:r>
    </w:p>
    <w:p w14:paraId="65089484" w14:textId="77777777" w:rsidR="001B02BF" w:rsidRPr="001B02BF" w:rsidRDefault="001B02BF" w:rsidP="001B02BF">
      <w:pPr>
        <w:pStyle w:val="EndNoteBibliography"/>
        <w:ind w:left="720" w:hanging="720"/>
      </w:pPr>
      <w:r w:rsidRPr="001B02BF">
        <w:t>Potts JM, Elith J (2006) Comparing species abundance models. Ecological Modelling 199:153-163</w:t>
      </w:r>
    </w:p>
    <w:p w14:paraId="67559B97" w14:textId="7AB24880" w:rsidR="001B02BF" w:rsidRPr="001B02BF" w:rsidRDefault="001B02BF" w:rsidP="001B02BF">
      <w:pPr>
        <w:pStyle w:val="EndNoteBibliography"/>
        <w:ind w:left="720" w:hanging="720"/>
      </w:pPr>
      <w:r w:rsidRPr="001B02BF">
        <w:t xml:space="preserve">R Core Team (2021) R: A language and environment for statistical computing. R Foundation for Statistical Computing, Vienna, Austria. URL </w:t>
      </w:r>
      <w:hyperlink r:id="rId10" w:history="1">
        <w:r w:rsidRPr="001B02BF">
          <w:rPr>
            <w:rStyle w:val="Hyperlink"/>
          </w:rPr>
          <w:t>https://www.R-project.org/</w:t>
        </w:r>
      </w:hyperlink>
      <w:r w:rsidRPr="001B02BF">
        <w:t xml:space="preserve">. </w:t>
      </w:r>
    </w:p>
    <w:p w14:paraId="287CB672" w14:textId="77777777" w:rsidR="001B02BF" w:rsidRPr="001B02BF" w:rsidRDefault="001B02BF" w:rsidP="001B02BF">
      <w:pPr>
        <w:pStyle w:val="EndNoteBibliography"/>
        <w:ind w:left="720" w:hanging="720"/>
      </w:pPr>
      <w:r w:rsidRPr="001B02BF">
        <w:t>Randell Z, Kenner M, Tomoleoni J, Yee J, Novak M (2022) Kelp-forest dynamics controlled by substrate complexity. Proceedings of the National Academy of Sciences 119:e2103483119</w:t>
      </w:r>
    </w:p>
    <w:p w14:paraId="0460A2D7" w14:textId="77777777" w:rsidR="001B02BF" w:rsidRPr="001B02BF" w:rsidRDefault="001B02BF" w:rsidP="001B02BF">
      <w:pPr>
        <w:pStyle w:val="EndNoteBibliography"/>
        <w:ind w:left="720" w:hanging="720"/>
      </w:pPr>
      <w:r w:rsidRPr="001B02BF">
        <w:t>Reed D, Washburn L, Rassweiler A, Miller R, Bell T, Harrer S (2016) Extreme warming challenges sentinel status of kelp forests as indicators of climate change. Nat Commun 7</w:t>
      </w:r>
    </w:p>
    <w:p w14:paraId="4D8477A2" w14:textId="77777777" w:rsidR="001B02BF" w:rsidRPr="001B02BF" w:rsidRDefault="001B02BF" w:rsidP="001B02BF">
      <w:pPr>
        <w:pStyle w:val="EndNoteBibliography"/>
        <w:ind w:left="720" w:hanging="720"/>
      </w:pPr>
      <w:r w:rsidRPr="001B02BF">
        <w:t>Reed DC, Rassweiler A, Carr MH, Cavanaugh KC, Malone DP, Siegel DA (2011) Wave disturbance overwhelms top-down and bottom-up control of primary production in California kelp forests. Ecology 92:2108-2116</w:t>
      </w:r>
    </w:p>
    <w:p w14:paraId="75C25058" w14:textId="77777777" w:rsidR="001B02BF" w:rsidRPr="001B02BF" w:rsidRDefault="001B02BF" w:rsidP="001B02BF">
      <w:pPr>
        <w:pStyle w:val="EndNoteBibliography"/>
        <w:ind w:left="720" w:hanging="720"/>
      </w:pPr>
      <w:r w:rsidRPr="001B02BF">
        <w:t>Reynolds RW, Smith TM, Liu C, Chelton DB, Casey KS, Schlax MG (2007) Daily High-Resolution-Blended Analyses for Sea Surface Temperature. Journal of Climate 20:5473-5496</w:t>
      </w:r>
    </w:p>
    <w:p w14:paraId="4F9FC20F" w14:textId="77777777" w:rsidR="001B02BF" w:rsidRPr="001B02BF" w:rsidRDefault="001B02BF" w:rsidP="001B02BF">
      <w:pPr>
        <w:pStyle w:val="EndNoteBibliography"/>
        <w:ind w:left="720" w:hanging="720"/>
      </w:pPr>
      <w:r w:rsidRPr="001B02BF">
        <w:t>Rogers-Bennett L, Catton CA (2019) Marine heat wave and multiple stressors tip bull kelp forest to sea urchin barrens. Sci Rep 9:15050</w:t>
      </w:r>
    </w:p>
    <w:p w14:paraId="64BC2F7B" w14:textId="77777777" w:rsidR="001B02BF" w:rsidRPr="001B02BF" w:rsidRDefault="001B02BF" w:rsidP="001B02BF">
      <w:pPr>
        <w:pStyle w:val="EndNoteBibliography"/>
        <w:ind w:left="720" w:hanging="720"/>
      </w:pPr>
      <w:r w:rsidRPr="001B02BF">
        <w:lastRenderedPageBreak/>
        <w:t>Sanford E, Sones JL, García-Reyes M, Goddard JHR, Largier JL (2019) Widespread shifts in the coastal biota of northern California during the 2014–2016 marine heatwaves. Sci Rep-Uk 9:4216</w:t>
      </w:r>
    </w:p>
    <w:p w14:paraId="5A43F79F" w14:textId="77777777" w:rsidR="001B02BF" w:rsidRPr="001B02BF" w:rsidRDefault="001B02BF" w:rsidP="001B02BF">
      <w:pPr>
        <w:pStyle w:val="EndNoteBibliography"/>
        <w:ind w:left="720" w:hanging="720"/>
      </w:pPr>
      <w:r w:rsidRPr="001B02BF">
        <w:t>Scannell HA, Johnson GC, Thompson L, Lyman JM, Riser SC (2020) Subsurface Evolution and Persistence of Marine Heatwaves in the Northeast Pacific. Geophysical Research Letters 47:e2020GL090548</w:t>
      </w:r>
    </w:p>
    <w:p w14:paraId="42539D7B" w14:textId="77777777" w:rsidR="001B02BF" w:rsidRPr="001B02BF" w:rsidRDefault="001B02BF" w:rsidP="001B02BF">
      <w:pPr>
        <w:pStyle w:val="EndNoteBibliography"/>
        <w:ind w:left="720" w:hanging="720"/>
      </w:pPr>
      <w:r w:rsidRPr="001B02BF">
        <w:t>Schiel DR, Foster MS (2015) The Biology and Ecology of Giant Kelp Forests. University of California Press, Berkeley, CA</w:t>
      </w:r>
    </w:p>
    <w:p w14:paraId="0C10AF9B" w14:textId="77777777" w:rsidR="001B02BF" w:rsidRPr="001B02BF" w:rsidRDefault="001B02BF" w:rsidP="001B02BF">
      <w:pPr>
        <w:pStyle w:val="EndNoteBibliography"/>
        <w:ind w:left="720" w:hanging="720"/>
      </w:pPr>
      <w:r w:rsidRPr="001B02BF">
        <w:t>Schindler DE, Armstrong JB, Reed TE (2015) The portfolio concept in ecology and evolution. Frontiers in Ecology and the Environment 15:257-263</w:t>
      </w:r>
    </w:p>
    <w:p w14:paraId="03B92CE0" w14:textId="77777777" w:rsidR="001B02BF" w:rsidRPr="001B02BF" w:rsidRDefault="001B02BF" w:rsidP="001B02BF">
      <w:pPr>
        <w:pStyle w:val="EndNoteBibliography"/>
        <w:ind w:left="720" w:hanging="720"/>
      </w:pPr>
      <w:r w:rsidRPr="001B02BF">
        <w:t>Schlegel RW, Smit AJ (2018) heatwaveR: A central algorithm for the detection of heatwaves and cold-spells. Journal of Open Source Software 3:821</w:t>
      </w:r>
    </w:p>
    <w:p w14:paraId="505B0CB3" w14:textId="77777777" w:rsidR="001B02BF" w:rsidRPr="001B02BF" w:rsidRDefault="001B02BF" w:rsidP="001B02BF">
      <w:pPr>
        <w:pStyle w:val="EndNoteBibliography"/>
        <w:ind w:left="720" w:hanging="720"/>
      </w:pPr>
      <w:r w:rsidRPr="001B02BF">
        <w:t>Schmitt RJ, Holbrook SJ (1990) Contrasting effects of giant kelp on dynamics of surfperch populations. Oecologia 84:419-429</w:t>
      </w:r>
    </w:p>
    <w:p w14:paraId="31FE1256" w14:textId="77777777" w:rsidR="001B02BF" w:rsidRPr="001B02BF" w:rsidRDefault="001B02BF" w:rsidP="001B02BF">
      <w:pPr>
        <w:pStyle w:val="EndNoteBibliography"/>
        <w:ind w:left="720" w:hanging="720"/>
      </w:pPr>
      <w:r w:rsidRPr="001B02BF">
        <w: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t>
      </w:r>
    </w:p>
    <w:p w14:paraId="029D7796" w14:textId="77777777" w:rsidR="001B02BF" w:rsidRPr="001B02BF" w:rsidRDefault="001B02BF" w:rsidP="001B02BF">
      <w:pPr>
        <w:pStyle w:val="EndNoteBibliography"/>
        <w:ind w:left="720" w:hanging="720"/>
      </w:pPr>
      <w:r w:rsidRPr="001B02BF">
        <w:t>Selden RL, Gaines SD, Hamilton SL, Warner RR (2017) Protection of large predators in a marine reserve alters size-dependent prey mortality. Proceedings of the Royal Society B: Biological Sciences 284:20161936</w:t>
      </w:r>
    </w:p>
    <w:p w14:paraId="0BAC18AE" w14:textId="77777777" w:rsidR="001B02BF" w:rsidRPr="001B02BF" w:rsidRDefault="001B02BF" w:rsidP="001B02BF">
      <w:pPr>
        <w:pStyle w:val="EndNoteBibliography"/>
        <w:ind w:left="720" w:hanging="720"/>
      </w:pPr>
      <w:r w:rsidRPr="001B02BF">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14:paraId="39423513" w14:textId="77777777" w:rsidR="001B02BF" w:rsidRPr="001B02BF" w:rsidRDefault="001B02BF" w:rsidP="001B02BF">
      <w:pPr>
        <w:pStyle w:val="EndNoteBibliography"/>
        <w:ind w:left="720" w:hanging="720"/>
      </w:pPr>
      <w:r w:rsidRPr="001B02BF">
        <w:t>Siddon CE, Witman JD (2003) Influence of chronic, low-level hydrodynamic forces on subtidal community structure. Mar Ecol Prog Ser 261:99-110</w:t>
      </w:r>
    </w:p>
    <w:p w14:paraId="26514718" w14:textId="77777777" w:rsidR="001B02BF" w:rsidRPr="001B02BF" w:rsidRDefault="001B02BF" w:rsidP="001B02BF">
      <w:pPr>
        <w:pStyle w:val="EndNoteBibliography"/>
        <w:ind w:left="720" w:hanging="720"/>
      </w:pPr>
      <w:r w:rsidRPr="001B02BF">
        <w:t>Smale DA (2020) Impacts of ocean warming on kelp forest ecosystems. New Phytologist 225:1447-1454</w:t>
      </w:r>
    </w:p>
    <w:p w14:paraId="568BBB12" w14:textId="77777777" w:rsidR="001B02BF" w:rsidRPr="001B02BF" w:rsidRDefault="001B02BF" w:rsidP="001B02BF">
      <w:pPr>
        <w:pStyle w:val="EndNoteBibliography"/>
        <w:ind w:left="720" w:hanging="720"/>
      </w:pPr>
      <w:r w:rsidRPr="001B02BF">
        <w:t>Smale DA, Wernberg T (2013) Extreme climatic event drives range contraction of a habitat-forming species. Proceedings of the Royal Society B: Biological Sciences 280:20122829</w:t>
      </w:r>
    </w:p>
    <w:p w14:paraId="7D099B93" w14:textId="77777777" w:rsidR="001B02BF" w:rsidRPr="001B02BF" w:rsidRDefault="001B02BF" w:rsidP="001B02BF">
      <w:pPr>
        <w:pStyle w:val="EndNoteBibliography"/>
        <w:ind w:left="720" w:hanging="720"/>
      </w:pPr>
      <w:r w:rsidRPr="001B02BF">
        <w:t>Smith EAE, Fox MD (2022) Characterizing energy flow in kelp forest food webs: a geochemical review and call for additional research. Ecography 2022</w:t>
      </w:r>
    </w:p>
    <w:p w14:paraId="11127EF4" w14:textId="77777777" w:rsidR="001B02BF" w:rsidRPr="001B02BF" w:rsidRDefault="001B02BF" w:rsidP="001B02BF">
      <w:pPr>
        <w:pStyle w:val="EndNoteBibliography"/>
        <w:ind w:left="720" w:hanging="720"/>
      </w:pPr>
      <w:r w:rsidRPr="001B02BF">
        <w:t>Smith JG, Tomoleoni J, Staedler M, Lyon S, Fujii J, Tinker MT (2021) Behavioral responses across a mosaic of ecosystem states restructure a sea otter-urchin trophic cascade. Proc Natl Acad Sci U S A 118</w:t>
      </w:r>
    </w:p>
    <w:p w14:paraId="1C4CF822" w14:textId="77777777" w:rsidR="001B02BF" w:rsidRPr="001B02BF" w:rsidRDefault="001B02BF" w:rsidP="001B02BF">
      <w:pPr>
        <w:pStyle w:val="EndNoteBibliography"/>
        <w:ind w:left="720" w:hanging="720"/>
      </w:pPr>
      <w:r w:rsidRPr="001B02BF">
        <w:t>Straub SC, Wernberg T, Thomsen MS, Moore PJ, Burrows MT, Harvey BP, Smale DA (2019) Resistance, Extinction, and Everything in Between – The Diverse Responses of Seaweeds to Marine Heatwaves. Front Mar Sci 6</w:t>
      </w:r>
    </w:p>
    <w:p w14:paraId="2E2F1FB8" w14:textId="77777777" w:rsidR="001B02BF" w:rsidRPr="001B02BF" w:rsidRDefault="001B02BF" w:rsidP="001B02BF">
      <w:pPr>
        <w:pStyle w:val="EndNoteBibliography"/>
        <w:ind w:left="720" w:hanging="720"/>
      </w:pPr>
      <w:r w:rsidRPr="001B02BF">
        <w:t>Supratya VP, Coleman LJM, Martone PT (2020) Elevated Temperature Affects Phenotypic Plasticity in the Bull Kelp (Nereocystis luetkeana, Phaeophyceae). Journal of Phycology 56:1534-1541</w:t>
      </w:r>
    </w:p>
    <w:p w14:paraId="3D3F762C" w14:textId="77777777" w:rsidR="001B02BF" w:rsidRPr="001B02BF" w:rsidRDefault="001B02BF" w:rsidP="001B02BF">
      <w:pPr>
        <w:pStyle w:val="EndNoteBibliography"/>
        <w:ind w:left="720" w:hanging="720"/>
      </w:pPr>
      <w:r w:rsidRPr="001B02BF">
        <w:t>Teagle H, Hawkins SJ, Moore PJ, Smale DA (2017) The role of kelp species as biogenic habitat formers in coastal marine ecosystems. J Exp Mar Biol Ecol 492:81-98</w:t>
      </w:r>
    </w:p>
    <w:p w14:paraId="4D0E592E" w14:textId="77777777" w:rsidR="001B02BF" w:rsidRPr="001B02BF" w:rsidRDefault="001B02BF" w:rsidP="001B02BF">
      <w:pPr>
        <w:pStyle w:val="EndNoteBibliography"/>
        <w:ind w:left="720" w:hanging="720"/>
      </w:pPr>
      <w:r w:rsidRPr="001B02BF">
        <w:t>Tegner M, Levin L (1983) Spiny lobsters and sea urchins: analysis of a predator-prey interaction. J Exp Mar Biol Ecol 73:125-150</w:t>
      </w:r>
    </w:p>
    <w:p w14:paraId="1C1A319A" w14:textId="77777777" w:rsidR="001B02BF" w:rsidRPr="001B02BF" w:rsidRDefault="001B02BF" w:rsidP="001B02BF">
      <w:pPr>
        <w:pStyle w:val="EndNoteBibliography"/>
        <w:ind w:left="720" w:hanging="720"/>
      </w:pPr>
      <w:r w:rsidRPr="001B02BF">
        <w:lastRenderedPageBreak/>
        <w:t>Thomsen MS, Mondardini L, Alestra T, Gerrity S, Tait L, South PM, Lilley SA, Schiel DR (2019) Local extinction of bull kelp (Durvillaea spp.) due to a marine heatwave. Front Mar Sci 6:84</w:t>
      </w:r>
    </w:p>
    <w:p w14:paraId="5048AEB6" w14:textId="77777777" w:rsidR="001B02BF" w:rsidRPr="001B02BF" w:rsidRDefault="001B02BF" w:rsidP="001B02BF">
      <w:pPr>
        <w:pStyle w:val="EndNoteBibliography"/>
        <w:ind w:left="720" w:hanging="720"/>
      </w:pPr>
      <w:r w:rsidRPr="001B02BF">
        <w:t>Thorson JT, Scheuerell MD, Olden JD, Schindler DE (2018) Spatial heterogeneity contributes more to portfolio effects than species variability in bottom-associated marine fishes. Proceedings of the Royal Society B: Biological Sciences 285:20180915</w:t>
      </w:r>
    </w:p>
    <w:p w14:paraId="1A988F58" w14:textId="77777777" w:rsidR="001B02BF" w:rsidRPr="001B02BF" w:rsidRDefault="001B02BF" w:rsidP="001B02BF">
      <w:pPr>
        <w:pStyle w:val="EndNoteBibliography"/>
        <w:ind w:left="720" w:hanging="720"/>
      </w:pPr>
      <w:r w:rsidRPr="001B02BF">
        <w:t>Uthicke S, Schaffelke B, Byrne M (2009) A boom–bust phylum? Ecological and evolutionary consequences of density variations in echinoderms. Ecological Monographs 79:3-24</w:t>
      </w:r>
    </w:p>
    <w:p w14:paraId="0216881F" w14:textId="77777777" w:rsidR="001B02BF" w:rsidRPr="001B02BF" w:rsidRDefault="001B02BF" w:rsidP="001B02BF">
      <w:pPr>
        <w:pStyle w:val="EndNoteBibliography"/>
        <w:ind w:left="720" w:hanging="720"/>
      </w:pPr>
      <w:r w:rsidRPr="001B02BF">
        <w:t xml:space="preserve">Van Wagenen RF (2015) Washington Coastal kelp resources—port townsend to the Columbia River, summer 2014. Washington Department of Natural Resources, Olympia. </w:t>
      </w:r>
    </w:p>
    <w:p w14:paraId="2936C96E" w14:textId="205EEAF9" w:rsidR="001B02BF" w:rsidRPr="001B02BF" w:rsidRDefault="001B02BF" w:rsidP="001B02BF">
      <w:pPr>
        <w:pStyle w:val="EndNoteBibliography"/>
        <w:ind w:left="720" w:hanging="720"/>
      </w:pPr>
      <w:r w:rsidRPr="001B02BF">
        <w:t xml:space="preserve">WADNR (2017) Kelp monitoring—Olympic Peninsula,  Washington State Department of Natural Resources, Olympia, WA. </w:t>
      </w:r>
      <w:hyperlink r:id="rId11" w:history="1">
        <w:r w:rsidRPr="001B02BF">
          <w:rPr>
            <w:rStyle w:val="Hyperlink"/>
          </w:rPr>
          <w:t>http://data-wadnr</w:t>
        </w:r>
      </w:hyperlink>
      <w:r w:rsidRPr="001B02BF">
        <w:t xml:space="preserve"> .opend ata.arcgi s.com/datas ets/kelp-monit oring -olympic-penin sula Accessed: 1 Sept 2017. </w:t>
      </w:r>
    </w:p>
    <w:p w14:paraId="0F9EB86A" w14:textId="77777777" w:rsidR="001B02BF" w:rsidRPr="001B02BF" w:rsidRDefault="001B02BF" w:rsidP="001B02BF">
      <w:pPr>
        <w:pStyle w:val="EndNoteBibliography"/>
        <w:ind w:left="720" w:hanging="720"/>
      </w:pPr>
      <w:r w:rsidRPr="001B02BF">
        <w:t>Wallace FR, Hoffmann A, Tagart J (1999) Status of the black rockfish resource in 1999. Pacific Fishery Management Council</w:t>
      </w:r>
    </w:p>
    <w:p w14:paraId="5978E11C" w14:textId="77777777" w:rsidR="001B02BF" w:rsidRPr="001B02BF" w:rsidRDefault="001B02BF" w:rsidP="001B02BF">
      <w:pPr>
        <w:pStyle w:val="EndNoteBibliography"/>
        <w:ind w:left="720" w:hanging="720"/>
      </w:pPr>
      <w:r w:rsidRPr="001B02BF">
        <w:t>Walter JA, Castorani MCN, Bell TW, Sheppard Lawrence W, Cavanaugh KC, Reuman DC (2022) Tail-dependent spatial synchrony arises from nonlinear driver–response relationships. Ecology Letters 00:1-13</w:t>
      </w:r>
    </w:p>
    <w:p w14:paraId="2E1C86F3" w14:textId="77777777" w:rsidR="001B02BF" w:rsidRPr="001B02BF" w:rsidRDefault="001B02BF" w:rsidP="001B02BF">
      <w:pPr>
        <w:pStyle w:val="EndNoteBibliography"/>
        <w:ind w:left="720" w:hanging="720"/>
      </w:pPr>
      <w:r w:rsidRPr="001B02BF">
        <w:t>Watson J, Estes JA (2011) Stability, resilience, and phase shifts in rocky subtidal communities along the west coast of Vancouver Island, Canada. Ecological Monographs 81:215-239</w:t>
      </w:r>
    </w:p>
    <w:p w14:paraId="05BC049B" w14:textId="77777777" w:rsidR="001B02BF" w:rsidRPr="001B02BF" w:rsidRDefault="001B02BF" w:rsidP="001B02BF">
      <w:pPr>
        <w:pStyle w:val="EndNoteBibliography"/>
        <w:ind w:left="720" w:hanging="720"/>
      </w:pPr>
      <w:r w:rsidRPr="001B02BF">
        <w:t>Weigel BL, Pfister CA (2021) The dynamics and stoichiometry of dissolved organic carbon release by kelp. Ecology 102:e03221</w:t>
      </w:r>
    </w:p>
    <w:p w14:paraId="5553A044" w14:textId="77777777" w:rsidR="001B02BF" w:rsidRPr="001B02BF" w:rsidRDefault="001B02BF" w:rsidP="001B02BF">
      <w:pPr>
        <w:pStyle w:val="EndNoteBibliography"/>
        <w:ind w:left="720" w:hanging="720"/>
      </w:pPr>
      <w:r w:rsidRPr="001B02BF">
        <w:t>Wernberg T, Bennett S, Babcock RC, De Bettignies T, Cure K, Depczynski M, Dufois F, Fromont J, Fulton CJ, Hovey RK (2016) Climate-driven regime shift of a temperate marine ecosystem. Science 353:169-172</w:t>
      </w:r>
    </w:p>
    <w:p w14:paraId="0219C3DD" w14:textId="77777777" w:rsidR="001B02BF" w:rsidRPr="001B02BF" w:rsidRDefault="001B02BF" w:rsidP="001B02BF">
      <w:pPr>
        <w:pStyle w:val="EndNoteBibliography"/>
        <w:ind w:left="720" w:hanging="720"/>
      </w:pPr>
      <w:r w:rsidRPr="001B02BF">
        <w:t>Wernberg T, Krumhansl K, Filbee-Dexter K, Pedersen MF (2019) Chapter 3 - Status and Trends for the World’s Kelp Forests. In: Sheppard C (ed) World Seas: an Environmental Evaluation (Second Edition). Academic Press</w:t>
      </w:r>
    </w:p>
    <w:p w14:paraId="0118950B" w14:textId="77777777" w:rsidR="001B02BF" w:rsidRPr="001B02BF" w:rsidRDefault="001B02BF" w:rsidP="001B02BF">
      <w:pPr>
        <w:pStyle w:val="EndNoteBibliography"/>
        <w:ind w:left="720" w:hanging="720"/>
      </w:pPr>
      <w:r w:rsidRPr="001B02BF">
        <w:t>Wilmers CC, Estes JA, Edwards M, Laidre KL, Konar B (2012) Do trophic cascades affect the storage and flux of atmospheric carbon? An analysis of sea otters and kelp forests. Frontiers in Ecology and the Environment 10:409-415</w:t>
      </w:r>
    </w:p>
    <w:p w14:paraId="0A83D9E2" w14:textId="77777777" w:rsidR="001B02BF" w:rsidRPr="001B02BF" w:rsidRDefault="001B02BF" w:rsidP="001B02BF">
      <w:pPr>
        <w:pStyle w:val="EndNoteBibliography"/>
        <w:ind w:left="720" w:hanging="720"/>
      </w:pPr>
      <w:r w:rsidRPr="001B02BF">
        <w:t>Zimmerman RC, Kremer JN (1984) Episodic nutrient supply to a kelp forest ecosystem in Southern California. Journal of Marine Research 42:591-604</w:t>
      </w:r>
    </w:p>
    <w:p w14:paraId="6DB18045" w14:textId="3D7D49C5" w:rsidR="00E878A1" w:rsidRPr="00E878A1" w:rsidRDefault="00E878A1">
      <w:pPr>
        <w:ind w:left="810" w:hanging="810"/>
        <w:rPr>
          <w:ins w:id="1144" w:author="Nick.Tolimieri [2]" w:date="2022-09-12T15:58:00Z"/>
        </w:rPr>
        <w:pPrChange w:id="1145" w:author="Nick.Tolimieri [2]" w:date="2022-09-12T15:59:00Z">
          <w:pPr/>
        </w:pPrChange>
      </w:pPr>
      <w:ins w:id="1146" w:author="Nick.Tolimieri [2]" w:date="2022-09-12T15:58:00Z">
        <w:r w:rsidRPr="00E878A1">
          <w:fldChar w:fldCharType="end"/>
        </w:r>
      </w:ins>
    </w:p>
    <w:p w14:paraId="773F4EC1" w14:textId="19EC2818" w:rsidR="00471A3D" w:rsidRDefault="00EF0B3C" w:rsidP="005241E2">
      <w:r>
        <w:br w:type="page"/>
      </w:r>
    </w:p>
    <w:p w14:paraId="52BD4563" w14:textId="77777777" w:rsidR="00471A3D" w:rsidRDefault="00EF0B3C">
      <w:pPr>
        <w:pStyle w:val="Heading1"/>
      </w:pPr>
      <w:bookmarkStart w:id="1147" w:name="_x7i6qakwgxpk" w:colFirst="0" w:colLast="0"/>
      <w:bookmarkEnd w:id="1147"/>
      <w:r>
        <w:lastRenderedPageBreak/>
        <w:t>Figures</w:t>
      </w:r>
    </w:p>
    <w:p w14:paraId="421BC9CC" w14:textId="77777777" w:rsidR="00471A3D" w:rsidRDefault="00471A3D"/>
    <w:p w14:paraId="3F1960FD" w14:textId="1DF9F964" w:rsidR="00471A3D" w:rsidRDefault="008445A1">
      <w:pPr>
        <w:ind w:firstLine="0"/>
        <w:jc w:val="center"/>
      </w:pPr>
      <w:r>
        <w:rPr>
          <w:noProof/>
          <w:lang w:val="en-US"/>
        </w:rPr>
        <w:drawing>
          <wp:inline distT="0" distB="0" distL="0" distR="0" wp14:anchorId="19E12D59" wp14:editId="1629F783">
            <wp:extent cx="5943600" cy="4576575"/>
            <wp:effectExtent l="0" t="0" r="0" b="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2">
                      <a:extLst>
                        <a:ext uri="{28A0092B-C50C-407E-A947-70E740481C1C}">
                          <a14:useLocalDpi xmlns:a14="http://schemas.microsoft.com/office/drawing/2010/main" val="0"/>
                        </a:ext>
                      </a:extLst>
                    </a:blip>
                    <a:srcRect l="25017" t="15939" r="24273" b="14606"/>
                    <a:stretch>
                      <a:fillRect/>
                    </a:stretch>
                  </pic:blipFill>
                  <pic:spPr bwMode="auto">
                    <a:xfrm>
                      <a:off x="0" y="0"/>
                      <a:ext cx="5943600" cy="4576575"/>
                    </a:xfrm>
                    <a:prstGeom prst="rect">
                      <a:avLst/>
                    </a:prstGeom>
                    <a:ln>
                      <a:noFill/>
                    </a:ln>
                    <a:extLst>
                      <a:ext uri="{53640926-AAD7-44D8-BBD7-CCE9431645EC}">
                        <a14:shadowObscured xmlns:a14="http://schemas.microsoft.com/office/drawing/2010/main"/>
                      </a:ext>
                    </a:extLst>
                  </pic:spPr>
                </pic:pic>
              </a:graphicData>
            </a:graphic>
          </wp:inline>
        </w:drawing>
      </w:r>
    </w:p>
    <w:p w14:paraId="4BAAA77F" w14:textId="77777777" w:rsidR="00471A3D" w:rsidRDefault="00471A3D"/>
    <w:p w14:paraId="6CE887F4" w14:textId="6DF02AB2" w:rsidR="00471A3D" w:rsidRDefault="00EF0B3C">
      <w:pPr>
        <w:pStyle w:val="Heading5"/>
      </w:pPr>
      <w:bookmarkStart w:id="1148" w:name="_xh2yuyi7vi5o" w:colFirst="0" w:colLast="0"/>
      <w:bookmarkEnd w:id="1148"/>
      <w:r>
        <w:t>Figure 1. Location of the five study sites with distribution of floating kelp shown in green. Plots on right (2003-2021) are: a) Mean SST of the warmest month averaged across the five sites</w:t>
      </w:r>
      <w:ins w:id="1149" w:author="Nick.Tolimieri [2]" w:date="2022-09-06T11:27:00Z">
        <w:r w:rsidR="00EA5F2A">
          <w:t xml:space="preserve"> (black line)</w:t>
        </w:r>
      </w:ins>
      <w:r>
        <w:t xml:space="preserve">,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Neah Bay)</w:t>
      </w:r>
      <w:r>
        <w:t xml:space="preserve">. </w:t>
      </w:r>
      <w:r w:rsidR="00B3658B">
        <w:t xml:space="preserve">Black line in (a) is the mean across sites; </w:t>
      </w:r>
      <w:r w:rsidR="000A6A46">
        <w:t xml:space="preserve">colored lines are mean SST of the warmest month by site; </w:t>
      </w:r>
      <w:r w:rsidR="00B3658B">
        <w:t>gray envelope is +/- 1.0 s.d.</w:t>
      </w:r>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B1F2DBA">
            <wp:extent cx="5943600" cy="594360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1F32EC5" w14:textId="31ACD4B1" w:rsidR="00471A3D" w:rsidRDefault="00EF0B3C">
      <w:pPr>
        <w:pStyle w:val="Heading5"/>
      </w:pPr>
      <w:bookmarkStart w:id="1150" w:name="_mtrc7z2fgaa" w:colFirst="0" w:colLast="0"/>
      <w:bookmarkEnd w:id="1150"/>
      <w:r>
        <w:t>Figure 2. Time series of the focal groups coastwide from dive surveys from 2015-2021. a) density of kelp stipes, b) urchin density, c) sea star density, d) fish abundance, and e) abundance of juvenile rockfishes.</w:t>
      </w:r>
      <w:r w:rsidR="00481C24">
        <w:t xml:space="preserve"> For sea stars see </w:t>
      </w:r>
      <w:del w:id="1151" w:author="Nick.Tolimieri [2]" w:date="2022-09-02T10:15:00Z">
        <w:r w:rsidR="00481C24" w:rsidDel="00D9376B">
          <w:delText>Table S3</w:delText>
        </w:r>
      </w:del>
      <w:ins w:id="1152" w:author="Nick.Tolimieri [2]" w:date="2022-09-02T10:15:00Z">
        <w:r w:rsidR="00D9376B">
          <w:t>Table S4</w:t>
        </w:r>
      </w:ins>
      <w:r w:rsidR="00481C24">
        <w:t xml:space="preserve">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05810CDD" w:rsidR="00471A3D" w:rsidRDefault="00452CB8">
      <w:pPr>
        <w:jc w:val="center"/>
      </w:pPr>
      <w:r>
        <w:rPr>
          <w:noProof/>
          <w:lang w:val="en-US"/>
        </w:rPr>
        <w:lastRenderedPageBreak/>
        <w:drawing>
          <wp:inline distT="0" distB="0" distL="0" distR="0" wp14:anchorId="42D72DC3" wp14:editId="02F35672">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p>
    <w:p w14:paraId="06ECF95B" w14:textId="5A2C1F97" w:rsidR="00471A3D" w:rsidRDefault="00EF0B3C" w:rsidP="00491D65">
      <w:pPr>
        <w:pStyle w:val="Heading5"/>
      </w:pPr>
      <w:bookmarkStart w:id="1153" w:name="_mt07ceww4l6x" w:colFirst="0" w:colLast="0"/>
      <w:bookmarkEnd w:id="1153"/>
      <w:r>
        <w:t xml:space="preserve">Figure 3. Results of canonical analysis of principal coordinates (CAP) of the assemblage structure of four guilds: kelps, invertebrates, fishes, and juvenile rockfishes. Left panes (a,c,e,g) show the ordination of Site x Year averages and p-values for the CAP analysis. Right panes (b,d,f,h)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1FDF1AF1" w:rsidR="00471A3D" w:rsidRDefault="00371E0C">
      <w:pPr>
        <w:ind w:firstLine="0"/>
        <w:jc w:val="center"/>
      </w:pPr>
      <w:r>
        <w:rPr>
          <w:noProof/>
          <w:lang w:val="en-US"/>
        </w:rPr>
        <w:lastRenderedPageBreak/>
        <w:drawing>
          <wp:inline distT="0" distB="0" distL="0" distR="0" wp14:anchorId="4D1955D5" wp14:editId="278B43BA">
            <wp:extent cx="2907798" cy="274320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p>
    <w:p w14:paraId="6E70E5B3" w14:textId="577FC571" w:rsidR="00471A3D" w:rsidRDefault="00EF0B3C">
      <w:pPr>
        <w:pStyle w:val="Heading5"/>
      </w:pPr>
      <w:bookmarkStart w:id="1154" w:name="_4bme7ouk12lb" w:colFirst="0" w:colLast="0"/>
      <w:bookmarkEnd w:id="1154"/>
      <w:r>
        <w:t xml:space="preserve">Figure 4. Explained variation from permutation-based multivariate analysis of variance (PerMANOVA)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2C39010C" w:rsidR="00471A3D" w:rsidRDefault="00ED78A5" w:rsidP="00ED78A5">
      <w:pPr>
        <w:ind w:firstLine="0"/>
        <w:jc w:val="center"/>
      </w:pPr>
      <w:r>
        <w:rPr>
          <w:noProof/>
          <w:lang w:val="en-US"/>
        </w:rPr>
        <w:lastRenderedPageBreak/>
        <w:drawing>
          <wp:inline distT="0" distB="0" distL="0" distR="0" wp14:anchorId="21E9EBAC" wp14:editId="4E02A63D">
            <wp:extent cx="5943612" cy="64008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5-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p>
    <w:p w14:paraId="05B24DA9" w14:textId="186FFDA7" w:rsidR="00471A3D" w:rsidRDefault="00EF0B3C">
      <w:pPr>
        <w:pStyle w:val="Heading5"/>
      </w:pPr>
      <w:bookmarkStart w:id="1155" w:name="_7xmf17j1uw2r" w:colFirst="0" w:colLast="0"/>
      <w:bookmarkEnd w:id="1155"/>
      <w:r>
        <w:t>Figure 5. Relationship between the density of kelp stipe</w:t>
      </w:r>
      <w:r w:rsidR="00237057">
        <w:t>s</w:t>
      </w:r>
      <w:r>
        <w:t xml:space="preserve"> and total urchin density at different spatial scales: a) coastwide across years</w:t>
      </w:r>
      <w:r w:rsidR="00237057">
        <w:t>; Site by Y</w:t>
      </w:r>
      <w:r>
        <w:t xml:space="preserve">ear means for b) </w:t>
      </w:r>
      <w:r>
        <w:rPr>
          <w:i/>
        </w:rPr>
        <w:t>Macrocystis</w:t>
      </w:r>
      <w:r>
        <w:t xml:space="preserve">, </w:t>
      </w:r>
      <w:r w:rsidR="000F7008">
        <w:t>c)</w:t>
      </w:r>
      <w:r>
        <w:t xml:space="preserve"> </w:t>
      </w:r>
      <w:r>
        <w:rPr>
          <w:i/>
        </w:rPr>
        <w:t xml:space="preserve">Nereocystis, </w:t>
      </w:r>
      <w:r w:rsidR="003E17C6">
        <w:t>d</w:t>
      </w:r>
      <w:r>
        <w:t xml:space="preserve">) </w:t>
      </w:r>
      <w:r>
        <w:rPr>
          <w:i/>
        </w:rPr>
        <w:t>Pterygophora,</w:t>
      </w:r>
      <w:r w:rsidR="003E17C6">
        <w:t>, e</w:t>
      </w:r>
      <w:r w:rsidR="00652986">
        <w:t xml:space="preserve">) other </w:t>
      </w:r>
      <w:r w:rsidR="00237057">
        <w:t>stipitate kelps</w:t>
      </w:r>
      <w:r w:rsidR="003E17C6">
        <w:t xml:space="preserve">, and f) for </w:t>
      </w:r>
      <w:r w:rsidR="003E17C6" w:rsidRPr="003E17C6">
        <w:rPr>
          <w:i/>
        </w:rPr>
        <w:t>Macrocystis</w:t>
      </w:r>
      <w:r w:rsidR="003E17C6">
        <w:t xml:space="preserve"> and </w:t>
      </w:r>
      <w:r w:rsidR="003E17C6" w:rsidRPr="003E17C6">
        <w:rPr>
          <w:i/>
        </w:rPr>
        <w:t>Pterygophora</w:t>
      </w:r>
      <w:r w:rsidR="003E17C6">
        <w:t xml:space="preserve"> at Neah Bay</w:t>
      </w:r>
      <w:r w:rsidR="00CA0DE2">
        <w:t xml:space="preserve"> to show pattern obscured by the scale in other panes</w:t>
      </w:r>
      <w:r w:rsidR="003E17C6">
        <w:t>;</w:t>
      </w:r>
      <w:r w:rsidR="00652986">
        <w:t xml:space="preserve"> and </w:t>
      </w:r>
      <w:r>
        <w:t xml:space="preserve">at the transect level at Tatoosh Island for </w:t>
      </w:r>
      <w:r w:rsidR="000F7008">
        <w:t>g</w:t>
      </w:r>
      <w:r>
        <w:t xml:space="preserve">) </w:t>
      </w:r>
      <w:r w:rsidR="00652986">
        <w:rPr>
          <w:i/>
        </w:rPr>
        <w:t xml:space="preserve">Nereocystis, </w:t>
      </w:r>
      <w:r w:rsidR="000F7008">
        <w:t>h</w:t>
      </w:r>
      <w:r>
        <w:t xml:space="preserve">) </w:t>
      </w:r>
      <w:r>
        <w:rPr>
          <w:i/>
        </w:rPr>
        <w:t>Pterygophora</w:t>
      </w:r>
      <w:r w:rsidR="00652986">
        <w:t xml:space="preserve">, and </w:t>
      </w:r>
      <w:r w:rsidR="000F7008">
        <w:t>ii</w:t>
      </w:r>
      <w:r w:rsidR="00652986">
        <w:t>) other stipitate kelps</w:t>
      </w:r>
      <w:r>
        <w:rPr>
          <w:i/>
        </w:rPr>
        <w:t xml:space="preserve">. </w:t>
      </w:r>
      <w:r>
        <w:t xml:space="preserve">For panel </w:t>
      </w:r>
      <w:r w:rsidR="005C3E95">
        <w:t>f</w:t>
      </w:r>
      <w:r>
        <w:t xml:space="preserve"> the regression</w:t>
      </w:r>
      <w:r w:rsidR="00237057">
        <w:t xml:space="preserve"> was for</w:t>
      </w:r>
      <w:r>
        <w:t xml:space="preserve"> log</w:t>
      </w:r>
      <w:r w:rsidR="00CA0DE2" w:rsidRPr="00CA0DE2">
        <w:rPr>
          <w:vertAlign w:val="subscript"/>
        </w:rPr>
        <w:t>e</w:t>
      </w:r>
      <w:r>
        <w:t>(</w:t>
      </w:r>
      <w:r w:rsidR="00CA0DE2">
        <w:t>Nereo stipes</w:t>
      </w:r>
      <w:r>
        <w:t>) = Urchin den</w:t>
      </w:r>
      <w:r w:rsidR="00A77CCD">
        <w:t xml:space="preserve">sity. </w:t>
      </w:r>
      <w:r>
        <w:t>In panels b</w:t>
      </w:r>
      <w:r w:rsidR="005C3E95">
        <w:t>-</w:t>
      </w:r>
      <w:r w:rsidR="00152D91">
        <w:t>i</w:t>
      </w:r>
      <w:r>
        <w:t>, numbered points refer to the year of data collection: 5 = 2015; 6 = 2016; 7 =2017; 8 = 2018; 9 =2019; 1=2021.</w:t>
      </w:r>
    </w:p>
    <w:p w14:paraId="245A100F" w14:textId="33410A3F" w:rsidR="00471A3D" w:rsidDel="00E41B65" w:rsidRDefault="00471A3D">
      <w:pPr>
        <w:rPr>
          <w:del w:id="1156" w:author="Nick.Tolimieri [2]" w:date="2022-08-26T11:47:00Z"/>
        </w:rPr>
      </w:pPr>
    </w:p>
    <w:p w14:paraId="2E26C3C0" w14:textId="77777777" w:rsidR="00471A3D" w:rsidRDefault="00EF0B3C">
      <w:r>
        <w:br w:type="page"/>
      </w:r>
    </w:p>
    <w:p w14:paraId="20306E59" w14:textId="3AC385DE" w:rsidR="00471A3D" w:rsidRDefault="00BE6862">
      <w:pPr>
        <w:ind w:firstLine="0"/>
        <w:jc w:val="center"/>
      </w:pPr>
      <w:r>
        <w:rPr>
          <w:noProof/>
          <w:lang w:val="en-US"/>
        </w:rPr>
        <w:lastRenderedPageBreak/>
        <w:drawing>
          <wp:inline distT="0" distB="0" distL="0" distR="0" wp14:anchorId="79F37BB3" wp14:editId="69C69948">
            <wp:extent cx="2907798" cy="4572009"/>
            <wp:effectExtent l="0" t="0" r="6985" b="0"/>
            <wp:docPr id="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6-fish-kelp-combine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07798" cy="4572009"/>
                    </a:xfrm>
                    <a:prstGeom prst="rect">
                      <a:avLst/>
                    </a:prstGeom>
                  </pic:spPr>
                </pic:pic>
              </a:graphicData>
            </a:graphic>
          </wp:inline>
        </w:drawing>
      </w:r>
    </w:p>
    <w:p w14:paraId="7D061EC0" w14:textId="5D7CED87" w:rsidR="00471A3D" w:rsidRDefault="00EF0B3C">
      <w:pPr>
        <w:pStyle w:val="Heading5"/>
      </w:pPr>
      <w:bookmarkStart w:id="1157" w:name="_eftbkgdry3s2" w:colFirst="0" w:colLast="0"/>
      <w:bookmarkEnd w:id="1157"/>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r>
        <w:rPr>
          <w:i/>
        </w:rPr>
        <w:t>Macrocystis and Nereocystis</w:t>
      </w:r>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31CBD22F" w14:textId="77777777" w:rsidR="00E878A1" w:rsidRDefault="00E878A1">
      <w:pPr>
        <w:spacing w:line="240" w:lineRule="auto"/>
        <w:ind w:firstLine="0"/>
      </w:pPr>
    </w:p>
    <w:p w14:paraId="26A13531" w14:textId="77777777" w:rsidR="00E878A1" w:rsidRDefault="00E878A1">
      <w:pPr>
        <w:spacing w:line="240" w:lineRule="auto"/>
        <w:ind w:firstLine="0"/>
      </w:pPr>
    </w:p>
    <w:p w14:paraId="37B4CD64" w14:textId="086B191F" w:rsidR="00E878A1" w:rsidRPr="00E878A1" w:rsidDel="00E878A1" w:rsidRDefault="00E878A1">
      <w:pPr>
        <w:pStyle w:val="EndNoteBibliography"/>
        <w:ind w:left="720" w:hanging="720"/>
        <w:rPr>
          <w:del w:id="1158" w:author="Nick.Tolimieri [2]" w:date="2022-09-12T15:58:00Z"/>
        </w:rPr>
      </w:pPr>
      <w:del w:id="1159" w:author="Nick.Tolimieri [2]" w:date="2022-09-12T15:58:00Z">
        <w:r w:rsidDel="00E878A1">
          <w:fldChar w:fldCharType="begin"/>
        </w:r>
        <w:r w:rsidDel="00E878A1">
          <w:delInstrText xml:space="preserve"> ADDIN EN.REFLIST </w:delInstrText>
        </w:r>
        <w:r w:rsidDel="00E878A1">
          <w:fldChar w:fldCharType="separate"/>
        </w:r>
        <w:r w:rsidRPr="00E878A1" w:rsidDel="00E878A1">
          <w:delText>Ammann AJ (2004) SMURFs: standard monitoring unts for the recruitment of temperate reef fishes. Journal of Experimental Marine Biology and Ecology 299:135-154</w:delText>
        </w:r>
      </w:del>
    </w:p>
    <w:p w14:paraId="4880FE07" w14:textId="55825AD1" w:rsidR="00E878A1" w:rsidRPr="00E878A1" w:rsidDel="00E878A1" w:rsidRDefault="00E878A1">
      <w:pPr>
        <w:pStyle w:val="EndNoteBibliography"/>
        <w:ind w:left="720" w:hanging="720"/>
        <w:rPr>
          <w:del w:id="1160" w:author="Nick.Tolimieri [2]" w:date="2022-09-12T15:58:00Z"/>
        </w:rPr>
      </w:pPr>
      <w:del w:id="1161" w:author="Nick.Tolimieri [2]" w:date="2022-09-12T15:58:00Z">
        <w:r w:rsidRPr="00E878A1" w:rsidDel="00E878A1">
          <w:delText>Anderson MJ (2001) A new method for non-parametric multivariate analysis of variance. Austral Ecology 26:32-46</w:delText>
        </w:r>
      </w:del>
    </w:p>
    <w:p w14:paraId="2C27859C" w14:textId="6A9420DE" w:rsidR="00E878A1" w:rsidRPr="00E878A1" w:rsidDel="00E878A1" w:rsidRDefault="00E878A1">
      <w:pPr>
        <w:pStyle w:val="EndNoteBibliography"/>
        <w:ind w:left="720" w:hanging="720"/>
        <w:rPr>
          <w:del w:id="1162" w:author="Nick.Tolimieri [2]" w:date="2022-09-12T15:58:00Z"/>
        </w:rPr>
      </w:pPr>
      <w:del w:id="1163" w:author="Nick.Tolimieri [2]" w:date="2022-09-12T15:58:00Z">
        <w:r w:rsidRPr="00E878A1" w:rsidDel="00E878A1">
          <w:delText>Anderson MJ, Willis TJ (2003) Canonical analysis of principal coordinates: A useful method of constrained ordination for ecology. Ecology 84:511-525</w:delText>
        </w:r>
      </w:del>
    </w:p>
    <w:p w14:paraId="368BED3C" w14:textId="3DD42C7D" w:rsidR="00E878A1" w:rsidRPr="00E878A1" w:rsidDel="00E878A1" w:rsidRDefault="00E878A1">
      <w:pPr>
        <w:pStyle w:val="EndNoteBibliography"/>
        <w:ind w:left="720" w:hanging="720"/>
        <w:rPr>
          <w:del w:id="1164" w:author="Nick.Tolimieri [2]" w:date="2022-09-12T15:58:00Z"/>
        </w:rPr>
      </w:pPr>
      <w:del w:id="1165" w:author="Nick.Tolimieri [2]" w:date="2022-09-12T15:58:00Z">
        <w:r w:rsidRPr="00E878A1" w:rsidDel="00E878A1">
          <w:delText>Andrews KS, Anderson TW (2004) Habitat-dependent recruitment of two temperate reef fishes at multiple spatial scales. Marine Ecology-Progress Series 277:231-244</w:delText>
        </w:r>
      </w:del>
    </w:p>
    <w:p w14:paraId="6341A8CE" w14:textId="2A0C0592" w:rsidR="00E878A1" w:rsidRPr="00E878A1" w:rsidDel="00E878A1" w:rsidRDefault="00E878A1">
      <w:pPr>
        <w:pStyle w:val="EndNoteBibliography"/>
        <w:ind w:left="720" w:hanging="720"/>
        <w:rPr>
          <w:del w:id="1166" w:author="Nick.Tolimieri [2]" w:date="2022-09-12T15:58:00Z"/>
        </w:rPr>
      </w:pPr>
      <w:del w:id="1167" w:author="Nick.Tolimieri [2]" w:date="2022-09-12T15:58:00Z">
        <w:r w:rsidRPr="00E878A1" w:rsidDel="00E878A1">
          <w:delText>Arafeh-Dalmau N, Montano-Moctezuma G, Martinez JA, Beas-Luna R, Schoeman DS, Torres-Moye G (2019) Extreme Marine Heatwaves Alter Kelp Forest Community Near Its Equatorward Distribution Limit. Frontiers in Marine Science 6</w:delText>
        </w:r>
      </w:del>
    </w:p>
    <w:p w14:paraId="712B616E" w14:textId="29E8D3BD" w:rsidR="00E878A1" w:rsidRPr="00E878A1" w:rsidDel="00E878A1" w:rsidRDefault="00E878A1">
      <w:pPr>
        <w:pStyle w:val="EndNoteBibliography"/>
        <w:ind w:left="720" w:hanging="720"/>
        <w:rPr>
          <w:del w:id="1168" w:author="Nick.Tolimieri [2]" w:date="2022-09-12T15:58:00Z"/>
        </w:rPr>
      </w:pPr>
      <w:del w:id="1169" w:author="Nick.Tolimieri [2]" w:date="2022-09-12T15:58:00Z">
        <w:r w:rsidRPr="00E878A1" w:rsidDel="00E878A1">
          <w:delTex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delText>
        </w:r>
      </w:del>
    </w:p>
    <w:p w14:paraId="2DA82623" w14:textId="4DC74BF5" w:rsidR="00E878A1" w:rsidRPr="00E878A1" w:rsidDel="00E878A1" w:rsidRDefault="00E878A1">
      <w:pPr>
        <w:pStyle w:val="EndNoteBibliography"/>
        <w:ind w:left="720" w:hanging="720"/>
        <w:rPr>
          <w:del w:id="1170" w:author="Nick.Tolimieri [2]" w:date="2022-09-12T15:58:00Z"/>
        </w:rPr>
      </w:pPr>
      <w:del w:id="1171" w:author="Nick.Tolimieri [2]" w:date="2022-09-12T15:58:00Z">
        <w:r w:rsidRPr="00E878A1" w:rsidDel="00E878A1">
          <w:delText>Bond NA, Cronin MF, Freeland H, Mantua N (2015) Causes and impacts of the 2014 warm anomaly in the NE Pacific. Geophysical Research Letters 42:3414-3420</w:delText>
        </w:r>
      </w:del>
    </w:p>
    <w:p w14:paraId="763EF3EE" w14:textId="6A19599E" w:rsidR="00E878A1" w:rsidRPr="00E878A1" w:rsidDel="00E878A1" w:rsidRDefault="00E878A1">
      <w:pPr>
        <w:pStyle w:val="EndNoteBibliography"/>
        <w:ind w:left="720" w:hanging="720"/>
        <w:rPr>
          <w:del w:id="1172" w:author="Nick.Tolimieri [2]" w:date="2022-09-12T15:58:00Z"/>
        </w:rPr>
      </w:pPr>
      <w:del w:id="1173" w:author="Nick.Tolimieri [2]" w:date="2022-09-12T15:58:00Z">
        <w:r w:rsidRPr="00E878A1" w:rsidDel="00E878A1">
          <w:delText>Breeman AM (1990) Expected effects of changing seawater temperatures on the geographic distribution of seaweed species.  Expected effects of climatic change on marine coastal ecosystems. Springer</w:delText>
        </w:r>
      </w:del>
    </w:p>
    <w:p w14:paraId="35BF1856" w14:textId="52FD624F" w:rsidR="00E878A1" w:rsidRPr="00E878A1" w:rsidDel="00E878A1" w:rsidRDefault="00E878A1">
      <w:pPr>
        <w:pStyle w:val="EndNoteBibliography"/>
        <w:ind w:left="720" w:hanging="720"/>
        <w:rPr>
          <w:del w:id="1174" w:author="Nick.Tolimieri [2]" w:date="2022-09-12T15:58:00Z"/>
        </w:rPr>
      </w:pPr>
      <w:del w:id="1175" w:author="Nick.Tolimieri [2]" w:date="2022-09-12T15:58:00Z">
        <w:r w:rsidRPr="00E878A1" w:rsidDel="00E878A1">
          <w:delText>Burnham KP, Anderson DR (1998) Model selection and inference: a practical information-theoretic approach. Springer-Verlag, New York, NY</w:delText>
        </w:r>
      </w:del>
    </w:p>
    <w:p w14:paraId="44708DF6" w14:textId="38CA766D" w:rsidR="00E878A1" w:rsidRPr="00E878A1" w:rsidDel="00E878A1" w:rsidRDefault="00E878A1">
      <w:pPr>
        <w:pStyle w:val="EndNoteBibliography"/>
        <w:ind w:left="720" w:hanging="720"/>
        <w:rPr>
          <w:del w:id="1176" w:author="Nick.Tolimieri [2]" w:date="2022-09-12T15:58:00Z"/>
        </w:rPr>
      </w:pPr>
      <w:del w:id="1177" w:author="Nick.Tolimieri [2]" w:date="2022-09-12T15:58:00Z">
        <w:r w:rsidRPr="00E878A1" w:rsidDel="00E878A1">
          <w:delText>Burt JM, Tinker MT, Okamoto DK, Demes KW, Holmes K, Salomon AK (2018) Sudden collapse of a mesopredator reveals its complementary role in mediating rocky reef regime shifts. Proceedings of the Royal Society B-Biological Sciences 285</w:delText>
        </w:r>
      </w:del>
    </w:p>
    <w:p w14:paraId="621F9172" w14:textId="0E0DCE8D" w:rsidR="00E878A1" w:rsidRPr="00E878A1" w:rsidDel="00E878A1" w:rsidRDefault="00E878A1">
      <w:pPr>
        <w:pStyle w:val="EndNoteBibliography"/>
        <w:ind w:left="720" w:hanging="720"/>
        <w:rPr>
          <w:del w:id="1178" w:author="Nick.Tolimieri [2]" w:date="2022-09-12T15:58:00Z"/>
        </w:rPr>
      </w:pPr>
      <w:del w:id="1179" w:author="Nick.Tolimieri [2]" w:date="2022-09-12T15:58:00Z">
        <w:r w:rsidRPr="00E878A1" w:rsidDel="00E878A1">
          <w:delText>Camus C, Buschmann AH (2017) Macrocystis pyrifera aquafarming: Production optimization of rope-seeded juvenile sporophytes. Aquaculture 468:107-114</w:delText>
        </w:r>
      </w:del>
    </w:p>
    <w:p w14:paraId="0B3931E3" w14:textId="6A3AAB27" w:rsidR="00E878A1" w:rsidRPr="00E878A1" w:rsidDel="00E878A1" w:rsidRDefault="00E878A1">
      <w:pPr>
        <w:pStyle w:val="EndNoteBibliography"/>
        <w:ind w:left="720" w:hanging="720"/>
        <w:rPr>
          <w:del w:id="1180" w:author="Nick.Tolimieri [2]" w:date="2022-09-12T15:58:00Z"/>
        </w:rPr>
      </w:pPr>
      <w:del w:id="1181" w:author="Nick.Tolimieri [2]" w:date="2022-09-12T15:58:00Z">
        <w:r w:rsidRPr="00E878A1" w:rsidDel="00E878A1">
          <w:delText>Carpenter SR, Folke C, Scheffer M, F.R. W (2009) Resilience: accounting for the noncomputable. . Ecology and Society 14:13</w:delText>
        </w:r>
      </w:del>
    </w:p>
    <w:p w14:paraId="46A13CCB" w14:textId="4949E16E" w:rsidR="00E878A1" w:rsidRPr="00E878A1" w:rsidDel="00E878A1" w:rsidRDefault="00E878A1">
      <w:pPr>
        <w:pStyle w:val="EndNoteBibliography"/>
        <w:ind w:left="720" w:hanging="720"/>
        <w:rPr>
          <w:del w:id="1182" w:author="Nick.Tolimieri [2]" w:date="2022-09-12T15:58:00Z"/>
        </w:rPr>
      </w:pPr>
      <w:del w:id="1183" w:author="Nick.Tolimieri [2]" w:date="2022-09-12T15:58:00Z">
        <w:r w:rsidRPr="00E878A1" w:rsidDel="00E878A1">
          <w:delText>Carr MH (1991) Habitat selection and recruitment of an assemblage of temperate zone reef fishes. Journal of Experimental Marine Biology and Ecology 146:113-137</w:delText>
        </w:r>
      </w:del>
    </w:p>
    <w:p w14:paraId="26346DBB" w14:textId="17634BB7" w:rsidR="00E878A1" w:rsidRPr="00E878A1" w:rsidDel="00E878A1" w:rsidRDefault="00E878A1">
      <w:pPr>
        <w:pStyle w:val="EndNoteBibliography"/>
        <w:ind w:left="720" w:hanging="720"/>
        <w:rPr>
          <w:del w:id="1184" w:author="Nick.Tolimieri [2]" w:date="2022-09-12T15:58:00Z"/>
        </w:rPr>
      </w:pPr>
      <w:del w:id="1185" w:author="Nick.Tolimieri [2]" w:date="2022-09-12T15:58:00Z">
        <w:r w:rsidRPr="00E878A1" w:rsidDel="00E878A1">
          <w:delText>Castorani MCN, Reed DC, Alberto F, Bell TW, Simons RD, Cavanaugh KC, Siegel DA, Raimondi PT (2015) Connectivity structures local population dynamics: a long-term empirical test in a large metapopulation system. Ecology 96:3141-3152</w:delText>
        </w:r>
      </w:del>
    </w:p>
    <w:p w14:paraId="3AD6407D" w14:textId="64D34590" w:rsidR="00E878A1" w:rsidRPr="00E878A1" w:rsidDel="00E878A1" w:rsidRDefault="00E878A1">
      <w:pPr>
        <w:pStyle w:val="EndNoteBibliography"/>
        <w:ind w:left="720" w:hanging="720"/>
        <w:rPr>
          <w:del w:id="1186" w:author="Nick.Tolimieri [2]" w:date="2022-09-12T15:58:00Z"/>
        </w:rPr>
      </w:pPr>
      <w:del w:id="1187" w:author="Nick.Tolimieri [2]" w:date="2022-09-12T15:58:00Z">
        <w:r w:rsidRPr="00E878A1" w:rsidDel="00E878A1">
          <w:delText>Cavanaugh KC, Reed DC, Bell TW, Castorani MN, Beas-Luna R (2019) Spatial Variability in the Resistance and Resilience of Giant Kelp in Southern and Baja California to a Multiyear Heatwave. Frontiers in Marine Science 6</w:delText>
        </w:r>
      </w:del>
    </w:p>
    <w:p w14:paraId="734081EF" w14:textId="31FA09FF" w:rsidR="00E878A1" w:rsidRPr="00E878A1" w:rsidDel="00E878A1" w:rsidRDefault="00E878A1">
      <w:pPr>
        <w:pStyle w:val="EndNoteBibliography"/>
        <w:ind w:left="720" w:hanging="720"/>
        <w:rPr>
          <w:del w:id="1188" w:author="Nick.Tolimieri [2]" w:date="2022-09-12T15:58:00Z"/>
        </w:rPr>
      </w:pPr>
      <w:del w:id="1189" w:author="Nick.Tolimieri [2]" w:date="2022-09-12T15:58:00Z">
        <w:r w:rsidRPr="00E878A1" w:rsidDel="00E878A1">
          <w:delText>Cavanaugh KC, Siegel DA, Reed DC, Dennison PE (2011) Environmental controls of giant-kelp biomass in the Santa Barbara Channel, California. Marine Ecology Progress Series 429:1-17</w:delText>
        </w:r>
      </w:del>
    </w:p>
    <w:p w14:paraId="179D9B63" w14:textId="183750A9" w:rsidR="00E878A1" w:rsidRPr="00E878A1" w:rsidDel="00E878A1" w:rsidRDefault="00E878A1">
      <w:pPr>
        <w:pStyle w:val="EndNoteBibliography"/>
        <w:ind w:left="720" w:hanging="720"/>
        <w:rPr>
          <w:del w:id="1190" w:author="Nick.Tolimieri [2]" w:date="2022-09-12T15:58:00Z"/>
        </w:rPr>
      </w:pPr>
      <w:del w:id="1191" w:author="Nick.Tolimieri [2]" w:date="2022-09-12T15:58:00Z">
        <w:r w:rsidRPr="00E878A1" w:rsidDel="00E878A1">
          <w:delText>Cavole LM, Demko AM, Diner RE, Giddings A, Koester I, Pagniello CMLS, Paulsen ML, Ramirez-Valdez A, Schwenck SM, Yen NK, Zill ME, Franks PJS (2016) Biological Impacts of the 2013-2015 Warm-Water Anomaly in the Northeast Pacific. Oceanography 29:273-285</w:delText>
        </w:r>
      </w:del>
    </w:p>
    <w:p w14:paraId="5DF4D5A1" w14:textId="21B080EA" w:rsidR="00E878A1" w:rsidRPr="00E878A1" w:rsidDel="00E878A1" w:rsidRDefault="00E878A1">
      <w:pPr>
        <w:pStyle w:val="EndNoteBibliography"/>
        <w:ind w:left="720" w:hanging="720"/>
        <w:rPr>
          <w:del w:id="1192" w:author="Nick.Tolimieri [2]" w:date="2022-09-12T15:58:00Z"/>
        </w:rPr>
      </w:pPr>
      <w:del w:id="1193" w:author="Nick.Tolimieri [2]" w:date="2022-09-12T15:58:00Z">
        <w:r w:rsidRPr="00E878A1" w:rsidDel="00E878A1">
          <w:delText>Cheung WWL, Frölicher TL (2020) Marine heatwaves exacerbate climate change impacts for fisheries in the northeast Pacific. Scientific Reports 10:6678</w:delText>
        </w:r>
      </w:del>
    </w:p>
    <w:p w14:paraId="5EACBFF2" w14:textId="593B1CF7" w:rsidR="00E878A1" w:rsidRPr="00E878A1" w:rsidDel="00E878A1" w:rsidRDefault="00E878A1">
      <w:pPr>
        <w:pStyle w:val="EndNoteBibliography"/>
        <w:ind w:left="720" w:hanging="720"/>
        <w:rPr>
          <w:del w:id="1194" w:author="Nick.Tolimieri [2]" w:date="2022-09-12T15:58:00Z"/>
        </w:rPr>
      </w:pPr>
      <w:del w:id="1195" w:author="Nick.Tolimieri [2]" w:date="2022-09-12T15:58:00Z">
        <w:r w:rsidRPr="00E878A1" w:rsidDel="00E878A1">
          <w:delText>Cheung WWL, Frolicher TL, Asch RG, Jones MC, Pinsky ML, Reygondeau G, Rodgers KB, Rykaczewski RR, Sarmiento JL, Stock C, Watson JR (2016) Building confidence in projections of the responses of living marine resources to climate change. ICES Journal of Marine Science 73:1283-1296</w:delText>
        </w:r>
      </w:del>
    </w:p>
    <w:p w14:paraId="2708315F" w14:textId="6CC49F11" w:rsidR="00E878A1" w:rsidRPr="00E878A1" w:rsidDel="00E878A1" w:rsidRDefault="00E878A1">
      <w:pPr>
        <w:pStyle w:val="EndNoteBibliography"/>
        <w:ind w:left="720" w:hanging="720"/>
        <w:rPr>
          <w:del w:id="1196" w:author="Nick.Tolimieri [2]" w:date="2022-09-12T15:58:00Z"/>
        </w:rPr>
      </w:pPr>
      <w:del w:id="1197" w:author="Nick.Tolimieri [2]" w:date="2022-09-12T15:58:00Z">
        <w:r w:rsidRPr="00E878A1" w:rsidDel="00E878A1">
          <w:delText>Connell SD (2005) Assembly and maintenance of subtidal habitat heterogeneity: synergistic effects of light penetration and sedimentation. Marine Ecology Progress Series 289:53-61</w:delText>
        </w:r>
      </w:del>
    </w:p>
    <w:p w14:paraId="1787D6B1" w14:textId="6BD7B5D1" w:rsidR="00E878A1" w:rsidRPr="00E878A1" w:rsidDel="00E878A1" w:rsidRDefault="00E878A1">
      <w:pPr>
        <w:pStyle w:val="EndNoteBibliography"/>
        <w:ind w:left="720" w:hanging="720"/>
        <w:rPr>
          <w:del w:id="1198" w:author="Nick.Tolimieri [2]" w:date="2022-09-12T15:58:00Z"/>
        </w:rPr>
      </w:pPr>
      <w:del w:id="1199" w:author="Nick.Tolimieri [2]" w:date="2022-09-12T15:58:00Z">
        <w:r w:rsidRPr="00E878A1" w:rsidDel="00E878A1">
          <w:delText>Dayton PK, Currie V, Gerrodette T, Keller BD, Rosenthal R, Tresca DV (1984) Patch dynamics and stability of some California kelp communities. Ecological Monographs 54:253-289</w:delText>
        </w:r>
      </w:del>
    </w:p>
    <w:p w14:paraId="14228FDE" w14:textId="020E7C16" w:rsidR="00E878A1" w:rsidRPr="00E878A1" w:rsidDel="00E878A1" w:rsidRDefault="00E878A1">
      <w:pPr>
        <w:pStyle w:val="EndNoteBibliography"/>
        <w:ind w:left="720" w:hanging="720"/>
        <w:rPr>
          <w:del w:id="1200" w:author="Nick.Tolimieri [2]" w:date="2022-09-12T15:58:00Z"/>
        </w:rPr>
      </w:pPr>
      <w:del w:id="1201" w:author="Nick.Tolimieri [2]" w:date="2022-09-12T15:58:00Z">
        <w:r w:rsidRPr="00E878A1" w:rsidDel="00E878A1">
          <w:delText>Dayton PK, Tegner MJ (1984) Catastrophic Storms, El-Nino, and Patch Stability in a Southern-California Kelp Community. Science 224:283-285</w:delText>
        </w:r>
      </w:del>
    </w:p>
    <w:p w14:paraId="5104FF66" w14:textId="00056375" w:rsidR="00E878A1" w:rsidRPr="00E878A1" w:rsidDel="00E878A1" w:rsidRDefault="00E878A1">
      <w:pPr>
        <w:pStyle w:val="EndNoteBibliography"/>
        <w:ind w:left="720" w:hanging="720"/>
        <w:rPr>
          <w:del w:id="1202" w:author="Nick.Tolimieri [2]" w:date="2022-09-12T15:58:00Z"/>
        </w:rPr>
      </w:pPr>
      <w:del w:id="1203" w:author="Nick.Tolimieri [2]" w:date="2022-09-12T15:58:00Z">
        <w:r w:rsidRPr="00E878A1" w:rsidDel="00E878A1">
          <w:delText>Deysher LE, Dean TA (1986a) In situ recruitment of sporophytes of the giant kelp, Macrocystis pyrifera (L.) C.A. Agardh: Effects of physical factors. Journal of Experimental Marine Biology and Ecology 103:41-63</w:delText>
        </w:r>
      </w:del>
    </w:p>
    <w:p w14:paraId="7B9EF2F7" w14:textId="4F511120" w:rsidR="00E878A1" w:rsidRPr="00E878A1" w:rsidDel="00E878A1" w:rsidRDefault="00E878A1">
      <w:pPr>
        <w:pStyle w:val="EndNoteBibliography"/>
        <w:ind w:left="720" w:hanging="720"/>
        <w:rPr>
          <w:del w:id="1204" w:author="Nick.Tolimieri [2]" w:date="2022-09-12T15:58:00Z"/>
        </w:rPr>
      </w:pPr>
      <w:del w:id="1205" w:author="Nick.Tolimieri [2]" w:date="2022-09-12T15:58:00Z">
        <w:r w:rsidRPr="00E878A1" w:rsidDel="00E878A1">
          <w:delText>Deysher LE, Dean TA (1986b) Interactive effects of light and temperature on sporophyte production in the giant kelp Macrocystis pyrifera. Marine Biology 93:17-20</w:delText>
        </w:r>
      </w:del>
    </w:p>
    <w:p w14:paraId="7438E09D" w14:textId="5F0227D9" w:rsidR="00E878A1" w:rsidRPr="00E878A1" w:rsidDel="00E878A1" w:rsidRDefault="00E878A1">
      <w:pPr>
        <w:pStyle w:val="EndNoteBibliography"/>
        <w:ind w:left="720" w:hanging="720"/>
        <w:rPr>
          <w:del w:id="1206" w:author="Nick.Tolimieri [2]" w:date="2022-09-12T15:58:00Z"/>
        </w:rPr>
      </w:pPr>
      <w:del w:id="1207" w:author="Nick.Tolimieri [2]" w:date="2022-09-12T15:58:00Z">
        <w:r w:rsidRPr="00E878A1" w:rsidDel="00E878A1">
          <w:delText>Duggins DO (1983) Starfish Predation and the Creation of Mosaic Patterns in a Kelp-Dominated Community. Ecology 64:1610-1619</w:delText>
        </w:r>
      </w:del>
    </w:p>
    <w:p w14:paraId="422A985F" w14:textId="3A32E6D5" w:rsidR="00E878A1" w:rsidRPr="00E878A1" w:rsidDel="00E878A1" w:rsidRDefault="00E878A1">
      <w:pPr>
        <w:pStyle w:val="EndNoteBibliography"/>
        <w:ind w:left="720" w:hanging="720"/>
        <w:rPr>
          <w:del w:id="1208" w:author="Nick.Tolimieri [2]" w:date="2022-09-12T15:58:00Z"/>
        </w:rPr>
      </w:pPr>
      <w:del w:id="1209" w:author="Nick.Tolimieri [2]" w:date="2022-09-12T15:58:00Z">
        <w:r w:rsidRPr="00E878A1" w:rsidDel="00E878A1">
          <w:delText>Duggins DO, Simenstad CA, Estes JA (1989) Magnification of Secondary Production by Kelp Detritus in Coastal Marine Ecosystems. Science 245:170-173</w:delText>
        </w:r>
      </w:del>
    </w:p>
    <w:p w14:paraId="0F9B7922" w14:textId="7BEEBB76" w:rsidR="00E878A1" w:rsidRPr="00E878A1" w:rsidDel="00E878A1" w:rsidRDefault="00E878A1">
      <w:pPr>
        <w:pStyle w:val="EndNoteBibliography"/>
        <w:ind w:left="720" w:hanging="720"/>
        <w:rPr>
          <w:del w:id="1210" w:author="Nick.Tolimieri [2]" w:date="2022-09-12T15:58:00Z"/>
        </w:rPr>
      </w:pPr>
      <w:del w:id="1211" w:author="Nick.Tolimieri [2]" w:date="2022-09-12T15:58:00Z">
        <w:r w:rsidRPr="00E878A1" w:rsidDel="00E878A1">
          <w:delText>Dunn RP, Samhouri JF, Baskett ML (2021) Transient dynamics during kelp forest recovery from fishing across multiple trophic levels. Ecological Applications 31</w:delText>
        </w:r>
      </w:del>
    </w:p>
    <w:p w14:paraId="66C76431" w14:textId="76E44628" w:rsidR="00E878A1" w:rsidRPr="00E878A1" w:rsidDel="00E878A1" w:rsidRDefault="00E878A1">
      <w:pPr>
        <w:pStyle w:val="EndNoteBibliography"/>
        <w:ind w:left="720" w:hanging="720"/>
        <w:rPr>
          <w:del w:id="1212" w:author="Nick.Tolimieri [2]" w:date="2022-09-12T15:58:00Z"/>
        </w:rPr>
      </w:pPr>
      <w:del w:id="1213" w:author="Nick.Tolimieri [2]" w:date="2022-09-12T15:58:00Z">
        <w:r w:rsidRPr="00E878A1" w:rsidDel="00E878A1">
          <w:delText xml:space="preserve">Ebert TA (2010) Demographic patterns of the purple sea urchin </w:delText>
        </w:r>
        <w:r w:rsidRPr="00E878A1" w:rsidDel="00E878A1">
          <w:rPr>
            <w:i/>
          </w:rPr>
          <w:delText>Strongylocentrotus purpuratus</w:delText>
        </w:r>
        <w:r w:rsidRPr="00E878A1" w:rsidDel="00E878A1">
          <w:delText xml:space="preserve"> along a latitudinal gradient, 1985–1987. Marine Ecology Progress Series 406:105-120</w:delText>
        </w:r>
      </w:del>
    </w:p>
    <w:p w14:paraId="3901558B" w14:textId="1F983E50" w:rsidR="00E878A1" w:rsidRPr="00E878A1" w:rsidDel="00E878A1" w:rsidRDefault="00E878A1">
      <w:pPr>
        <w:pStyle w:val="EndNoteBibliography"/>
        <w:ind w:left="720" w:hanging="720"/>
        <w:rPr>
          <w:del w:id="1214" w:author="Nick.Tolimieri [2]" w:date="2022-09-12T15:58:00Z"/>
        </w:rPr>
      </w:pPr>
      <w:del w:id="1215" w:author="Nick.Tolimieri [2]" w:date="2022-09-12T15:58:00Z">
        <w:r w:rsidRPr="00E878A1" w:rsidDel="00E878A1">
          <w:delText>Eisaguirre JH, Eisaguirre JM, Davis K, Carlson PM, Gaines SD, Caselle JE (2020) Trophic redundancy and predator size class structure drive differences in kelp forest ecosystem dynamics. Ecology 101:e02993</w:delText>
        </w:r>
      </w:del>
    </w:p>
    <w:p w14:paraId="4879D695" w14:textId="15934645" w:rsidR="00E878A1" w:rsidRPr="00E878A1" w:rsidDel="00E878A1" w:rsidRDefault="00E878A1">
      <w:pPr>
        <w:pStyle w:val="EndNoteBibliography"/>
        <w:ind w:left="720" w:hanging="720"/>
        <w:rPr>
          <w:del w:id="1216" w:author="Nick.Tolimieri [2]" w:date="2022-09-12T15:58:00Z"/>
        </w:rPr>
      </w:pPr>
      <w:del w:id="1217" w:author="Nick.Tolimieri [2]" w:date="2022-09-12T15:58:00Z">
        <w:r w:rsidRPr="00E878A1" w:rsidDel="00E878A1">
          <w:delText>Estes JA, Danner EM, Doak DF, Konar B, Springer AM, Steinberg PD, Tinker MT, Williams TM (2004) Complex trophic interactions in kelp forest ecosystems. Bulletin of Marine Science 74:621-638</w:delText>
        </w:r>
      </w:del>
    </w:p>
    <w:p w14:paraId="5819D7EA" w14:textId="5C967885" w:rsidR="00E878A1" w:rsidRPr="00E878A1" w:rsidDel="00E878A1" w:rsidRDefault="00E878A1">
      <w:pPr>
        <w:pStyle w:val="EndNoteBibliography"/>
        <w:ind w:left="720" w:hanging="720"/>
        <w:rPr>
          <w:del w:id="1218" w:author="Nick.Tolimieri [2]" w:date="2022-09-12T15:58:00Z"/>
        </w:rPr>
      </w:pPr>
      <w:del w:id="1219" w:author="Nick.Tolimieri [2]" w:date="2022-09-12T15:58:00Z">
        <w:r w:rsidRPr="00E878A1" w:rsidDel="00E878A1">
          <w:delText>Eurich JG, Selden RL, Warner RR (2014) California spiny lobster preference for urchins from kelp forests: implications for urchin barren persistence. Marine Ecology Progress Series 498:217-225</w:delText>
        </w:r>
      </w:del>
    </w:p>
    <w:p w14:paraId="41CC0234" w14:textId="4EA52CBB" w:rsidR="00E878A1" w:rsidRPr="00E878A1" w:rsidDel="00E878A1" w:rsidRDefault="00E878A1">
      <w:pPr>
        <w:pStyle w:val="EndNoteBibliography"/>
        <w:ind w:left="720" w:hanging="720"/>
        <w:rPr>
          <w:del w:id="1220" w:author="Nick.Tolimieri [2]" w:date="2022-09-12T15:58:00Z"/>
        </w:rPr>
      </w:pPr>
      <w:del w:id="1221" w:author="Nick.Tolimieri [2]" w:date="2022-09-12T15:58:00Z">
        <w:r w:rsidRPr="00E878A1" w:rsidDel="00E878A1">
          <w:delText>Feehan CJ, Scheibling RE (2014) Effects of sea urchin disease on coastal marine ecosystems. Marine Biology 161:1467-1485</w:delText>
        </w:r>
      </w:del>
    </w:p>
    <w:p w14:paraId="63694BE0" w14:textId="3582EE8F" w:rsidR="00E878A1" w:rsidRPr="00E878A1" w:rsidDel="00E878A1" w:rsidRDefault="00E878A1">
      <w:pPr>
        <w:pStyle w:val="EndNoteBibliography"/>
        <w:ind w:left="720" w:hanging="720"/>
        <w:rPr>
          <w:del w:id="1222" w:author="Nick.Tolimieri [2]" w:date="2022-09-12T15:58:00Z"/>
        </w:rPr>
      </w:pPr>
      <w:del w:id="1223" w:author="Nick.Tolimieri [2]" w:date="2022-09-12T15:58:00Z">
        <w:r w:rsidRPr="00E878A1" w:rsidDel="00E878A1">
          <w:delText>Field JC, Miller RR, Santora JA, Tolimieri N, Haltuch MA, Brodeur RD, Auth TD, Dick EJ, Monk MH, Sakuma KM, Wells BK (2021) Spatiotemporal patterns of variability in the abundance and distribution of winter-spawned pelagic juvenile rockfish in the California Current. Plos One 16</w:delText>
        </w:r>
      </w:del>
    </w:p>
    <w:p w14:paraId="4E6893F6" w14:textId="48A98E39" w:rsidR="00E878A1" w:rsidRPr="00E878A1" w:rsidDel="00E878A1" w:rsidRDefault="00E878A1">
      <w:pPr>
        <w:pStyle w:val="EndNoteBibliography"/>
        <w:ind w:left="720" w:hanging="720"/>
        <w:rPr>
          <w:del w:id="1224" w:author="Nick.Tolimieri [2]" w:date="2022-09-12T15:58:00Z"/>
        </w:rPr>
      </w:pPr>
      <w:del w:id="1225" w:author="Nick.Tolimieri [2]" w:date="2022-09-12T15:58:00Z">
        <w:r w:rsidRPr="00E878A1" w:rsidDel="00E878A1">
          <w:delText>Gallagher JB, Shelamoff V, Layton C (2022) Seaweed ecosystems may not mitigate CO2 emissions. ICES Journal of Marine Science</w:delText>
        </w:r>
      </w:del>
    </w:p>
    <w:p w14:paraId="4DF9740C" w14:textId="4DA9C807" w:rsidR="00E878A1" w:rsidRPr="00E878A1" w:rsidDel="00E878A1" w:rsidRDefault="00E878A1">
      <w:pPr>
        <w:pStyle w:val="EndNoteBibliography"/>
        <w:ind w:left="720" w:hanging="720"/>
        <w:rPr>
          <w:del w:id="1226" w:author="Nick.Tolimieri [2]" w:date="2022-09-12T15:58:00Z"/>
        </w:rPr>
      </w:pPr>
      <w:del w:id="1227" w:author="Nick.Tolimieri [2]" w:date="2022-09-12T15:58:00Z">
        <w:r w:rsidRPr="00E878A1" w:rsidDel="00E878A1">
          <w:delText>Graham MH (2004) Effects of Local Deforestation on the Diversity and Structure of Southern California Giant Kelp Forest Food Webs. Ecosystems 7:341-357</w:delText>
        </w:r>
      </w:del>
    </w:p>
    <w:p w14:paraId="607CF162" w14:textId="1E529134" w:rsidR="00E878A1" w:rsidRPr="00E878A1" w:rsidDel="00E878A1" w:rsidRDefault="00E878A1">
      <w:pPr>
        <w:pStyle w:val="EndNoteBibliography"/>
        <w:ind w:left="720" w:hanging="720"/>
        <w:rPr>
          <w:del w:id="1228" w:author="Nick.Tolimieri [2]" w:date="2022-09-12T15:58:00Z"/>
        </w:rPr>
      </w:pPr>
      <w:del w:id="1229" w:author="Nick.Tolimieri [2]" w:date="2022-09-12T15:58:00Z">
        <w:r w:rsidRPr="00E878A1" w:rsidDel="00E878A1">
          <w:delText>Gregr EJ, Christensen V, Nichol L, Martone RG, Markel RW, Watson JC, Harley CDG, Pakhomov EA, Shurin JB, Chan KMA (2020) Cascading social-ecological costs and benefits triggered by a recovering keystone predator. Science 368:1243-+</w:delText>
        </w:r>
      </w:del>
    </w:p>
    <w:p w14:paraId="7A2E8BC5" w14:textId="03D27784" w:rsidR="00E878A1" w:rsidRPr="00E878A1" w:rsidDel="00E878A1" w:rsidRDefault="00E878A1">
      <w:pPr>
        <w:pStyle w:val="EndNoteBibliography"/>
        <w:ind w:left="720" w:hanging="720"/>
        <w:rPr>
          <w:del w:id="1230" w:author="Nick.Tolimieri [2]" w:date="2022-09-12T15:58:00Z"/>
        </w:rPr>
      </w:pPr>
      <w:del w:id="1231" w:author="Nick.Tolimieri [2]" w:date="2022-09-12T15:58:00Z">
        <w:r w:rsidRPr="00E878A1" w:rsidDel="00E878A1">
          <w:delText>Hamilton SL, Bell TW, Watson JR, Grorud-Colvert KA, Menge BA (2020) Remote sensing: generation of long-term kelp bed data sets for evaluation of impacts of climatic variation. Ecology 101</w:delText>
        </w:r>
      </w:del>
    </w:p>
    <w:p w14:paraId="6F297739" w14:textId="4899451C" w:rsidR="00E878A1" w:rsidRPr="00E878A1" w:rsidDel="00E878A1" w:rsidRDefault="00E878A1">
      <w:pPr>
        <w:pStyle w:val="EndNoteBibliography"/>
        <w:ind w:left="720" w:hanging="720"/>
        <w:rPr>
          <w:del w:id="1232" w:author="Nick.Tolimieri [2]" w:date="2022-09-12T15:58:00Z"/>
        </w:rPr>
      </w:pPr>
      <w:del w:id="1233" w:author="Nick.Tolimieri [2]" w:date="2022-09-12T15:58:00Z">
        <w:r w:rsidRPr="00E878A1" w:rsidDel="00E878A1">
          <w:delTex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Biological Sciences 288</w:delText>
        </w:r>
      </w:del>
    </w:p>
    <w:p w14:paraId="0746CEB8" w14:textId="3976C572" w:rsidR="00E878A1" w:rsidRPr="00E878A1" w:rsidDel="00E878A1" w:rsidRDefault="00E878A1">
      <w:pPr>
        <w:pStyle w:val="EndNoteBibliography"/>
        <w:ind w:left="720" w:hanging="720"/>
        <w:rPr>
          <w:del w:id="1234" w:author="Nick.Tolimieri [2]" w:date="2022-09-12T15:58:00Z"/>
        </w:rPr>
      </w:pPr>
      <w:del w:id="1235" w:author="Nick.Tolimieri [2]" w:date="2022-09-12T15:58:00Z">
        <w:r w:rsidRPr="00E878A1" w:rsidDel="00E878A1">
          <w:delText>Harvey CJ, Garfield T, Williams G, Tolimieri N (eds) (2022) 2021-2022 California Current ecosystem status report: A report of the NOAA California Current Integrated Ecosystem Assessment Team (CCIEA) to the Pacific Fishery Management Council, March 13, 2022</w:delText>
        </w:r>
      </w:del>
    </w:p>
    <w:p w14:paraId="38AC1B63" w14:textId="121A0AF3" w:rsidR="00E878A1" w:rsidRPr="00E878A1" w:rsidDel="00E878A1" w:rsidRDefault="00E878A1">
      <w:pPr>
        <w:pStyle w:val="EndNoteBibliography"/>
        <w:ind w:left="720" w:hanging="720"/>
        <w:rPr>
          <w:del w:id="1236" w:author="Nick.Tolimieri [2]" w:date="2022-09-12T15:58:00Z"/>
        </w:rPr>
      </w:pPr>
      <w:del w:id="1237" w:author="Nick.Tolimieri [2]" w:date="2022-09-12T15:58:00Z">
        <w:r w:rsidRPr="00E878A1" w:rsidDel="00E878A1">
          <w:delText>Hewson I, Bistolas KSI, Quijano Cardé EM, Button JB, Foster PJ, Flanzenbaum JM, Kocian J, Lewis CK (2018) Investigating the Complex Association Between Viral Ecology, Environment, and Northeast Pacific Sea Star Wasting. Frontiers in Marine Science 5</w:delText>
        </w:r>
      </w:del>
    </w:p>
    <w:p w14:paraId="7CB5775F" w14:textId="3BB27156" w:rsidR="00E878A1" w:rsidRPr="00E878A1" w:rsidDel="00E878A1" w:rsidRDefault="00E878A1">
      <w:pPr>
        <w:pStyle w:val="EndNoteBibliography"/>
        <w:ind w:left="720" w:hanging="720"/>
        <w:rPr>
          <w:del w:id="1238" w:author="Nick.Tolimieri [2]" w:date="2022-09-12T15:58:00Z"/>
        </w:rPr>
      </w:pPr>
      <w:del w:id="1239" w:author="Nick.Tolimieri [2]" w:date="2022-09-12T15:58:00Z">
        <w:r w:rsidRPr="00E878A1" w:rsidDel="00E878A1">
          <w:delTex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delText>
        </w:r>
      </w:del>
    </w:p>
    <w:p w14:paraId="76F55AF1" w14:textId="1F7A851F" w:rsidR="00E878A1" w:rsidRPr="00E878A1" w:rsidDel="00E878A1" w:rsidRDefault="00E878A1">
      <w:pPr>
        <w:pStyle w:val="EndNoteBibliography"/>
        <w:ind w:left="720" w:hanging="720"/>
        <w:rPr>
          <w:del w:id="1240" w:author="Nick.Tolimieri [2]" w:date="2022-09-12T15:58:00Z"/>
        </w:rPr>
      </w:pPr>
      <w:del w:id="1241" w:author="Nick.Tolimieri [2]" w:date="2022-09-12T15:58:00Z">
        <w:r w:rsidRPr="00E878A1" w:rsidDel="00E878A1">
          <w:delText>Hobday AJ, Alexander LV, Perkins SE, Smale DA, Straub SC, Oliver ECJ, Benthuysen JA, Burrows MT, Donat MG, Peng M, Holbrook NJ, Moore PJ, Scannell HA, Sen Gupta A, Wernberg T (2016) A hierarchical approach to defining marine heatwaves. Progress in Oceanography 141:227-238</w:delText>
        </w:r>
      </w:del>
    </w:p>
    <w:p w14:paraId="4504392E" w14:textId="6C4DCDC9" w:rsidR="00E878A1" w:rsidRPr="00E878A1" w:rsidDel="00E878A1" w:rsidRDefault="00E878A1">
      <w:pPr>
        <w:pStyle w:val="EndNoteBibliography"/>
        <w:ind w:left="720" w:hanging="720"/>
        <w:rPr>
          <w:del w:id="1242" w:author="Nick.Tolimieri [2]" w:date="2022-09-12T15:58:00Z"/>
        </w:rPr>
      </w:pPr>
      <w:del w:id="1243" w:author="Nick.Tolimieri [2]" w:date="2022-09-12T15:58:00Z">
        <w:r w:rsidRPr="00E878A1" w:rsidDel="00E878A1">
          <w:delText>Holbrook SJ, Carr MH, Schmitt RJ, Coyer JA (1990) Effect of Giant Kelp on Local Abundance of Reef Fishes: The Importance of Ontogenetic Resource Requirements. Bulletin of Marine Science 47:104-114</w:delText>
        </w:r>
      </w:del>
    </w:p>
    <w:p w14:paraId="36700717" w14:textId="47A6EFA1" w:rsidR="00E878A1" w:rsidRPr="00E878A1" w:rsidDel="00E878A1" w:rsidRDefault="00E878A1">
      <w:pPr>
        <w:pStyle w:val="EndNoteBibliography"/>
        <w:ind w:left="720" w:hanging="720"/>
        <w:rPr>
          <w:del w:id="1244" w:author="Nick.Tolimieri [2]" w:date="2022-09-12T15:58:00Z"/>
        </w:rPr>
      </w:pPr>
      <w:del w:id="1245" w:author="Nick.Tolimieri [2]" w:date="2022-09-12T15:58:00Z">
        <w:r w:rsidRPr="00E878A1" w:rsidDel="00E878A1">
          <w:delText>Huang B, Liu C, Banzon V, Freeman E, Graham G, Hankins B, Smith T, Zhang H-M (2021) Improvements of the Daily Optimum Interpolation Sea Surface Temperature (DOISST) Version 2.1. Journal of Climate 34:2923-2939</w:delText>
        </w:r>
      </w:del>
    </w:p>
    <w:p w14:paraId="06BED278" w14:textId="600A16E6" w:rsidR="00E878A1" w:rsidRPr="00E878A1" w:rsidDel="00E878A1" w:rsidRDefault="00E878A1">
      <w:pPr>
        <w:pStyle w:val="EndNoteBibliography"/>
        <w:ind w:left="720" w:hanging="720"/>
        <w:rPr>
          <w:del w:id="1246" w:author="Nick.Tolimieri [2]" w:date="2022-09-12T15:58:00Z"/>
        </w:rPr>
      </w:pPr>
      <w:del w:id="1247" w:author="Nick.Tolimieri [2]" w:date="2022-09-12T15:58:00Z">
        <w:r w:rsidRPr="00E878A1" w:rsidDel="00E878A1">
          <w:delText>IPCC (2022) Climate change 2022: Impacts, adaptation and vulnerability. Summary for policy makers. Sixth assessment report. Intergovernmental panel on clmate change</w:delText>
        </w:r>
      </w:del>
    </w:p>
    <w:p w14:paraId="7FC59607" w14:textId="67165283" w:rsidR="00E878A1" w:rsidRPr="00E878A1" w:rsidDel="00E878A1" w:rsidRDefault="00E878A1">
      <w:pPr>
        <w:pStyle w:val="EndNoteBibliography"/>
        <w:ind w:left="720" w:hanging="720"/>
        <w:rPr>
          <w:del w:id="1248" w:author="Nick.Tolimieri [2]" w:date="2022-09-12T15:58:00Z"/>
        </w:rPr>
      </w:pPr>
      <w:del w:id="1249" w:author="Nick.Tolimieri [2]" w:date="2022-09-12T15:58:00Z">
        <w:r w:rsidRPr="00E878A1" w:rsidDel="00E878A1">
          <w:delText>Jacox MG, Alexander MA, Mantua NJ, Scott JD, Hervieux G, Webb RS, Werner FE (2018) Forcing of Multiyear Extreme Ocean Temperatures That Impacted California Current Living Marine Resources in 2016. Bulletin of the American Meteorological Society 99:S27-S33</w:delText>
        </w:r>
      </w:del>
    </w:p>
    <w:p w14:paraId="3A60B512" w14:textId="3C2AC05C" w:rsidR="00E878A1" w:rsidRPr="00E878A1" w:rsidDel="00E878A1" w:rsidRDefault="00E878A1">
      <w:pPr>
        <w:pStyle w:val="EndNoteBibliography"/>
        <w:ind w:left="720" w:hanging="720"/>
        <w:rPr>
          <w:del w:id="1250" w:author="Nick.Tolimieri [2]" w:date="2022-09-12T15:58:00Z"/>
        </w:rPr>
      </w:pPr>
      <w:del w:id="1251" w:author="Nick.Tolimieri [2]" w:date="2022-09-12T15:58:00Z">
        <w:r w:rsidRPr="00E878A1" w:rsidDel="00E878A1">
          <w:delText>Johnson DW (2006) Predation, habitat complexity, and variation in density-dependent mortality of temperate reef fishes. Ecology 87:1179-1188</w:delText>
        </w:r>
      </w:del>
    </w:p>
    <w:p w14:paraId="04D916C2" w14:textId="765AC698" w:rsidR="00E878A1" w:rsidRPr="00E878A1" w:rsidDel="00E878A1" w:rsidRDefault="00E878A1">
      <w:pPr>
        <w:pStyle w:val="EndNoteBibliography"/>
        <w:ind w:left="720" w:hanging="720"/>
        <w:rPr>
          <w:del w:id="1252" w:author="Nick.Tolimieri [2]" w:date="2022-09-12T15:58:00Z"/>
        </w:rPr>
      </w:pPr>
      <w:del w:id="1253" w:author="Nick.Tolimieri [2]" w:date="2022-09-12T15:58:00Z">
        <w:r w:rsidRPr="00E878A1" w:rsidDel="00E878A1">
          <w:delText>Kriegisch N, Reeves SE, Flukes EB, Johnson CR, Ling SD (2019) Drift-kelp suppresses foraging movement of overgrazing sea urchins. Oecologia 190:665-677</w:delText>
        </w:r>
      </w:del>
    </w:p>
    <w:p w14:paraId="52C1FFC5" w14:textId="5F8AF0B1" w:rsidR="00E878A1" w:rsidRPr="00E878A1" w:rsidDel="00E878A1" w:rsidRDefault="00E878A1">
      <w:pPr>
        <w:pStyle w:val="EndNoteBibliography"/>
        <w:ind w:left="720" w:hanging="720"/>
        <w:rPr>
          <w:del w:id="1254" w:author="Nick.Tolimieri [2]" w:date="2022-09-12T15:58:00Z"/>
        </w:rPr>
      </w:pPr>
      <w:del w:id="1255" w:author="Nick.Tolimieri [2]" w:date="2022-09-12T15:58:00Z">
        <w:r w:rsidRPr="00E878A1" w:rsidDel="00E878A1">
          <w:delText>Kvitek RG, Iampietro P, Bowlby CE (1998) Sea Otters and Benthic Prey Communities: A Direct Test of the Sea Otter as Keystone Predator in Washington State. Marine Mammal Science 14:895-902</w:delText>
        </w:r>
      </w:del>
    </w:p>
    <w:p w14:paraId="79B466BE" w14:textId="7D65AF09" w:rsidR="00E878A1" w:rsidRPr="00E878A1" w:rsidDel="00E878A1" w:rsidRDefault="00E878A1">
      <w:pPr>
        <w:pStyle w:val="EndNoteBibliography"/>
        <w:ind w:left="720" w:hanging="720"/>
        <w:rPr>
          <w:del w:id="1256" w:author="Nick.Tolimieri [2]" w:date="2022-09-12T15:58:00Z"/>
        </w:rPr>
      </w:pPr>
      <w:del w:id="1257" w:author="Nick.Tolimieri [2]" w:date="2022-09-12T15:58:00Z">
        <w:r w:rsidRPr="00E878A1" w:rsidDel="00E878A1">
          <w:delTex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delText>
        </w:r>
      </w:del>
    </w:p>
    <w:p w14:paraId="79D7C4C3" w14:textId="3DF191FF" w:rsidR="00E878A1" w:rsidRPr="00E878A1" w:rsidDel="00E878A1" w:rsidRDefault="00E878A1">
      <w:pPr>
        <w:pStyle w:val="EndNoteBibliography"/>
        <w:ind w:left="720" w:hanging="720"/>
        <w:rPr>
          <w:del w:id="1258" w:author="Nick.Tolimieri [2]" w:date="2022-09-12T15:58:00Z"/>
        </w:rPr>
      </w:pPr>
      <w:del w:id="1259" w:author="Nick.Tolimieri [2]" w:date="2022-09-12T15:58:00Z">
        <w:r w:rsidRPr="00E878A1" w:rsidDel="00E878A1">
          <w:delText>Kvitek RG, Shull D, Canestro D, Bowlby EC, Troutman BL (1989) Sea Otters and Benthic Prey Communities in Washington State. Marine Mammal Science 5:266-280</w:delText>
        </w:r>
      </w:del>
    </w:p>
    <w:p w14:paraId="7F683F14" w14:textId="382A08E3" w:rsidR="00E878A1" w:rsidRPr="00E878A1" w:rsidDel="00E878A1" w:rsidRDefault="00E878A1">
      <w:pPr>
        <w:pStyle w:val="EndNoteBibliography"/>
        <w:ind w:left="720" w:hanging="720"/>
        <w:rPr>
          <w:del w:id="1260" w:author="Nick.Tolimieri [2]" w:date="2022-09-12T15:58:00Z"/>
        </w:rPr>
      </w:pPr>
      <w:del w:id="1261" w:author="Nick.Tolimieri [2]" w:date="2022-09-12T15:58:00Z">
        <w:r w:rsidRPr="00E878A1" w:rsidDel="00E878A1">
          <w:delText>Lamy T, Koenigs C, Holbrook SJ, Miller RJ, Stier AC, Reed DC (2020) Foundation species promote community stability by increasing diversity in a giant kelp forest. Ecology 101:e02987</w:delText>
        </w:r>
      </w:del>
    </w:p>
    <w:p w14:paraId="5C31E796" w14:textId="68D32B26" w:rsidR="00E878A1" w:rsidRPr="00E878A1" w:rsidDel="00E878A1" w:rsidRDefault="00E878A1">
      <w:pPr>
        <w:pStyle w:val="EndNoteBibliography"/>
        <w:ind w:left="720" w:hanging="720"/>
        <w:rPr>
          <w:del w:id="1262" w:author="Nick.Tolimieri [2]" w:date="2022-09-12T15:58:00Z"/>
        </w:rPr>
      </w:pPr>
      <w:del w:id="1263" w:author="Nick.Tolimieri [2]" w:date="2022-09-12T15:58:00Z">
        <w:r w:rsidRPr="00E878A1" w:rsidDel="00E878A1">
          <w:delText>Ling S, Scheibling R, Rassweiler A, Johnson C, Shears N, Connell S, Salomon A, Norderhaug K, Pérez-Matus A, Hernández J (2015) Global regime shift dynamics of catastrophic sea urchin overgrazing. Philosophical Transactions of the Royal Society B: Biological Sciences 370:20130269</w:delText>
        </w:r>
      </w:del>
    </w:p>
    <w:p w14:paraId="62C04FB6" w14:textId="7C463FA5" w:rsidR="00E878A1" w:rsidRPr="00E878A1" w:rsidDel="00E878A1" w:rsidRDefault="00E878A1">
      <w:pPr>
        <w:pStyle w:val="EndNoteBibliography"/>
        <w:ind w:left="720" w:hanging="720"/>
        <w:rPr>
          <w:del w:id="1264" w:author="Nick.Tolimieri [2]" w:date="2022-09-12T15:58:00Z"/>
        </w:rPr>
      </w:pPr>
      <w:del w:id="1265" w:author="Nick.Tolimieri [2]" w:date="2022-09-12T15:58:00Z">
        <w:r w:rsidRPr="00E878A1" w:rsidDel="00E878A1">
          <w:delText>Ling SD, Johnson CR, Frusher SD, Ridgway KR (2009) Overfishing reduces resilience of kelp beds to climate-driven catastrophic phase shift. Proceedings of the National Academy of Sciences 106:22341-22345</w:delText>
        </w:r>
      </w:del>
    </w:p>
    <w:p w14:paraId="461DDCF1" w14:textId="14B83E21" w:rsidR="00E878A1" w:rsidRPr="00E878A1" w:rsidDel="00E878A1" w:rsidRDefault="00E878A1">
      <w:pPr>
        <w:pStyle w:val="EndNoteBibliography"/>
        <w:ind w:left="720" w:hanging="720"/>
        <w:rPr>
          <w:del w:id="1266" w:author="Nick.Tolimieri [2]" w:date="2022-09-12T15:58:00Z"/>
        </w:rPr>
      </w:pPr>
      <w:del w:id="1267" w:author="Nick.Tolimieri [2]" w:date="2022-09-12T15:58:00Z">
        <w:r w:rsidRPr="00E878A1" w:rsidDel="00E878A1">
          <w:delText>Lonhart SI, Jeppesen R, Beas-Luna R, Crooks JA, Lorda J (2019) Shifts in the distribution and abundance of coastal marine species along the eastern Pacific Ocean during marine heatwaves from 2013 to 2018. Marine Biodiversity Records 12:13</w:delText>
        </w:r>
      </w:del>
    </w:p>
    <w:p w14:paraId="7AEC41D6" w14:textId="48616328" w:rsidR="00E878A1" w:rsidRPr="00E878A1" w:rsidDel="00E878A1" w:rsidRDefault="00E878A1">
      <w:pPr>
        <w:pStyle w:val="EndNoteBibliography"/>
        <w:ind w:left="720" w:hanging="720"/>
        <w:rPr>
          <w:del w:id="1268" w:author="Nick.Tolimieri [2]" w:date="2022-09-12T15:58:00Z"/>
        </w:rPr>
      </w:pPr>
      <w:del w:id="1269" w:author="Nick.Tolimieri [2]" w:date="2022-09-12T15:58:00Z">
        <w:r w:rsidRPr="00E878A1" w:rsidDel="00E878A1">
          <w:delText>Love MS, Yoklavich M, Thorsteinson L (2002) The rockfishes of the Northeast Pacific. University of California Press, Berkley and Los Angeles</w:delText>
        </w:r>
      </w:del>
    </w:p>
    <w:p w14:paraId="21E5EC39" w14:textId="501C4181" w:rsidR="00E878A1" w:rsidRPr="00E878A1" w:rsidDel="00E878A1" w:rsidRDefault="00E878A1">
      <w:pPr>
        <w:pStyle w:val="EndNoteBibliography"/>
        <w:ind w:left="720" w:hanging="720"/>
        <w:rPr>
          <w:del w:id="1270" w:author="Nick.Tolimieri [2]" w:date="2022-09-12T15:58:00Z"/>
        </w:rPr>
      </w:pPr>
      <w:del w:id="1271" w:author="Nick.Tolimieri [2]" w:date="2022-09-12T15:58:00Z">
        <w:r w:rsidRPr="00E878A1" w:rsidDel="00E878A1">
          <w:delText>Malone DP, Davis K, Lonhart SI, Parsons-Field A, Caselle JE, Carr MH (2022) Large scale, multi-decade monitoring data from kelp forest ecosystems in California and Oregon (USA). Ecology n/a:e3630</w:delText>
        </w:r>
      </w:del>
    </w:p>
    <w:p w14:paraId="448F2C68" w14:textId="7E57045E" w:rsidR="00E878A1" w:rsidRPr="00E878A1" w:rsidDel="00E878A1" w:rsidRDefault="00E878A1">
      <w:pPr>
        <w:pStyle w:val="EndNoteBibliography"/>
        <w:ind w:left="720" w:hanging="720"/>
        <w:rPr>
          <w:del w:id="1272" w:author="Nick.Tolimieri [2]" w:date="2022-09-12T15:58:00Z"/>
        </w:rPr>
      </w:pPr>
      <w:del w:id="1273" w:author="Nick.Tolimieri [2]" w:date="2022-09-12T15:58:00Z">
        <w:r w:rsidRPr="00E878A1" w:rsidDel="00E878A1">
          <w:delText>Markel RW, Shurin JB (2020) Contrasting effects of coastal upwelling on growth and recruitment of nearshore Pacific rockfishes (genus Sebastes). Canadian Journal of Fisheries and Aquatic Sciences 77:950-962</w:delText>
        </w:r>
      </w:del>
    </w:p>
    <w:p w14:paraId="0AC9CE10" w14:textId="0470ECD6" w:rsidR="00E878A1" w:rsidRPr="00E878A1" w:rsidDel="00E878A1" w:rsidRDefault="00E878A1">
      <w:pPr>
        <w:pStyle w:val="EndNoteBibliography"/>
        <w:ind w:left="720" w:hanging="720"/>
        <w:rPr>
          <w:del w:id="1274" w:author="Nick.Tolimieri [2]" w:date="2022-09-12T15:58:00Z"/>
        </w:rPr>
      </w:pPr>
      <w:del w:id="1275" w:author="Nick.Tolimieri [2]" w:date="2022-09-12T15:58:00Z">
        <w:r w:rsidRPr="00E878A1" w:rsidDel="00E878A1">
          <w:delText>Maunder MN, Punt AE (2004) Standardizing catch and effort data: a review of recent approaches. Fisheries Research 70:141-159</w:delText>
        </w:r>
      </w:del>
    </w:p>
    <w:p w14:paraId="5E61AF6B" w14:textId="72394F6F" w:rsidR="00E878A1" w:rsidRPr="00E878A1" w:rsidDel="00E878A1" w:rsidRDefault="00E878A1">
      <w:pPr>
        <w:pStyle w:val="EndNoteBibliography"/>
        <w:ind w:left="720" w:hanging="720"/>
        <w:rPr>
          <w:del w:id="1276" w:author="Nick.Tolimieri [2]" w:date="2022-09-12T15:58:00Z"/>
        </w:rPr>
      </w:pPr>
      <w:del w:id="1277" w:author="Nick.Tolimieri [2]" w:date="2022-09-12T15:58:00Z">
        <w:r w:rsidRPr="00E878A1" w:rsidDel="00E878A1">
          <w:delText>McNaughton SJ (1977) Diversity and Stability of Ecological Communities: A Comment on the Role of Empiricism in Ecology. The American Naturalist 111:515-525</w:delText>
        </w:r>
      </w:del>
    </w:p>
    <w:p w14:paraId="14463E5A" w14:textId="461E3D96" w:rsidR="00E878A1" w:rsidRPr="00E878A1" w:rsidDel="00E878A1" w:rsidRDefault="00E878A1">
      <w:pPr>
        <w:pStyle w:val="EndNoteBibliography"/>
        <w:ind w:left="720" w:hanging="720"/>
        <w:rPr>
          <w:del w:id="1278" w:author="Nick.Tolimieri [2]" w:date="2022-09-12T15:58:00Z"/>
        </w:rPr>
      </w:pPr>
      <w:del w:id="1279" w:author="Nick.Tolimieri [2]" w:date="2022-09-12T15:58:00Z">
        <w:r w:rsidRPr="00E878A1" w:rsidDel="00E878A1">
          <w:delText>McPherson ML, Finger DJI, Houskeeper HF, Bell TW, Carr MH, Rogers-Bennett L, Kudela RM (2021) Large-scale shift in the structure of a kelp forest ecosystem co-occurs with an epizootic and marine heatwave. Communications Biology 4:298</w:delText>
        </w:r>
      </w:del>
    </w:p>
    <w:p w14:paraId="0FA64246" w14:textId="6C1EA428" w:rsidR="00E878A1" w:rsidRPr="00E878A1" w:rsidDel="00E878A1" w:rsidRDefault="00E878A1">
      <w:pPr>
        <w:pStyle w:val="EndNoteBibliography"/>
        <w:ind w:left="720" w:hanging="720"/>
        <w:rPr>
          <w:del w:id="1280" w:author="Nick.Tolimieri [2]" w:date="2022-09-12T15:58:00Z"/>
        </w:rPr>
      </w:pPr>
      <w:del w:id="1281" w:author="Nick.Tolimieri [2]" w:date="2022-09-12T15:58:00Z">
        <w:r w:rsidRPr="00E878A1" w:rsidDel="00E878A1">
          <w:delText>Moitoza DJ, Phillips DW (1979) Prey defense, predator preference, and nonrandom diet: The interactions between Pycnopodia helianthoides and two species of sea urchins. Marine Biology 53:299-304</w:delText>
        </w:r>
      </w:del>
    </w:p>
    <w:p w14:paraId="35DD9446" w14:textId="1FE09F53" w:rsidR="00E878A1" w:rsidRPr="00E878A1" w:rsidDel="00E878A1" w:rsidRDefault="00E878A1">
      <w:pPr>
        <w:pStyle w:val="EndNoteBibliography"/>
        <w:ind w:left="720" w:hanging="720"/>
        <w:rPr>
          <w:del w:id="1282" w:author="Nick.Tolimieri [2]" w:date="2022-09-12T15:58:00Z"/>
        </w:rPr>
      </w:pPr>
      <w:del w:id="1283" w:author="Nick.Tolimieri [2]" w:date="2022-09-12T15:58:00Z">
        <w:r w:rsidRPr="00E878A1" w:rsidDel="00E878A1">
          <w:delText>Montecino-Latorre D, Eisenlord ME, Turner M, Yoshioka R, Harvell CD, Pattengill-Semmens CV, Nichols JD, Gaydos JK (2016) Devastating Transboundary Impacts of Sea Star Wasting Disease on Subtidal Asteroids. Plos One 11:e0163190</w:delText>
        </w:r>
      </w:del>
    </w:p>
    <w:p w14:paraId="32F60310" w14:textId="0E1D09DC" w:rsidR="00E878A1" w:rsidRPr="00E878A1" w:rsidDel="00E878A1" w:rsidRDefault="00E878A1">
      <w:pPr>
        <w:pStyle w:val="EndNoteBibliography"/>
        <w:ind w:left="720" w:hanging="720"/>
        <w:rPr>
          <w:del w:id="1284" w:author="Nick.Tolimieri [2]" w:date="2022-09-12T15:58:00Z"/>
        </w:rPr>
      </w:pPr>
      <w:del w:id="1285" w:author="Nick.Tolimieri [2]" w:date="2022-09-12T15:58:00Z">
        <w:r w:rsidRPr="00E878A1" w:rsidDel="00E878A1">
          <w:delText>Morgan CA, Beckman BR, Weitkamp LA, Fresh KL (2019) Recent Ecosystem Disturbance in the Northern California Current. Fisheries 44:465-474</w:delText>
        </w:r>
      </w:del>
    </w:p>
    <w:p w14:paraId="27F7806B" w14:textId="4335A7BB" w:rsidR="00E878A1" w:rsidRPr="00E878A1" w:rsidDel="00E878A1" w:rsidRDefault="00E878A1">
      <w:pPr>
        <w:pStyle w:val="EndNoteBibliography"/>
        <w:ind w:left="720" w:hanging="720"/>
        <w:rPr>
          <w:del w:id="1286" w:author="Nick.Tolimieri [2]" w:date="2022-09-12T15:58:00Z"/>
        </w:rPr>
      </w:pPr>
      <w:del w:id="1287" w:author="Nick.Tolimieri [2]" w:date="2022-09-12T15:58:00Z">
        <w:r w:rsidRPr="00E878A1" w:rsidDel="00E878A1">
          <w:delText>Muth AF, Graham MH, Lane CE, Harley CDG (2019) Recruitment tolerance to increased temperature present across multiple kelp clades. Ecology 100:e02594</w:delText>
        </w:r>
      </w:del>
    </w:p>
    <w:p w14:paraId="05FF6BD5" w14:textId="2FDEDF0C" w:rsidR="00E878A1" w:rsidRPr="00E878A1" w:rsidDel="00E878A1" w:rsidRDefault="00E878A1">
      <w:pPr>
        <w:pStyle w:val="EndNoteBibliography"/>
        <w:ind w:left="720" w:hanging="720"/>
        <w:rPr>
          <w:del w:id="1288" w:author="Nick.Tolimieri [2]" w:date="2022-09-12T15:58:00Z"/>
        </w:rPr>
      </w:pPr>
      <w:del w:id="1289" w:author="Nick.Tolimieri [2]" w:date="2022-09-12T15:58:00Z">
        <w:r w:rsidRPr="00E878A1" w:rsidDel="00E878A1">
          <w:delText xml:space="preserve">NMFS (2014) Endangered and Threatened Species: Designation of Critical Habitat for thePuget Sound/Georgia Basin Distinct Population Segments of Yelloweye Rockfish, Canary Rockfish and Bocaccio. National Marine Fisheries Service ,Federal Register 79 FR 68041. </w:delText>
        </w:r>
      </w:del>
    </w:p>
    <w:p w14:paraId="33C90A1B" w14:textId="1AA59DFE" w:rsidR="00E878A1" w:rsidRPr="00E878A1" w:rsidDel="00E878A1" w:rsidRDefault="00E878A1">
      <w:pPr>
        <w:pStyle w:val="EndNoteBibliography"/>
        <w:ind w:left="720" w:hanging="720"/>
        <w:rPr>
          <w:del w:id="1290" w:author="Nick.Tolimieri [2]" w:date="2022-09-12T15:58:00Z"/>
        </w:rPr>
      </w:pPr>
      <w:del w:id="1291" w:author="Nick.Tolimieri [2]" w:date="2022-09-12T15:58:00Z">
        <w:r w:rsidRPr="00E878A1" w:rsidDel="00E878A1">
          <w:delText>Okamoto DK, Schroeter SC, Reed DC (2020) Effects of ocean climate on spatiotemporal variation in sea urchin settlement and recruitment. Limnology and Oceanography 65:2076-2091</w:delText>
        </w:r>
      </w:del>
    </w:p>
    <w:p w14:paraId="7373D540" w14:textId="5C1EA813" w:rsidR="00E878A1" w:rsidRPr="00E878A1" w:rsidDel="00E878A1" w:rsidRDefault="00E878A1">
      <w:pPr>
        <w:pStyle w:val="EndNoteBibliography"/>
        <w:ind w:left="720" w:hanging="720"/>
        <w:rPr>
          <w:del w:id="1292" w:author="Nick.Tolimieri [2]" w:date="2022-09-12T15:58:00Z"/>
        </w:rPr>
      </w:pPr>
      <w:del w:id="1293" w:author="Nick.Tolimieri [2]" w:date="2022-09-12T15:58:00Z">
        <w:r w:rsidRPr="00E878A1" w:rsidDel="00E878A1">
          <w:delText>Pearse JS (2006) Ecological role of purple sea urchins. Science 314:940-941</w:delText>
        </w:r>
      </w:del>
    </w:p>
    <w:p w14:paraId="6046DF07" w14:textId="131514AE" w:rsidR="00E878A1" w:rsidRPr="00E878A1" w:rsidDel="00E878A1" w:rsidRDefault="00E878A1">
      <w:pPr>
        <w:pStyle w:val="EndNoteBibliography"/>
        <w:ind w:left="720" w:hanging="720"/>
        <w:rPr>
          <w:del w:id="1294" w:author="Nick.Tolimieri [2]" w:date="2022-09-12T15:58:00Z"/>
        </w:rPr>
      </w:pPr>
      <w:del w:id="1295" w:author="Nick.Tolimieri [2]" w:date="2022-09-12T15:58:00Z">
        <w:r w:rsidRPr="00E878A1" w:rsidDel="00E878A1">
          <w:delText>Pearse JS, Hines AH (1987) Long-Term Population-Dynamics of Sea-Urchins in a Central California Kelp Forest - Rare Recruitment and Rapid Decline. Marine Ecology Progress Series 39:275-283</w:delText>
        </w:r>
      </w:del>
    </w:p>
    <w:p w14:paraId="442D9EFE" w14:textId="26855EB2" w:rsidR="00E878A1" w:rsidRPr="00E878A1" w:rsidDel="00E878A1" w:rsidRDefault="00E878A1">
      <w:pPr>
        <w:pStyle w:val="EndNoteBibliography"/>
        <w:ind w:left="720" w:hanging="720"/>
        <w:rPr>
          <w:del w:id="1296" w:author="Nick.Tolimieri [2]" w:date="2022-09-12T15:58:00Z"/>
        </w:rPr>
      </w:pPr>
      <w:del w:id="1297" w:author="Nick.Tolimieri [2]" w:date="2022-09-12T15:58:00Z">
        <w:r w:rsidRPr="00E878A1" w:rsidDel="00E878A1">
          <w:delText>Pfister CA, Berry HD, Mumford T, Randall Hughes A (2018) The dynamics of Kelp Forests in the Northeast Pacific Ocean and the relationship with environmental drivers. Journal of Ecology 106:1520-1533</w:delText>
        </w:r>
      </w:del>
    </w:p>
    <w:p w14:paraId="541D2275" w14:textId="1A36023A" w:rsidR="00E878A1" w:rsidRPr="00E878A1" w:rsidDel="00E878A1" w:rsidRDefault="00E878A1">
      <w:pPr>
        <w:pStyle w:val="EndNoteBibliography"/>
        <w:ind w:left="720" w:hanging="720"/>
        <w:rPr>
          <w:del w:id="1298" w:author="Nick.Tolimieri [2]" w:date="2022-09-12T15:58:00Z"/>
        </w:rPr>
      </w:pPr>
      <w:del w:id="1299" w:author="Nick.Tolimieri [2]" w:date="2022-09-12T15:58:00Z">
        <w:r w:rsidRPr="00E878A1" w:rsidDel="00E878A1">
          <w:delText>PFMC (2020) Pacific coast groundifhs fishery management plan: for the California, Oregon, and Washington groundfish fishery. Pacific Fishery Management Council, 7700 NE Ambnassador Place, Suite 101, Portland, OR, 97220</w:delText>
        </w:r>
      </w:del>
    </w:p>
    <w:p w14:paraId="62F3A60E" w14:textId="12D9D8EE" w:rsidR="00E878A1" w:rsidRPr="00E878A1" w:rsidDel="00E878A1" w:rsidRDefault="00E878A1">
      <w:pPr>
        <w:pStyle w:val="EndNoteBibliography"/>
        <w:ind w:left="720" w:hanging="720"/>
        <w:rPr>
          <w:del w:id="1300" w:author="Nick.Tolimieri [2]" w:date="2022-09-12T15:58:00Z"/>
        </w:rPr>
      </w:pPr>
      <w:del w:id="1301" w:author="Nick.Tolimieri [2]" w:date="2022-09-12T15:58:00Z">
        <w:r w:rsidRPr="00E878A1" w:rsidDel="00E878A1">
          <w:delText>Pinsky ML, Guannel G, Arkema KK (2013) Quantifying wave attenuation to inform coastal habitat conservation. Ecosphere 4:art95</w:delText>
        </w:r>
      </w:del>
    </w:p>
    <w:p w14:paraId="165C9F24" w14:textId="399E260E" w:rsidR="00E878A1" w:rsidRPr="00E878A1" w:rsidDel="00E878A1" w:rsidRDefault="00E878A1">
      <w:pPr>
        <w:pStyle w:val="EndNoteBibliography"/>
        <w:ind w:left="720" w:hanging="720"/>
        <w:rPr>
          <w:del w:id="1302" w:author="Nick.Tolimieri [2]" w:date="2022-09-12T15:58:00Z"/>
        </w:rPr>
      </w:pPr>
      <w:del w:id="1303" w:author="Nick.Tolimieri [2]" w:date="2022-09-12T15:58:00Z">
        <w:r w:rsidRPr="00E878A1" w:rsidDel="00E878A1">
          <w:delText>Potts JM, Elith J (2006) Comparing species abundance models. Ecological Modelling 199:153-163</w:delText>
        </w:r>
      </w:del>
    </w:p>
    <w:p w14:paraId="2CD1E4D6" w14:textId="371FF8E4" w:rsidR="00E878A1" w:rsidRPr="00E878A1" w:rsidDel="00E878A1" w:rsidRDefault="00E878A1">
      <w:pPr>
        <w:pStyle w:val="EndNoteBibliography"/>
        <w:ind w:left="720" w:hanging="720"/>
        <w:rPr>
          <w:del w:id="1304" w:author="Nick.Tolimieri [2]" w:date="2022-09-12T15:58:00Z"/>
        </w:rPr>
      </w:pPr>
      <w:del w:id="1305" w:author="Nick.Tolimieri [2]" w:date="2022-09-12T15:58:00Z">
        <w:r w:rsidRPr="00E878A1" w:rsidDel="00E878A1">
          <w:delText xml:space="preserve">R Core Team (2021) R: A language and environment for statistical computing. R Foundation for Statistical Computing, Vienna, Austria. URL </w:delText>
        </w:r>
        <w:r w:rsidDel="00E878A1">
          <w:fldChar w:fldCharType="begin"/>
        </w:r>
        <w:r w:rsidDel="00E878A1">
          <w:delInstrText xml:space="preserve"> HYPERLINK "https://www.R-project.org/" </w:delInstrText>
        </w:r>
        <w:r w:rsidDel="00E878A1">
          <w:fldChar w:fldCharType="separate"/>
        </w:r>
        <w:r w:rsidRPr="00E878A1" w:rsidDel="00E878A1">
          <w:rPr>
            <w:rStyle w:val="Hyperlink"/>
          </w:rPr>
          <w:delText>https://www.R-project.org/</w:delText>
        </w:r>
        <w:r w:rsidDel="00E878A1">
          <w:fldChar w:fldCharType="end"/>
        </w:r>
        <w:r w:rsidRPr="00E878A1" w:rsidDel="00E878A1">
          <w:delText xml:space="preserve">. </w:delText>
        </w:r>
      </w:del>
    </w:p>
    <w:p w14:paraId="6676B44F" w14:textId="5421F11F" w:rsidR="00E878A1" w:rsidRPr="00E878A1" w:rsidDel="00E878A1" w:rsidRDefault="00E878A1">
      <w:pPr>
        <w:pStyle w:val="EndNoteBibliography"/>
        <w:ind w:left="720" w:hanging="720"/>
        <w:rPr>
          <w:del w:id="1306" w:author="Nick.Tolimieri [2]" w:date="2022-09-12T15:58:00Z"/>
        </w:rPr>
      </w:pPr>
      <w:del w:id="1307" w:author="Nick.Tolimieri [2]" w:date="2022-09-12T15:58:00Z">
        <w:r w:rsidRPr="00E878A1" w:rsidDel="00E878A1">
          <w:delText>Randell Z, Kenner M, Tomoleoni J, Yee J, Novak M (2022) Kelp-forest dynamics controlled by substrate complexity. Proceedings of the National Academy of Sciences 119:e2103483119</w:delText>
        </w:r>
      </w:del>
    </w:p>
    <w:p w14:paraId="63BECA93" w14:textId="5A567140" w:rsidR="00E878A1" w:rsidRPr="00E878A1" w:rsidDel="00E878A1" w:rsidRDefault="00E878A1">
      <w:pPr>
        <w:pStyle w:val="EndNoteBibliography"/>
        <w:ind w:left="720" w:hanging="720"/>
        <w:rPr>
          <w:del w:id="1308" w:author="Nick.Tolimieri [2]" w:date="2022-09-12T15:58:00Z"/>
        </w:rPr>
      </w:pPr>
      <w:del w:id="1309" w:author="Nick.Tolimieri [2]" w:date="2022-09-12T15:58:00Z">
        <w:r w:rsidRPr="00E878A1" w:rsidDel="00E878A1">
          <w:delText>Reed D, Washburn L, Rassweiler A, Miller R, Bell T, Harrer S (2016) Extreme warming challenges sentinel status of kelp forests as indicators of climate change. Nature Communications 7</w:delText>
        </w:r>
      </w:del>
    </w:p>
    <w:p w14:paraId="137E89FA" w14:textId="7D49A871" w:rsidR="00E878A1" w:rsidRPr="00E878A1" w:rsidDel="00E878A1" w:rsidRDefault="00E878A1">
      <w:pPr>
        <w:pStyle w:val="EndNoteBibliography"/>
        <w:ind w:left="720" w:hanging="720"/>
        <w:rPr>
          <w:del w:id="1310" w:author="Nick.Tolimieri [2]" w:date="2022-09-12T15:58:00Z"/>
        </w:rPr>
      </w:pPr>
      <w:del w:id="1311" w:author="Nick.Tolimieri [2]" w:date="2022-09-12T15:58:00Z">
        <w:r w:rsidRPr="00E878A1" w:rsidDel="00E878A1">
          <w:delText>Reed DC, Rassweiler A, Carr MH, Cavanaugh KC, Malone DP, Siegel DA (2011) Wave disturbance overwhelms top-down and bottom-up control of primary production in California kelp forests. Ecology 92:2108-2116</w:delText>
        </w:r>
      </w:del>
    </w:p>
    <w:p w14:paraId="5E17B346" w14:textId="7B7BCABE" w:rsidR="00E878A1" w:rsidRPr="00E878A1" w:rsidDel="00E878A1" w:rsidRDefault="00E878A1">
      <w:pPr>
        <w:pStyle w:val="EndNoteBibliography"/>
        <w:ind w:left="720" w:hanging="720"/>
        <w:rPr>
          <w:del w:id="1312" w:author="Nick.Tolimieri [2]" w:date="2022-09-12T15:58:00Z"/>
        </w:rPr>
      </w:pPr>
      <w:del w:id="1313" w:author="Nick.Tolimieri [2]" w:date="2022-09-12T15:58:00Z">
        <w:r w:rsidRPr="00E878A1" w:rsidDel="00E878A1">
          <w:delText>Reynolds RW, Smith TM, Liu C, Chelton DB, Casey KS, Schlax MG (2007) Daily High-Resolution-Blended Analyses for Sea Surface Temperature. Journal of Climate 20:5473-5496</w:delText>
        </w:r>
      </w:del>
    </w:p>
    <w:p w14:paraId="646D2745" w14:textId="348AE7E4" w:rsidR="00E878A1" w:rsidRPr="00E878A1" w:rsidDel="00E878A1" w:rsidRDefault="00E878A1">
      <w:pPr>
        <w:pStyle w:val="EndNoteBibliography"/>
        <w:ind w:left="720" w:hanging="720"/>
        <w:rPr>
          <w:del w:id="1314" w:author="Nick.Tolimieri [2]" w:date="2022-09-12T15:58:00Z"/>
        </w:rPr>
      </w:pPr>
      <w:del w:id="1315" w:author="Nick.Tolimieri [2]" w:date="2022-09-12T15:58:00Z">
        <w:r w:rsidRPr="00E878A1" w:rsidDel="00E878A1">
          <w:delText>Rogers-Bennett L, Catton CA (2019) Marine heat wave and multiple stressors tip bull kelp forest to sea urchin barrens. Sci Rep 9:15050</w:delText>
        </w:r>
      </w:del>
    </w:p>
    <w:p w14:paraId="65791B15" w14:textId="27AFA7C7" w:rsidR="00E878A1" w:rsidRPr="00E878A1" w:rsidDel="00E878A1" w:rsidRDefault="00E878A1">
      <w:pPr>
        <w:pStyle w:val="EndNoteBibliography"/>
        <w:ind w:left="720" w:hanging="720"/>
        <w:rPr>
          <w:del w:id="1316" w:author="Nick.Tolimieri [2]" w:date="2022-09-12T15:58:00Z"/>
        </w:rPr>
      </w:pPr>
      <w:del w:id="1317" w:author="Nick.Tolimieri [2]" w:date="2022-09-12T15:58:00Z">
        <w:r w:rsidRPr="00E878A1" w:rsidDel="00E878A1">
          <w:delText>Sanford E, Sones JL, García-Reyes M, Goddard JHR, Largier JL (2019) Widespread shifts in the coastal biota of northern California during the 2014–2016 marine heatwaves. Scientific Reports 9:4216</w:delText>
        </w:r>
      </w:del>
    </w:p>
    <w:p w14:paraId="0B04154D" w14:textId="3EABAC65" w:rsidR="00E878A1" w:rsidRPr="00E878A1" w:rsidDel="00E878A1" w:rsidRDefault="00E878A1">
      <w:pPr>
        <w:pStyle w:val="EndNoteBibliography"/>
        <w:ind w:left="720" w:hanging="720"/>
        <w:rPr>
          <w:del w:id="1318" w:author="Nick.Tolimieri [2]" w:date="2022-09-12T15:58:00Z"/>
        </w:rPr>
      </w:pPr>
      <w:del w:id="1319" w:author="Nick.Tolimieri [2]" w:date="2022-09-12T15:58:00Z">
        <w:r w:rsidRPr="00E878A1" w:rsidDel="00E878A1">
          <w:delText>Scannell HA, Johnson GC, Thompson L, Lyman JM, Riser SC (2020) Subsurface Evolution and Persistence of Marine Heatwaves in the Northeast Pacific. Geophysical Research Letters 47:e2020GL090548</w:delText>
        </w:r>
      </w:del>
    </w:p>
    <w:p w14:paraId="7686D64C" w14:textId="031E2B6D" w:rsidR="00E878A1" w:rsidRPr="00E878A1" w:rsidDel="00E878A1" w:rsidRDefault="00E878A1">
      <w:pPr>
        <w:pStyle w:val="EndNoteBibliography"/>
        <w:ind w:left="720" w:hanging="720"/>
        <w:rPr>
          <w:del w:id="1320" w:author="Nick.Tolimieri [2]" w:date="2022-09-12T15:58:00Z"/>
        </w:rPr>
      </w:pPr>
      <w:del w:id="1321" w:author="Nick.Tolimieri [2]" w:date="2022-09-12T15:58:00Z">
        <w:r w:rsidRPr="00E878A1" w:rsidDel="00E878A1">
          <w:delText>Schiel DR, Foster MS (2015) The Biology and Ecology of Giant Kelp Forests. University of California Press, Berkeley, CA</w:delText>
        </w:r>
      </w:del>
    </w:p>
    <w:p w14:paraId="14719EC3" w14:textId="12D661C4" w:rsidR="00E878A1" w:rsidRPr="00E878A1" w:rsidDel="00E878A1" w:rsidRDefault="00E878A1">
      <w:pPr>
        <w:pStyle w:val="EndNoteBibliography"/>
        <w:ind w:left="720" w:hanging="720"/>
        <w:rPr>
          <w:del w:id="1322" w:author="Nick.Tolimieri [2]" w:date="2022-09-12T15:58:00Z"/>
        </w:rPr>
      </w:pPr>
      <w:del w:id="1323" w:author="Nick.Tolimieri [2]" w:date="2022-09-12T15:58:00Z">
        <w:r w:rsidRPr="00E878A1" w:rsidDel="00E878A1">
          <w:delText>Schindler DE, Armstrong JB, Reed TE (2015) The portfolio concept in ecology and evolution. Frontiers in Ecology and the Environment 15:257-263</w:delText>
        </w:r>
      </w:del>
    </w:p>
    <w:p w14:paraId="02EC0277" w14:textId="462F859D" w:rsidR="00E878A1" w:rsidRPr="00E878A1" w:rsidDel="00E878A1" w:rsidRDefault="00E878A1">
      <w:pPr>
        <w:pStyle w:val="EndNoteBibliography"/>
        <w:ind w:left="720" w:hanging="720"/>
        <w:rPr>
          <w:del w:id="1324" w:author="Nick.Tolimieri [2]" w:date="2022-09-12T15:58:00Z"/>
        </w:rPr>
      </w:pPr>
      <w:del w:id="1325" w:author="Nick.Tolimieri [2]" w:date="2022-09-12T15:58:00Z">
        <w:r w:rsidRPr="00E878A1" w:rsidDel="00E878A1">
          <w:delText>Schlegel RW, Smit AJ (2018) heatwaveR: A central algorithm for the detection of heatwaves and cold-spells. Journal of Open Source Software 3:821</w:delText>
        </w:r>
      </w:del>
    </w:p>
    <w:p w14:paraId="0B24513D" w14:textId="4811BC76" w:rsidR="00E878A1" w:rsidRPr="00E878A1" w:rsidDel="00E878A1" w:rsidRDefault="00E878A1">
      <w:pPr>
        <w:pStyle w:val="EndNoteBibliography"/>
        <w:ind w:left="720" w:hanging="720"/>
        <w:rPr>
          <w:del w:id="1326" w:author="Nick.Tolimieri [2]" w:date="2022-09-12T15:58:00Z"/>
        </w:rPr>
      </w:pPr>
      <w:del w:id="1327" w:author="Nick.Tolimieri [2]" w:date="2022-09-12T15:58:00Z">
        <w:r w:rsidRPr="00E878A1" w:rsidDel="00E878A1">
          <w:delText>Schmitt RJ, Holbrook SJ (1990) Contrasting effects of giant kelp on dynamics of surfperch populations. Oecologia 84:419-429</w:delText>
        </w:r>
      </w:del>
    </w:p>
    <w:p w14:paraId="24F0A79D" w14:textId="56C90A6F" w:rsidR="00E878A1" w:rsidRPr="00E878A1" w:rsidDel="00E878A1" w:rsidRDefault="00E878A1">
      <w:pPr>
        <w:pStyle w:val="EndNoteBibliography"/>
        <w:ind w:left="720" w:hanging="720"/>
        <w:rPr>
          <w:del w:id="1328" w:author="Nick.Tolimieri [2]" w:date="2022-09-12T15:58:00Z"/>
        </w:rPr>
      </w:pPr>
      <w:del w:id="1329" w:author="Nick.Tolimieri [2]" w:date="2022-09-12T15:58:00Z">
        <w:r w:rsidRPr="00E878A1" w:rsidDel="00E878A1">
          <w:delTex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delText>
        </w:r>
      </w:del>
    </w:p>
    <w:p w14:paraId="67064EEA" w14:textId="5F51760D" w:rsidR="00E878A1" w:rsidRPr="00E878A1" w:rsidDel="00E878A1" w:rsidRDefault="00E878A1">
      <w:pPr>
        <w:pStyle w:val="EndNoteBibliography"/>
        <w:ind w:left="720" w:hanging="720"/>
        <w:rPr>
          <w:del w:id="1330" w:author="Nick.Tolimieri [2]" w:date="2022-09-12T15:58:00Z"/>
        </w:rPr>
      </w:pPr>
      <w:del w:id="1331" w:author="Nick.Tolimieri [2]" w:date="2022-09-12T15:58:00Z">
        <w:r w:rsidRPr="00E878A1" w:rsidDel="00E878A1">
          <w:delText>Selden RL, Gaines SD, Hamilton SL, Warner RR (2017) Protection of large predators in a marine reserve alters size-dependent prey mortality. Proceedings of the Royal Society B: Biological Sciences 284:20161936</w:delText>
        </w:r>
      </w:del>
    </w:p>
    <w:p w14:paraId="6CE76B37" w14:textId="570DBAA0" w:rsidR="00E878A1" w:rsidRPr="00E878A1" w:rsidDel="00E878A1" w:rsidRDefault="00E878A1">
      <w:pPr>
        <w:pStyle w:val="EndNoteBibliography"/>
        <w:ind w:left="720" w:hanging="720"/>
        <w:rPr>
          <w:del w:id="1332" w:author="Nick.Tolimieri [2]" w:date="2022-09-12T15:58:00Z"/>
        </w:rPr>
      </w:pPr>
      <w:del w:id="1333" w:author="Nick.Tolimieri [2]" w:date="2022-09-12T15:58:00Z">
        <w:r w:rsidRPr="00E878A1" w:rsidDel="00E878A1">
          <w:delText>Shelton AO, Harvey CJ, Samhouri JF, Andrews KS, Feist BE, Frick KE, Tolimieri N, Williams GD, Antrim LD, Berry HD (2018) From the predictable to the unexpected: kelp forest and benthic invertebrate community dynamics following decades of sea otter expansion. Oecologia 188:1105-1119</w:delText>
        </w:r>
      </w:del>
    </w:p>
    <w:p w14:paraId="49020DC9" w14:textId="31314413" w:rsidR="00E878A1" w:rsidRPr="00E878A1" w:rsidDel="00E878A1" w:rsidRDefault="00E878A1">
      <w:pPr>
        <w:pStyle w:val="EndNoteBibliography"/>
        <w:ind w:left="720" w:hanging="720"/>
        <w:rPr>
          <w:del w:id="1334" w:author="Nick.Tolimieri [2]" w:date="2022-09-12T15:58:00Z"/>
        </w:rPr>
      </w:pPr>
      <w:del w:id="1335" w:author="Nick.Tolimieri [2]" w:date="2022-09-12T15:58:00Z">
        <w:r w:rsidRPr="00E878A1" w:rsidDel="00E878A1">
          <w:delText>Smale DA (2020) Impacts of ocean warming on kelp forest ecosystems. New Phytologist 225:1447-1454</w:delText>
        </w:r>
      </w:del>
    </w:p>
    <w:p w14:paraId="7F285A09" w14:textId="4CAA12FE" w:rsidR="00E878A1" w:rsidRPr="00E878A1" w:rsidDel="00E878A1" w:rsidRDefault="00E878A1">
      <w:pPr>
        <w:pStyle w:val="EndNoteBibliography"/>
        <w:ind w:left="720" w:hanging="720"/>
        <w:rPr>
          <w:del w:id="1336" w:author="Nick.Tolimieri [2]" w:date="2022-09-12T15:58:00Z"/>
        </w:rPr>
      </w:pPr>
      <w:del w:id="1337" w:author="Nick.Tolimieri [2]" w:date="2022-09-12T15:58:00Z">
        <w:r w:rsidRPr="00E878A1" w:rsidDel="00E878A1">
          <w:delText>Smale DA, Wernberg T (2013) Extreme climatic event drives range contraction of a habitat-forming species. Proceedings of the Royal Society B: Biological Sciences 280:20122829</w:delText>
        </w:r>
      </w:del>
    </w:p>
    <w:p w14:paraId="59F9381E" w14:textId="39F61005" w:rsidR="00E878A1" w:rsidRPr="00E878A1" w:rsidDel="00E878A1" w:rsidRDefault="00E878A1">
      <w:pPr>
        <w:pStyle w:val="EndNoteBibliography"/>
        <w:ind w:left="720" w:hanging="720"/>
        <w:rPr>
          <w:del w:id="1338" w:author="Nick.Tolimieri [2]" w:date="2022-09-12T15:58:00Z"/>
        </w:rPr>
      </w:pPr>
      <w:del w:id="1339" w:author="Nick.Tolimieri [2]" w:date="2022-09-12T15:58:00Z">
        <w:r w:rsidRPr="00E878A1" w:rsidDel="00E878A1">
          <w:delText>Smith EAE, Fox MD (2021) Characterizing energy flow in kelp forest food webs: a geochemical review and call for additional research. Ecography</w:delText>
        </w:r>
      </w:del>
    </w:p>
    <w:p w14:paraId="15EAD221" w14:textId="1915FE36" w:rsidR="00E878A1" w:rsidRPr="00E878A1" w:rsidDel="00E878A1" w:rsidRDefault="00E878A1">
      <w:pPr>
        <w:pStyle w:val="EndNoteBibliography"/>
        <w:ind w:left="720" w:hanging="720"/>
        <w:rPr>
          <w:del w:id="1340" w:author="Nick.Tolimieri [2]" w:date="2022-09-12T15:58:00Z"/>
        </w:rPr>
      </w:pPr>
      <w:del w:id="1341" w:author="Nick.Tolimieri [2]" w:date="2022-09-12T15:58:00Z">
        <w:r w:rsidRPr="00E878A1" w:rsidDel="00E878A1">
          <w:delText>Smith JG, Tomoleoni J, Staedler M, Lyon S, Fujii J, Tinker MT (2021) Behavioral responses across a mosaic of ecosystem states restructure a sea otter-urchin trophic cascade. Proc Natl Acad Sci U S A 118</w:delText>
        </w:r>
      </w:del>
    </w:p>
    <w:p w14:paraId="0717EEB9" w14:textId="5C2631EF" w:rsidR="00E878A1" w:rsidRPr="00E878A1" w:rsidDel="00E878A1" w:rsidRDefault="00E878A1">
      <w:pPr>
        <w:pStyle w:val="EndNoteBibliography"/>
        <w:ind w:left="720" w:hanging="720"/>
        <w:rPr>
          <w:del w:id="1342" w:author="Nick.Tolimieri [2]" w:date="2022-09-12T15:58:00Z"/>
        </w:rPr>
      </w:pPr>
      <w:del w:id="1343" w:author="Nick.Tolimieri [2]" w:date="2022-09-12T15:58:00Z">
        <w:r w:rsidRPr="00E878A1" w:rsidDel="00E878A1">
          <w:delText>Straub SC, Wernberg T, Thomsen MS, Moore PJ, Burrows MT, Harvey BP, Smale DA (2019) Resistance, Extinction, and Everything in Between – The Diverse Responses of Seaweeds to Marine Heatwaves. Frontiers in Marine Science 6</w:delText>
        </w:r>
      </w:del>
    </w:p>
    <w:p w14:paraId="0BE5C122" w14:textId="78854DBC" w:rsidR="00E878A1" w:rsidRPr="00E878A1" w:rsidDel="00E878A1" w:rsidRDefault="00E878A1">
      <w:pPr>
        <w:pStyle w:val="EndNoteBibliography"/>
        <w:ind w:left="720" w:hanging="720"/>
        <w:rPr>
          <w:del w:id="1344" w:author="Nick.Tolimieri [2]" w:date="2022-09-12T15:58:00Z"/>
        </w:rPr>
      </w:pPr>
      <w:del w:id="1345" w:author="Nick.Tolimieri [2]" w:date="2022-09-12T15:58:00Z">
        <w:r w:rsidRPr="00E878A1" w:rsidDel="00E878A1">
          <w:delText>Supratya VP, Coleman LJM, Martone PT (2020) Elevated Temperature Affects Phenotypic Plasticity in the Bull Kelp (Nereocystis luetkeana, Phaeophyceae). Journal of Phycology 56:1534-1541</w:delText>
        </w:r>
      </w:del>
    </w:p>
    <w:p w14:paraId="46556F95" w14:textId="363F7D34" w:rsidR="00E878A1" w:rsidRPr="00E878A1" w:rsidDel="00E878A1" w:rsidRDefault="00E878A1">
      <w:pPr>
        <w:pStyle w:val="EndNoteBibliography"/>
        <w:ind w:left="720" w:hanging="720"/>
        <w:rPr>
          <w:del w:id="1346" w:author="Nick.Tolimieri [2]" w:date="2022-09-12T15:58:00Z"/>
        </w:rPr>
      </w:pPr>
      <w:del w:id="1347" w:author="Nick.Tolimieri [2]" w:date="2022-09-12T15:58:00Z">
        <w:r w:rsidRPr="00E878A1" w:rsidDel="00E878A1">
          <w:delText>Teagle H, Hawkins SJ, Moore PJ, Smale DA (2017) The role of kelp species as biogenic habitat formers in coastal marine ecosystems. Journal of Experimental Marine Biology and Ecology 492:81-98</w:delText>
        </w:r>
      </w:del>
    </w:p>
    <w:p w14:paraId="4D46D4E9" w14:textId="3C05D1E6" w:rsidR="00E878A1" w:rsidRPr="00E878A1" w:rsidDel="00E878A1" w:rsidRDefault="00E878A1">
      <w:pPr>
        <w:pStyle w:val="EndNoteBibliography"/>
        <w:ind w:left="720" w:hanging="720"/>
        <w:rPr>
          <w:del w:id="1348" w:author="Nick.Tolimieri [2]" w:date="2022-09-12T15:58:00Z"/>
        </w:rPr>
      </w:pPr>
      <w:del w:id="1349" w:author="Nick.Tolimieri [2]" w:date="2022-09-12T15:58:00Z">
        <w:r w:rsidRPr="00E878A1" w:rsidDel="00E878A1">
          <w:delText>Thomsen MS, Mondardini L, Alestra T, Gerrity S, Tait L, South PM, Lilley SA, Schiel DR (2019) Local extinction of bull kelp (Durvillaea spp.) due to a marine heatwave. Frontiers in Marine Science 6:84</w:delText>
        </w:r>
      </w:del>
    </w:p>
    <w:p w14:paraId="1673F7BA" w14:textId="13A057AE" w:rsidR="00E878A1" w:rsidRPr="00E878A1" w:rsidDel="00E878A1" w:rsidRDefault="00E878A1">
      <w:pPr>
        <w:pStyle w:val="EndNoteBibliography"/>
        <w:ind w:left="720" w:hanging="720"/>
        <w:rPr>
          <w:del w:id="1350" w:author="Nick.Tolimieri [2]" w:date="2022-09-12T15:58:00Z"/>
        </w:rPr>
      </w:pPr>
      <w:del w:id="1351" w:author="Nick.Tolimieri [2]" w:date="2022-09-12T15:58:00Z">
        <w:r w:rsidRPr="00E878A1" w:rsidDel="00E878A1">
          <w:delText>Thorson JT, Scheuerell MD, Olden JD, Schindler DE (2018) Spatial heterogeneity contributes more to portfolio effects than species variability in bottom-associated marine fishes. Proceedings of the Royal Society B: Biological Sciences 285:20180915</w:delText>
        </w:r>
      </w:del>
    </w:p>
    <w:p w14:paraId="15A416D4" w14:textId="77C04183" w:rsidR="00E878A1" w:rsidRPr="00E878A1" w:rsidDel="00E878A1" w:rsidRDefault="00E878A1">
      <w:pPr>
        <w:pStyle w:val="EndNoteBibliography"/>
        <w:ind w:left="720" w:hanging="720"/>
        <w:rPr>
          <w:del w:id="1352" w:author="Nick.Tolimieri [2]" w:date="2022-09-12T15:58:00Z"/>
        </w:rPr>
      </w:pPr>
      <w:del w:id="1353" w:author="Nick.Tolimieri [2]" w:date="2022-09-12T15:58:00Z">
        <w:r w:rsidRPr="00E878A1" w:rsidDel="00E878A1">
          <w:delText>Uthicke S, Schaffelke B, Byrne M (2009) A boom–bust phylum? Ecological and evolutionary consequences of density variations in echinoderms. Ecological Monographs 79:3-24</w:delText>
        </w:r>
      </w:del>
    </w:p>
    <w:p w14:paraId="72D3A649" w14:textId="60B2A720" w:rsidR="00E878A1" w:rsidRPr="00E878A1" w:rsidDel="00E878A1" w:rsidRDefault="00E878A1">
      <w:pPr>
        <w:pStyle w:val="EndNoteBibliography"/>
        <w:ind w:left="720" w:hanging="720"/>
        <w:rPr>
          <w:del w:id="1354" w:author="Nick.Tolimieri [2]" w:date="2022-09-12T15:58:00Z"/>
        </w:rPr>
      </w:pPr>
      <w:del w:id="1355" w:author="Nick.Tolimieri [2]" w:date="2022-09-12T15:58:00Z">
        <w:r w:rsidRPr="00E878A1" w:rsidDel="00E878A1">
          <w:delText xml:space="preserve">Van Wagenen RF (2015) Washington Coastal kelp resources—port townsend to the Columbia River, summer 2014. Washington Department of Natural Resources, Olympia. </w:delText>
        </w:r>
      </w:del>
    </w:p>
    <w:p w14:paraId="402B3F83" w14:textId="216D0CAA" w:rsidR="00E878A1" w:rsidRPr="00E878A1" w:rsidDel="00E878A1" w:rsidRDefault="00E878A1">
      <w:pPr>
        <w:pStyle w:val="EndNoteBibliography"/>
        <w:ind w:left="720" w:hanging="720"/>
        <w:rPr>
          <w:del w:id="1356" w:author="Nick.Tolimieri [2]" w:date="2022-09-12T15:58:00Z"/>
        </w:rPr>
      </w:pPr>
      <w:del w:id="1357" w:author="Nick.Tolimieri [2]" w:date="2022-09-12T15:58:00Z">
        <w:r w:rsidRPr="00E878A1" w:rsidDel="00E878A1">
          <w:delText xml:space="preserve">WADNR (2017) Kelp monitoring—Olympic Peninsula,  Washington State Department of Natural Resources, Olympia, WA. </w:delText>
        </w:r>
        <w:r w:rsidDel="00E878A1">
          <w:fldChar w:fldCharType="begin"/>
        </w:r>
        <w:r w:rsidDel="00E878A1">
          <w:delInstrText xml:space="preserve"> HYPERLINK "http://data-wadnr" </w:delInstrText>
        </w:r>
        <w:r w:rsidDel="00E878A1">
          <w:fldChar w:fldCharType="separate"/>
        </w:r>
        <w:r w:rsidRPr="00E878A1" w:rsidDel="00E878A1">
          <w:rPr>
            <w:rStyle w:val="Hyperlink"/>
          </w:rPr>
          <w:delText>http://data-wadnr</w:delText>
        </w:r>
        <w:r w:rsidDel="00E878A1">
          <w:fldChar w:fldCharType="end"/>
        </w:r>
        <w:r w:rsidRPr="00E878A1" w:rsidDel="00E878A1">
          <w:delText xml:space="preserve"> .opend ata.arcgi s.com/datas ets/kelp-monit oring -olympic-penin sula Accessed: 1 Sept 2017. </w:delText>
        </w:r>
      </w:del>
    </w:p>
    <w:p w14:paraId="6D506618" w14:textId="3D08B286" w:rsidR="00E878A1" w:rsidRPr="00E878A1" w:rsidDel="00E878A1" w:rsidRDefault="00E878A1">
      <w:pPr>
        <w:pStyle w:val="EndNoteBibliography"/>
        <w:ind w:left="720" w:hanging="720"/>
        <w:rPr>
          <w:del w:id="1358" w:author="Nick.Tolimieri [2]" w:date="2022-09-12T15:58:00Z"/>
        </w:rPr>
      </w:pPr>
      <w:del w:id="1359" w:author="Nick.Tolimieri [2]" w:date="2022-09-12T15:58:00Z">
        <w:r w:rsidRPr="00E878A1" w:rsidDel="00E878A1">
          <w:delText>Wallace FR, Hoffmann A, Tagart J (1999) Status of the black rockfish resource in 1999. Pacific Fishery Management Council</w:delText>
        </w:r>
      </w:del>
    </w:p>
    <w:p w14:paraId="61E7DD4A" w14:textId="0DC550EA" w:rsidR="00E878A1" w:rsidRPr="00E878A1" w:rsidDel="00E878A1" w:rsidRDefault="00E878A1">
      <w:pPr>
        <w:pStyle w:val="EndNoteBibliography"/>
        <w:ind w:left="720" w:hanging="720"/>
        <w:rPr>
          <w:del w:id="1360" w:author="Nick.Tolimieri [2]" w:date="2022-09-12T15:58:00Z"/>
        </w:rPr>
      </w:pPr>
      <w:del w:id="1361" w:author="Nick.Tolimieri [2]" w:date="2022-09-12T15:58:00Z">
        <w:r w:rsidRPr="00E878A1" w:rsidDel="00E878A1">
          <w:delText>Walter JA, Castorani MCN, Bell TW, Sheppard Lawrence W, Cavanaugh KC, Reuman DC (2022) Tail-dependent spatial synchrony arises from nonlinear driver–response relationships. Ecology Letters 00:1-13</w:delText>
        </w:r>
      </w:del>
    </w:p>
    <w:p w14:paraId="716277DC" w14:textId="3E8D6AB8" w:rsidR="00E878A1" w:rsidRPr="00E878A1" w:rsidDel="00E878A1" w:rsidRDefault="00E878A1">
      <w:pPr>
        <w:pStyle w:val="EndNoteBibliography"/>
        <w:ind w:left="720" w:hanging="720"/>
        <w:rPr>
          <w:del w:id="1362" w:author="Nick.Tolimieri [2]" w:date="2022-09-12T15:58:00Z"/>
        </w:rPr>
      </w:pPr>
      <w:del w:id="1363" w:author="Nick.Tolimieri [2]" w:date="2022-09-12T15:58:00Z">
        <w:r w:rsidRPr="00E878A1" w:rsidDel="00E878A1">
          <w:delText>Watson J, Estes JA (2011) Stability, resilience, and phase shifts in rocky subtidal communities along the west coast of Vancouver Island, Canada. Ecological Monographs 81:215-239</w:delText>
        </w:r>
      </w:del>
    </w:p>
    <w:p w14:paraId="6744E67B" w14:textId="7E4CABEE" w:rsidR="00E878A1" w:rsidRPr="00E878A1" w:rsidDel="00E878A1" w:rsidRDefault="00E878A1">
      <w:pPr>
        <w:pStyle w:val="EndNoteBibliography"/>
        <w:ind w:left="720" w:hanging="720"/>
        <w:rPr>
          <w:del w:id="1364" w:author="Nick.Tolimieri [2]" w:date="2022-09-12T15:58:00Z"/>
        </w:rPr>
      </w:pPr>
      <w:del w:id="1365" w:author="Nick.Tolimieri [2]" w:date="2022-09-12T15:58:00Z">
        <w:r w:rsidRPr="00E878A1" w:rsidDel="00E878A1">
          <w:delText>Weigel BL, Pfister CA (2021) The dynamics and stoichiometry of dissolved organic carbon release by kelp. Ecology 102:e03221</w:delText>
        </w:r>
      </w:del>
    </w:p>
    <w:p w14:paraId="3266B92F" w14:textId="611A9F51" w:rsidR="00E878A1" w:rsidRPr="00E878A1" w:rsidDel="00E878A1" w:rsidRDefault="00E878A1">
      <w:pPr>
        <w:pStyle w:val="EndNoteBibliography"/>
        <w:ind w:left="720" w:hanging="720"/>
        <w:rPr>
          <w:del w:id="1366" w:author="Nick.Tolimieri [2]" w:date="2022-09-12T15:58:00Z"/>
        </w:rPr>
      </w:pPr>
      <w:del w:id="1367" w:author="Nick.Tolimieri [2]" w:date="2022-09-12T15:58:00Z">
        <w:r w:rsidRPr="00E878A1" w:rsidDel="00E878A1">
          <w:delText>Wernberg T, Bennett S, Babcock RC, De Bettignies T, Cure K, Depczynski M, Dufois F, Fromont J, Fulton CJ, Hovey RK (2016) Climate-driven regime shift of a temperate marine ecosystem. Science 353:169-172</w:delText>
        </w:r>
      </w:del>
    </w:p>
    <w:p w14:paraId="3165CE05" w14:textId="2312D470" w:rsidR="00E878A1" w:rsidRPr="00E878A1" w:rsidDel="00E878A1" w:rsidRDefault="00E878A1">
      <w:pPr>
        <w:pStyle w:val="EndNoteBibliography"/>
        <w:ind w:left="720" w:hanging="720"/>
        <w:rPr>
          <w:del w:id="1368" w:author="Nick.Tolimieri [2]" w:date="2022-09-12T15:58:00Z"/>
        </w:rPr>
      </w:pPr>
      <w:del w:id="1369" w:author="Nick.Tolimieri [2]" w:date="2022-09-12T15:58:00Z">
        <w:r w:rsidRPr="00E878A1" w:rsidDel="00E878A1">
          <w:delText>Wernberg T, Krumhansl K, Filbee-Dexter K, Pedersen MF (2019) Chapter 3 - Status and Trends for the World’s Kelp Forests. In: Sheppard C (ed) World Seas: an Environmental Evaluation (Second Edition). Academic Press</w:delText>
        </w:r>
      </w:del>
    </w:p>
    <w:p w14:paraId="1780D554" w14:textId="71EDB7E2" w:rsidR="00E878A1" w:rsidRPr="00E878A1" w:rsidDel="00E878A1" w:rsidRDefault="00E878A1">
      <w:pPr>
        <w:pStyle w:val="EndNoteBibliography"/>
        <w:ind w:left="720" w:hanging="720"/>
        <w:rPr>
          <w:del w:id="1370" w:author="Nick.Tolimieri [2]" w:date="2022-09-12T15:58:00Z"/>
        </w:rPr>
      </w:pPr>
      <w:del w:id="1371" w:author="Nick.Tolimieri [2]" w:date="2022-09-12T15:58:00Z">
        <w:r w:rsidRPr="00E878A1" w:rsidDel="00E878A1">
          <w:delText>Wernberg T, Smale DA, Tuya F, Thomsen MS, Langlois TJ, De Bettignies T, Bennett S, Rousseaux CS (2013) An extreme climatic event alters marine ecosystem structure in a global biodiversity hotspot. Nature Climate Change 3:78-82</w:delText>
        </w:r>
      </w:del>
    </w:p>
    <w:p w14:paraId="41318086" w14:textId="113AA662" w:rsidR="00E878A1" w:rsidRPr="00E878A1" w:rsidDel="00E878A1" w:rsidRDefault="00E878A1">
      <w:pPr>
        <w:pStyle w:val="EndNoteBibliography"/>
        <w:ind w:left="720" w:hanging="720"/>
        <w:rPr>
          <w:del w:id="1372" w:author="Nick.Tolimieri [2]" w:date="2022-09-12T15:58:00Z"/>
        </w:rPr>
      </w:pPr>
      <w:del w:id="1373" w:author="Nick.Tolimieri [2]" w:date="2022-09-12T15:58:00Z">
        <w:r w:rsidRPr="00E878A1" w:rsidDel="00E878A1">
          <w:delText>Wilmers CC, Estes JA, Edwards M, Laidre KL, Konar B (2012) Do trophic cascades affect the storage and flux of atmospheric carbon? An analysis of sea otters and kelp forests. Frontiers in Ecology and the Environment 10:409-415</w:delText>
        </w:r>
      </w:del>
    </w:p>
    <w:p w14:paraId="5F984457" w14:textId="308EB21D" w:rsidR="00E878A1" w:rsidRPr="00E878A1" w:rsidDel="00E878A1" w:rsidRDefault="00E878A1">
      <w:pPr>
        <w:pStyle w:val="EndNoteBibliography"/>
        <w:ind w:left="720" w:hanging="720"/>
        <w:rPr>
          <w:del w:id="1374" w:author="Nick.Tolimieri [2]" w:date="2022-09-12T15:58:00Z"/>
        </w:rPr>
      </w:pPr>
      <w:del w:id="1375" w:author="Nick.Tolimieri [2]" w:date="2022-09-12T15:58:00Z">
        <w:r w:rsidRPr="00E878A1" w:rsidDel="00E878A1">
          <w:delText>Zimmerman RC, Kremer JN (1984) Episodic nutrient supply to a kelp forest ecosystem in Southern California. Journal of Marine Research 42:591-604</w:delText>
        </w:r>
      </w:del>
    </w:p>
    <w:p w14:paraId="05AAC468" w14:textId="067D7D64" w:rsidR="00CB309A" w:rsidRDefault="00E878A1">
      <w:pPr>
        <w:spacing w:line="240" w:lineRule="auto"/>
        <w:ind w:left="720" w:hanging="720"/>
        <w:pPrChange w:id="1376" w:author="Nick.Tolimieri [2]" w:date="2022-09-12T15:58:00Z">
          <w:pPr>
            <w:spacing w:line="240" w:lineRule="auto"/>
            <w:ind w:firstLine="0"/>
          </w:pPr>
        </w:pPrChange>
      </w:pPr>
      <w:del w:id="1377" w:author="Nick.Tolimieri [2]" w:date="2022-09-12T15:58:00Z">
        <w:r w:rsidDel="00E878A1">
          <w:fldChar w:fldCharType="end"/>
        </w:r>
      </w:del>
    </w:p>
    <w:sectPr w:rsidR="00CB309A" w:rsidSect="001E59A3">
      <w:headerReference w:type="default" r:id="rId18"/>
      <w:footerReference w:type="default" r:id="rId19"/>
      <w:pgSz w:w="12240" w:h="15840"/>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73" w:author="Nick.Tolimieri [2]" w:date="2022-09-02T10:12:00Z" w:initials="N">
    <w:p w14:paraId="3EF41979" w14:textId="77777777" w:rsidR="00240955" w:rsidRDefault="00240955">
      <w:pPr>
        <w:pStyle w:val="CommentText"/>
      </w:pPr>
      <w:r>
        <w:rPr>
          <w:rStyle w:val="CommentReference"/>
        </w:rPr>
        <w:annotationRef/>
      </w:r>
      <w:r>
        <w:t>MHW is Fig. S4</w:t>
      </w:r>
    </w:p>
    <w:p w14:paraId="05B343BD" w14:textId="5EB2DF31" w:rsidR="00240955" w:rsidRDefault="00240955">
      <w:pPr>
        <w:pStyle w:val="CommentText"/>
      </w:pPr>
      <w:r>
        <w:t>Table S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5B343B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E6E205" w16cid:durableId="25DD77E3"/>
  <w16cid:commentId w16cid:paraId="700DED1B" w16cid:durableId="25DD787A"/>
  <w16cid:commentId w16cid:paraId="1F5C3B76" w16cid:durableId="25DD78EE"/>
  <w16cid:commentId w16cid:paraId="10FDC87B" w16cid:durableId="25DD76F4"/>
  <w16cid:commentId w16cid:paraId="294748C3" w16cid:durableId="25DD79EC"/>
  <w16cid:commentId w16cid:paraId="1CB89BEF" w16cid:durableId="25DD7AEB"/>
  <w16cid:commentId w16cid:paraId="4DB890CB" w16cid:durableId="25DD7C57"/>
  <w16cid:commentId w16cid:paraId="5A9CF4E5" w16cid:durableId="25DD7D43"/>
  <w16cid:commentId w16cid:paraId="7A58AF86" w16cid:durableId="25DD7DCE"/>
  <w16cid:commentId w16cid:paraId="3A4847E6" w16cid:durableId="25DD7E20"/>
  <w16cid:commentId w16cid:paraId="0295AA0B" w16cid:durableId="25DD7EB1"/>
  <w16cid:commentId w16cid:paraId="1C539505" w16cid:durableId="25DD7EF1"/>
  <w16cid:commentId w16cid:paraId="2B43F50B" w16cid:durableId="25DD80AE"/>
  <w16cid:commentId w16cid:paraId="1E96EDB9" w16cid:durableId="25DD76F5"/>
  <w16cid:commentId w16cid:paraId="51181F35" w16cid:durableId="25DD80ED"/>
  <w16cid:commentId w16cid:paraId="509A4270" w16cid:durableId="25DD81FC"/>
  <w16cid:commentId w16cid:paraId="40FDDD1B" w16cid:durableId="25DD83C6"/>
  <w16cid:commentId w16cid:paraId="0FD7E707" w16cid:durableId="25DD847F"/>
  <w16cid:commentId w16cid:paraId="5CFA7965" w16cid:durableId="25DD85B0"/>
  <w16cid:commentId w16cid:paraId="595434F3" w16cid:durableId="25DD886A"/>
  <w16cid:commentId w16cid:paraId="678D8195" w16cid:durableId="25DD8B88"/>
  <w16cid:commentId w16cid:paraId="2FFEE87E" w16cid:durableId="25DD8BD3"/>
  <w16cid:commentId w16cid:paraId="4B82F7AD" w16cid:durableId="25DDA2B8"/>
  <w16cid:commentId w16cid:paraId="17003CC7" w16cid:durableId="25DD76F6"/>
  <w16cid:commentId w16cid:paraId="267EC543" w16cid:durableId="25DD76F7"/>
  <w16cid:commentId w16cid:paraId="6831F2CF" w16cid:durableId="25DDAEE7"/>
  <w16cid:commentId w16cid:paraId="712D0302" w16cid:durableId="25DDAF98"/>
  <w16cid:commentId w16cid:paraId="1A5EA898" w16cid:durableId="25DD76F8"/>
  <w16cid:commentId w16cid:paraId="452AE94D" w16cid:durableId="25DDB031"/>
  <w16cid:commentId w16cid:paraId="09915E05" w16cid:durableId="25DDB31D"/>
  <w16cid:commentId w16cid:paraId="080240B5" w16cid:durableId="25DDB2CC"/>
  <w16cid:commentId w16cid:paraId="7BBDD47B" w16cid:durableId="25DDB351"/>
  <w16cid:commentId w16cid:paraId="3B641E13" w16cid:durableId="25DD76F9"/>
  <w16cid:commentId w16cid:paraId="34F4AE52" w16cid:durableId="25DDB451"/>
  <w16cid:commentId w16cid:paraId="0E0D9EE9" w16cid:durableId="25DDB5A2"/>
  <w16cid:commentId w16cid:paraId="6333CC8C" w16cid:durableId="25DD76FA"/>
  <w16cid:commentId w16cid:paraId="594F3A9C" w16cid:durableId="25DDB730"/>
  <w16cid:commentId w16cid:paraId="38AE3C25" w16cid:durableId="25DDCD5B"/>
  <w16cid:commentId w16cid:paraId="492B88AE" w16cid:durableId="25DDCE21"/>
  <w16cid:commentId w16cid:paraId="55A197B4" w16cid:durableId="25DDCF96"/>
  <w16cid:commentId w16cid:paraId="6E2A72CE" w16cid:durableId="25DDD020"/>
  <w16cid:commentId w16cid:paraId="3F4BD8C9" w16cid:durableId="25DDD114"/>
  <w16cid:commentId w16cid:paraId="2F7F4FBA" w16cid:durableId="25DD76FB"/>
  <w16cid:commentId w16cid:paraId="4F6CE07F" w16cid:durableId="25DD76FC"/>
  <w16cid:commentId w16cid:paraId="1E30A741" w16cid:durableId="25DF440F"/>
  <w16cid:commentId w16cid:paraId="557CDBA4" w16cid:durableId="25DF4454"/>
  <w16cid:commentId w16cid:paraId="0056E7BB" w16cid:durableId="25DF4698"/>
  <w16cid:commentId w16cid:paraId="1018A50B" w16cid:durableId="25DD76FD"/>
  <w16cid:commentId w16cid:paraId="49A28224" w16cid:durableId="25DF464C"/>
  <w16cid:commentId w16cid:paraId="492E612C" w16cid:durableId="25DF471C"/>
  <w16cid:commentId w16cid:paraId="4D289FDA" w16cid:durableId="25DF4736"/>
  <w16cid:commentId w16cid:paraId="15CA9609" w16cid:durableId="25DD76FE"/>
  <w16cid:commentId w16cid:paraId="22A009CB" w16cid:durableId="25DF47D8"/>
  <w16cid:commentId w16cid:paraId="21E2A71B" w16cid:durableId="25DF484B"/>
  <w16cid:commentId w16cid:paraId="5B9E3D79" w16cid:durableId="25DF494F"/>
  <w16cid:commentId w16cid:paraId="0D988492" w16cid:durableId="25DF4A52"/>
  <w16cid:commentId w16cid:paraId="00F9ADED" w16cid:durableId="25DF4B19"/>
  <w16cid:commentId w16cid:paraId="1F19060D" w16cid:durableId="25DF4BD8"/>
  <w16cid:commentId w16cid:paraId="48546958" w16cid:durableId="25DF4E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158176" w14:textId="77777777" w:rsidR="00240955" w:rsidRDefault="00240955">
      <w:pPr>
        <w:spacing w:line="240" w:lineRule="auto"/>
      </w:pPr>
      <w:r>
        <w:separator/>
      </w:r>
    </w:p>
  </w:endnote>
  <w:endnote w:type="continuationSeparator" w:id="0">
    <w:p w14:paraId="337FC09E" w14:textId="77777777" w:rsidR="00240955" w:rsidRDefault="0024095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 w:name="AdvGulliv-R">
    <w:panose1 w:val="00000000000000000000"/>
    <w:charset w:val="00"/>
    <w:family w:val="roman"/>
    <w:notTrueType/>
    <w:pitch w:val="default"/>
    <w:sig w:usb0="00000003" w:usb1="00000000" w:usb2="00000000" w:usb3="00000000" w:csb0="00000001" w:csb1="00000000"/>
  </w:font>
  <w:font w:name="Gungsuh">
    <w:altName w:val="Malgun Gothic"/>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50A50329" w:rsidR="00240955" w:rsidRDefault="00240955">
        <w:pPr>
          <w:pStyle w:val="Footer"/>
          <w:jc w:val="center"/>
        </w:pPr>
        <w:r>
          <w:fldChar w:fldCharType="begin"/>
        </w:r>
        <w:r>
          <w:instrText xml:space="preserve"> PAGE   \* MERGEFORMAT </w:instrText>
        </w:r>
        <w:r>
          <w:fldChar w:fldCharType="separate"/>
        </w:r>
        <w:r w:rsidR="00C301AD">
          <w:rPr>
            <w:noProof/>
          </w:rPr>
          <w:t>5</w:t>
        </w:r>
        <w:r>
          <w:rPr>
            <w:noProof/>
          </w:rPr>
          <w:fldChar w:fldCharType="end"/>
        </w:r>
      </w:p>
    </w:sdtContent>
  </w:sdt>
  <w:p w14:paraId="06AEA31B" w14:textId="629E2D02" w:rsidR="00240955" w:rsidRDefault="00240955">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B5CFB5" w14:textId="77777777" w:rsidR="00240955" w:rsidRDefault="00240955">
      <w:pPr>
        <w:spacing w:line="240" w:lineRule="auto"/>
      </w:pPr>
      <w:r>
        <w:separator/>
      </w:r>
    </w:p>
  </w:footnote>
  <w:footnote w:type="continuationSeparator" w:id="0">
    <w:p w14:paraId="1893507F" w14:textId="77777777" w:rsidR="00240955" w:rsidRDefault="0024095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1FC9" w14:textId="05E48070" w:rsidR="00240955" w:rsidRDefault="00240955">
    <w:pPr>
      <w:pStyle w:val="Header"/>
    </w:pPr>
    <w:r>
      <w:t>MHW, SSWS, and Washington Kelp Forests</w:t>
    </w:r>
  </w:p>
  <w:p w14:paraId="74E2BB90" w14:textId="77777777" w:rsidR="00240955" w:rsidRDefault="0024095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D67AFF"/>
    <w:multiLevelType w:val="hybridMultilevel"/>
    <w:tmpl w:val="05F4B940"/>
    <w:lvl w:ilvl="0" w:tplc="1AD263A4">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260A8F"/>
    <w:multiLevelType w:val="hybridMultilevel"/>
    <w:tmpl w:val="7F429A6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E2C1920"/>
    <w:multiLevelType w:val="hybridMultilevel"/>
    <w:tmpl w:val="4E405E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7"/>
  </w:num>
  <w:num w:numId="2">
    <w:abstractNumId w:val="5"/>
  </w:num>
  <w:num w:numId="3">
    <w:abstractNumId w:val="3"/>
  </w:num>
  <w:num w:numId="4">
    <w:abstractNumId w:val="0"/>
  </w:num>
  <w:num w:numId="5">
    <w:abstractNumId w:val="6"/>
  </w:num>
  <w:num w:numId="6">
    <w:abstractNumId w:val="1"/>
  </w:num>
  <w:num w:numId="7">
    <w:abstractNumId w:val="4"/>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None" w15:userId="Nick.Tolimieri"/>
  </w15:person>
  <w15:person w15:author="Nick.Tolimieri [2]">
    <w15:presenceInfo w15:providerId="AD" w15:userId="S-1-5-21-1625102663-4013227018-1311561448-10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6090&lt;/item&gt;&lt;item&gt;6116&lt;/item&gt;&lt;item&gt;6619&lt;/item&gt;&lt;item&gt;7229&lt;/item&gt;&lt;item&gt;7421&lt;/item&gt;&lt;item&gt;8246&lt;/item&gt;&lt;item&gt;8247&lt;/item&gt;&lt;item&gt;8340&lt;/item&gt;&lt;item&gt;8345&lt;/item&gt;&lt;item&gt;8351&lt;/item&gt;&lt;item&gt;8382&lt;/item&gt;&lt;item&gt;8386&lt;/item&gt;&lt;item&gt;8408&lt;/item&gt;&lt;item&gt;8410&lt;/item&gt;&lt;item&gt;8424&lt;/item&gt;&lt;item&gt;8450&lt;/item&gt;&lt;item&gt;8451&lt;/item&gt;&lt;item&gt;8452&lt;/item&gt;&lt;item&gt;8466&lt;/item&gt;&lt;item&gt;8471&lt;/item&gt;&lt;item&gt;8495&lt;/item&gt;&lt;item&gt;8496&lt;/item&gt;&lt;item&gt;8497&lt;/item&gt;&lt;item&gt;8500&lt;/item&gt;&lt;item&gt;8503&lt;/item&gt;&lt;item&gt;8514&lt;/item&gt;&lt;item&gt;8521&lt;/item&gt;&lt;item&gt;8522&lt;/item&gt;&lt;item&gt;8527&lt;/item&gt;&lt;item&gt;8529&lt;/item&gt;&lt;item&gt;8531&lt;/item&gt;&lt;item&gt;8539&lt;/item&gt;&lt;item&gt;8675&lt;/item&gt;&lt;item&gt;8680&lt;/item&gt;&lt;item&gt;8681&lt;/item&gt;&lt;item&gt;8682&lt;/item&gt;&lt;item&gt;8683&lt;/item&gt;&lt;item&gt;8684&lt;/item&gt;&lt;item&gt;8686&lt;/item&gt;&lt;item&gt;8691&lt;/item&gt;&lt;item&gt;8693&lt;/item&gt;&lt;item&gt;8694&lt;/item&gt;&lt;item&gt;8701&lt;/item&gt;&lt;item&gt;8703&lt;/item&gt;&lt;item&gt;8707&lt;/item&gt;&lt;item&gt;8708&lt;/item&gt;&lt;item&gt;8711&lt;/item&gt;&lt;item&gt;8978&lt;/item&gt;&lt;item&gt;8987&lt;/item&gt;&lt;item&gt;9063&lt;/item&gt;&lt;item&gt;9067&lt;/item&gt;&lt;item&gt;9069&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1&lt;/item&gt;&lt;item&gt;9102&lt;/item&gt;&lt;item&gt;9109&lt;/item&gt;&lt;item&gt;9110&lt;/item&gt;&lt;item&gt;9111&lt;/item&gt;&lt;item&gt;9113&lt;/item&gt;&lt;item&gt;9114&lt;/item&gt;&lt;item&gt;9115&lt;/item&gt;&lt;item&gt;9118&lt;/item&gt;&lt;item&gt;9119&lt;/item&gt;&lt;item&gt;9121&lt;/item&gt;&lt;item&gt;9128&lt;/item&gt;&lt;item&gt;9130&lt;/item&gt;&lt;item&gt;9167&lt;/item&gt;&lt;item&gt;9259&lt;/item&gt;&lt;item&gt;9263&lt;/item&gt;&lt;item&gt;9265&lt;/item&gt;&lt;item&gt;9266&lt;/item&gt;&lt;item&gt;9267&lt;/item&gt;&lt;item&gt;9270&lt;/item&gt;&lt;item&gt;9271&lt;/item&gt;&lt;item&gt;9272&lt;/item&gt;&lt;item&gt;9273&lt;/item&gt;&lt;item&gt;9284&lt;/item&gt;&lt;item&gt;9285&lt;/item&gt;&lt;item&gt;9287&lt;/item&gt;&lt;item&gt;9289&lt;/item&gt;&lt;item&gt;9291&lt;/item&gt;&lt;item&gt;9292&lt;/item&gt;&lt;item&gt;9294&lt;/item&gt;&lt;item&gt;9295&lt;/item&gt;&lt;item&gt;9296&lt;/item&gt;&lt;item&gt;9298&lt;/item&gt;&lt;item&gt;9299&lt;/item&gt;&lt;item&gt;9300&lt;/item&gt;&lt;/record-ids&gt;&lt;/item&gt;&lt;/Libraries&gt;"/>
  </w:docVars>
  <w:rsids>
    <w:rsidRoot w:val="00471A3D"/>
    <w:rsid w:val="00004410"/>
    <w:rsid w:val="00004A8C"/>
    <w:rsid w:val="00006FBC"/>
    <w:rsid w:val="000115E0"/>
    <w:rsid w:val="0001282F"/>
    <w:rsid w:val="00016E6C"/>
    <w:rsid w:val="0002194D"/>
    <w:rsid w:val="00024818"/>
    <w:rsid w:val="00033261"/>
    <w:rsid w:val="00034ABC"/>
    <w:rsid w:val="00034ACA"/>
    <w:rsid w:val="000351C5"/>
    <w:rsid w:val="000422F1"/>
    <w:rsid w:val="000436A3"/>
    <w:rsid w:val="00043C06"/>
    <w:rsid w:val="00045994"/>
    <w:rsid w:val="000467C2"/>
    <w:rsid w:val="00054418"/>
    <w:rsid w:val="00055832"/>
    <w:rsid w:val="0005668D"/>
    <w:rsid w:val="00057F18"/>
    <w:rsid w:val="0006296C"/>
    <w:rsid w:val="00062C9E"/>
    <w:rsid w:val="0006327B"/>
    <w:rsid w:val="000650CD"/>
    <w:rsid w:val="00070E60"/>
    <w:rsid w:val="00073FAF"/>
    <w:rsid w:val="00075AD8"/>
    <w:rsid w:val="00076E26"/>
    <w:rsid w:val="00084171"/>
    <w:rsid w:val="000919F8"/>
    <w:rsid w:val="00095645"/>
    <w:rsid w:val="00095CEE"/>
    <w:rsid w:val="00096130"/>
    <w:rsid w:val="000A11D3"/>
    <w:rsid w:val="000A2315"/>
    <w:rsid w:val="000A2E2B"/>
    <w:rsid w:val="000A6A46"/>
    <w:rsid w:val="000A6D5B"/>
    <w:rsid w:val="000B28CF"/>
    <w:rsid w:val="000B7309"/>
    <w:rsid w:val="000B76E4"/>
    <w:rsid w:val="000C02D6"/>
    <w:rsid w:val="000C215D"/>
    <w:rsid w:val="000C6787"/>
    <w:rsid w:val="000C7508"/>
    <w:rsid w:val="000D0F83"/>
    <w:rsid w:val="000D41D1"/>
    <w:rsid w:val="000D6AFE"/>
    <w:rsid w:val="000E01A0"/>
    <w:rsid w:val="000E0D71"/>
    <w:rsid w:val="000E2647"/>
    <w:rsid w:val="000E2E98"/>
    <w:rsid w:val="000E4E61"/>
    <w:rsid w:val="000E51C6"/>
    <w:rsid w:val="000F010D"/>
    <w:rsid w:val="000F1A32"/>
    <w:rsid w:val="000F1A73"/>
    <w:rsid w:val="000F2963"/>
    <w:rsid w:val="000F3616"/>
    <w:rsid w:val="000F7008"/>
    <w:rsid w:val="000F7BB3"/>
    <w:rsid w:val="00101652"/>
    <w:rsid w:val="00101A87"/>
    <w:rsid w:val="001024DD"/>
    <w:rsid w:val="00102626"/>
    <w:rsid w:val="00103823"/>
    <w:rsid w:val="00106C7E"/>
    <w:rsid w:val="001114C4"/>
    <w:rsid w:val="00115A96"/>
    <w:rsid w:val="00115CEB"/>
    <w:rsid w:val="0011717F"/>
    <w:rsid w:val="00120F88"/>
    <w:rsid w:val="00125963"/>
    <w:rsid w:val="001302B4"/>
    <w:rsid w:val="001328F7"/>
    <w:rsid w:val="00133996"/>
    <w:rsid w:val="001353FD"/>
    <w:rsid w:val="00135413"/>
    <w:rsid w:val="0013601F"/>
    <w:rsid w:val="00142332"/>
    <w:rsid w:val="00142C54"/>
    <w:rsid w:val="001501BB"/>
    <w:rsid w:val="00151934"/>
    <w:rsid w:val="00152D91"/>
    <w:rsid w:val="00154489"/>
    <w:rsid w:val="001557F4"/>
    <w:rsid w:val="00164689"/>
    <w:rsid w:val="00164FFF"/>
    <w:rsid w:val="00165D15"/>
    <w:rsid w:val="00175D23"/>
    <w:rsid w:val="001817D2"/>
    <w:rsid w:val="001822E9"/>
    <w:rsid w:val="00184DD5"/>
    <w:rsid w:val="00186AB2"/>
    <w:rsid w:val="00191063"/>
    <w:rsid w:val="001A060D"/>
    <w:rsid w:val="001A5B6F"/>
    <w:rsid w:val="001A6E4D"/>
    <w:rsid w:val="001B02BF"/>
    <w:rsid w:val="001B10DB"/>
    <w:rsid w:val="001B278A"/>
    <w:rsid w:val="001B570F"/>
    <w:rsid w:val="001B6711"/>
    <w:rsid w:val="001B6D8C"/>
    <w:rsid w:val="001C3ACF"/>
    <w:rsid w:val="001D1AE1"/>
    <w:rsid w:val="001D4796"/>
    <w:rsid w:val="001D537C"/>
    <w:rsid w:val="001D559C"/>
    <w:rsid w:val="001D7ABD"/>
    <w:rsid w:val="001E1723"/>
    <w:rsid w:val="001E2C21"/>
    <w:rsid w:val="001E59A3"/>
    <w:rsid w:val="00212809"/>
    <w:rsid w:val="002152F3"/>
    <w:rsid w:val="0022152F"/>
    <w:rsid w:val="00221BD7"/>
    <w:rsid w:val="0022640D"/>
    <w:rsid w:val="00230D1E"/>
    <w:rsid w:val="002351CB"/>
    <w:rsid w:val="00237057"/>
    <w:rsid w:val="00237E91"/>
    <w:rsid w:val="00240955"/>
    <w:rsid w:val="00241BEB"/>
    <w:rsid w:val="0025183C"/>
    <w:rsid w:val="0025518C"/>
    <w:rsid w:val="0025742D"/>
    <w:rsid w:val="00257AFB"/>
    <w:rsid w:val="00260681"/>
    <w:rsid w:val="002623AD"/>
    <w:rsid w:val="00262741"/>
    <w:rsid w:val="00270453"/>
    <w:rsid w:val="0027091A"/>
    <w:rsid w:val="00270E92"/>
    <w:rsid w:val="002717DA"/>
    <w:rsid w:val="0027250C"/>
    <w:rsid w:val="00275138"/>
    <w:rsid w:val="00275941"/>
    <w:rsid w:val="00284AF7"/>
    <w:rsid w:val="0028520A"/>
    <w:rsid w:val="00286336"/>
    <w:rsid w:val="00286DD0"/>
    <w:rsid w:val="00290F3A"/>
    <w:rsid w:val="002917C7"/>
    <w:rsid w:val="00293BE7"/>
    <w:rsid w:val="00293C4C"/>
    <w:rsid w:val="0029688A"/>
    <w:rsid w:val="0029777C"/>
    <w:rsid w:val="002A1224"/>
    <w:rsid w:val="002B03D2"/>
    <w:rsid w:val="002B10C3"/>
    <w:rsid w:val="002B257F"/>
    <w:rsid w:val="002B4C00"/>
    <w:rsid w:val="002B7487"/>
    <w:rsid w:val="002C2468"/>
    <w:rsid w:val="002C6A20"/>
    <w:rsid w:val="002D0061"/>
    <w:rsid w:val="002D2828"/>
    <w:rsid w:val="002D2CAC"/>
    <w:rsid w:val="002D378C"/>
    <w:rsid w:val="002D5B13"/>
    <w:rsid w:val="002D6F44"/>
    <w:rsid w:val="002E2D71"/>
    <w:rsid w:val="002E4B5F"/>
    <w:rsid w:val="00301A54"/>
    <w:rsid w:val="003117B2"/>
    <w:rsid w:val="003167E3"/>
    <w:rsid w:val="00320E4D"/>
    <w:rsid w:val="00325DFE"/>
    <w:rsid w:val="00326AC8"/>
    <w:rsid w:val="00327290"/>
    <w:rsid w:val="00333EE7"/>
    <w:rsid w:val="00336199"/>
    <w:rsid w:val="0034083C"/>
    <w:rsid w:val="003419A0"/>
    <w:rsid w:val="0034358B"/>
    <w:rsid w:val="00344F88"/>
    <w:rsid w:val="003456D1"/>
    <w:rsid w:val="003505EB"/>
    <w:rsid w:val="00360F82"/>
    <w:rsid w:val="00361D1E"/>
    <w:rsid w:val="0036287F"/>
    <w:rsid w:val="003656D8"/>
    <w:rsid w:val="00371E0C"/>
    <w:rsid w:val="00372D5E"/>
    <w:rsid w:val="003736F9"/>
    <w:rsid w:val="0037379F"/>
    <w:rsid w:val="0037419B"/>
    <w:rsid w:val="0038005C"/>
    <w:rsid w:val="00387C8D"/>
    <w:rsid w:val="00392C19"/>
    <w:rsid w:val="00393849"/>
    <w:rsid w:val="003A393C"/>
    <w:rsid w:val="003A4E83"/>
    <w:rsid w:val="003A5C38"/>
    <w:rsid w:val="003A6A42"/>
    <w:rsid w:val="003B02C5"/>
    <w:rsid w:val="003B037B"/>
    <w:rsid w:val="003B062A"/>
    <w:rsid w:val="003B0D69"/>
    <w:rsid w:val="003B7A21"/>
    <w:rsid w:val="003C29B4"/>
    <w:rsid w:val="003C3808"/>
    <w:rsid w:val="003C579D"/>
    <w:rsid w:val="003C74F5"/>
    <w:rsid w:val="003D0579"/>
    <w:rsid w:val="003D0690"/>
    <w:rsid w:val="003D0C71"/>
    <w:rsid w:val="003D5E2C"/>
    <w:rsid w:val="003D644E"/>
    <w:rsid w:val="003D6C33"/>
    <w:rsid w:val="003E05C2"/>
    <w:rsid w:val="003E17C6"/>
    <w:rsid w:val="003E1880"/>
    <w:rsid w:val="003E198D"/>
    <w:rsid w:val="003E1F7A"/>
    <w:rsid w:val="003F63BB"/>
    <w:rsid w:val="003F6B2F"/>
    <w:rsid w:val="003F7E84"/>
    <w:rsid w:val="004003B8"/>
    <w:rsid w:val="0040085F"/>
    <w:rsid w:val="004030AF"/>
    <w:rsid w:val="0040758B"/>
    <w:rsid w:val="0041101E"/>
    <w:rsid w:val="00414B8B"/>
    <w:rsid w:val="0041566A"/>
    <w:rsid w:val="004205CB"/>
    <w:rsid w:val="004215CA"/>
    <w:rsid w:val="0042230B"/>
    <w:rsid w:val="00422814"/>
    <w:rsid w:val="00434BA9"/>
    <w:rsid w:val="004353FA"/>
    <w:rsid w:val="00436810"/>
    <w:rsid w:val="004369B8"/>
    <w:rsid w:val="0043773A"/>
    <w:rsid w:val="004378FD"/>
    <w:rsid w:val="00442DFD"/>
    <w:rsid w:val="00450236"/>
    <w:rsid w:val="00451AF8"/>
    <w:rsid w:val="0045244F"/>
    <w:rsid w:val="00452CB8"/>
    <w:rsid w:val="004554B2"/>
    <w:rsid w:val="004574B5"/>
    <w:rsid w:val="004606D7"/>
    <w:rsid w:val="00462C1A"/>
    <w:rsid w:val="004642D3"/>
    <w:rsid w:val="00465080"/>
    <w:rsid w:val="00465AF9"/>
    <w:rsid w:val="00466117"/>
    <w:rsid w:val="00466F04"/>
    <w:rsid w:val="00467226"/>
    <w:rsid w:val="00467BC9"/>
    <w:rsid w:val="0047033A"/>
    <w:rsid w:val="00471A3D"/>
    <w:rsid w:val="00475DE3"/>
    <w:rsid w:val="00476399"/>
    <w:rsid w:val="00477399"/>
    <w:rsid w:val="00477568"/>
    <w:rsid w:val="004775AB"/>
    <w:rsid w:val="00477C2E"/>
    <w:rsid w:val="00477F34"/>
    <w:rsid w:val="00481BD7"/>
    <w:rsid w:val="00481C24"/>
    <w:rsid w:val="004827F9"/>
    <w:rsid w:val="004828AC"/>
    <w:rsid w:val="00484E6B"/>
    <w:rsid w:val="00485B78"/>
    <w:rsid w:val="00487D36"/>
    <w:rsid w:val="00491D65"/>
    <w:rsid w:val="00493F7F"/>
    <w:rsid w:val="0049643D"/>
    <w:rsid w:val="004A1D51"/>
    <w:rsid w:val="004A29D3"/>
    <w:rsid w:val="004B1793"/>
    <w:rsid w:val="004C5494"/>
    <w:rsid w:val="004D1BC6"/>
    <w:rsid w:val="004D2735"/>
    <w:rsid w:val="004D2E10"/>
    <w:rsid w:val="004D744C"/>
    <w:rsid w:val="004D7452"/>
    <w:rsid w:val="004E1CD8"/>
    <w:rsid w:val="004E40CE"/>
    <w:rsid w:val="004E54BF"/>
    <w:rsid w:val="004E5F53"/>
    <w:rsid w:val="004F06A1"/>
    <w:rsid w:val="004F1234"/>
    <w:rsid w:val="004F4C42"/>
    <w:rsid w:val="004F69BD"/>
    <w:rsid w:val="004F7179"/>
    <w:rsid w:val="00500A49"/>
    <w:rsid w:val="005032AD"/>
    <w:rsid w:val="005033ED"/>
    <w:rsid w:val="005056B6"/>
    <w:rsid w:val="00505DA7"/>
    <w:rsid w:val="005132B4"/>
    <w:rsid w:val="00513BEC"/>
    <w:rsid w:val="00517E1A"/>
    <w:rsid w:val="00521161"/>
    <w:rsid w:val="00524003"/>
    <w:rsid w:val="005241E2"/>
    <w:rsid w:val="005263C7"/>
    <w:rsid w:val="005272B1"/>
    <w:rsid w:val="00531B28"/>
    <w:rsid w:val="00537065"/>
    <w:rsid w:val="005450F5"/>
    <w:rsid w:val="005474ED"/>
    <w:rsid w:val="005504D7"/>
    <w:rsid w:val="00550F8A"/>
    <w:rsid w:val="0055342A"/>
    <w:rsid w:val="005550E0"/>
    <w:rsid w:val="00556BF1"/>
    <w:rsid w:val="005602C9"/>
    <w:rsid w:val="00560C70"/>
    <w:rsid w:val="00561309"/>
    <w:rsid w:val="005635FF"/>
    <w:rsid w:val="00567B81"/>
    <w:rsid w:val="00570B15"/>
    <w:rsid w:val="0057479C"/>
    <w:rsid w:val="00577222"/>
    <w:rsid w:val="00582DAD"/>
    <w:rsid w:val="00583812"/>
    <w:rsid w:val="00587473"/>
    <w:rsid w:val="00587703"/>
    <w:rsid w:val="0059317D"/>
    <w:rsid w:val="00594E7A"/>
    <w:rsid w:val="0059678B"/>
    <w:rsid w:val="005A08BC"/>
    <w:rsid w:val="005A3E26"/>
    <w:rsid w:val="005A5B62"/>
    <w:rsid w:val="005A7C0A"/>
    <w:rsid w:val="005B0D8C"/>
    <w:rsid w:val="005B2728"/>
    <w:rsid w:val="005B4A45"/>
    <w:rsid w:val="005B5B9E"/>
    <w:rsid w:val="005B6AA6"/>
    <w:rsid w:val="005B6EAD"/>
    <w:rsid w:val="005C2065"/>
    <w:rsid w:val="005C3E95"/>
    <w:rsid w:val="005C65FB"/>
    <w:rsid w:val="005D032B"/>
    <w:rsid w:val="005D6020"/>
    <w:rsid w:val="005E1C8A"/>
    <w:rsid w:val="005E59BB"/>
    <w:rsid w:val="005E63CE"/>
    <w:rsid w:val="005F1899"/>
    <w:rsid w:val="005F4119"/>
    <w:rsid w:val="005F5A0C"/>
    <w:rsid w:val="005F616E"/>
    <w:rsid w:val="00602104"/>
    <w:rsid w:val="00602CC8"/>
    <w:rsid w:val="00611D29"/>
    <w:rsid w:val="00616A4B"/>
    <w:rsid w:val="00624C75"/>
    <w:rsid w:val="0062649E"/>
    <w:rsid w:val="00626871"/>
    <w:rsid w:val="00626D51"/>
    <w:rsid w:val="0063643D"/>
    <w:rsid w:val="00640B60"/>
    <w:rsid w:val="00640FF9"/>
    <w:rsid w:val="00643C4E"/>
    <w:rsid w:val="00645DF5"/>
    <w:rsid w:val="006470AE"/>
    <w:rsid w:val="00647485"/>
    <w:rsid w:val="006511C6"/>
    <w:rsid w:val="00652986"/>
    <w:rsid w:val="0065749D"/>
    <w:rsid w:val="0066097C"/>
    <w:rsid w:val="00663424"/>
    <w:rsid w:val="00666426"/>
    <w:rsid w:val="00666EBE"/>
    <w:rsid w:val="00667945"/>
    <w:rsid w:val="00671639"/>
    <w:rsid w:val="00676567"/>
    <w:rsid w:val="006771FC"/>
    <w:rsid w:val="0068343C"/>
    <w:rsid w:val="00692601"/>
    <w:rsid w:val="00692A28"/>
    <w:rsid w:val="0069323A"/>
    <w:rsid w:val="0069335A"/>
    <w:rsid w:val="0069524C"/>
    <w:rsid w:val="006A1D38"/>
    <w:rsid w:val="006A2A4A"/>
    <w:rsid w:val="006A6394"/>
    <w:rsid w:val="006B539D"/>
    <w:rsid w:val="006B75F2"/>
    <w:rsid w:val="006C0AD9"/>
    <w:rsid w:val="006C1C82"/>
    <w:rsid w:val="006D297A"/>
    <w:rsid w:val="006D4C32"/>
    <w:rsid w:val="006D4D83"/>
    <w:rsid w:val="006D519B"/>
    <w:rsid w:val="006D62B9"/>
    <w:rsid w:val="006E3F57"/>
    <w:rsid w:val="006E4305"/>
    <w:rsid w:val="006F0C92"/>
    <w:rsid w:val="006F1D2E"/>
    <w:rsid w:val="006F63C4"/>
    <w:rsid w:val="007010A2"/>
    <w:rsid w:val="007060A5"/>
    <w:rsid w:val="00713E05"/>
    <w:rsid w:val="00716428"/>
    <w:rsid w:val="00721A8E"/>
    <w:rsid w:val="007304FA"/>
    <w:rsid w:val="0073420A"/>
    <w:rsid w:val="00735927"/>
    <w:rsid w:val="00736D87"/>
    <w:rsid w:val="007407D7"/>
    <w:rsid w:val="00743D61"/>
    <w:rsid w:val="007500CF"/>
    <w:rsid w:val="00754042"/>
    <w:rsid w:val="00755196"/>
    <w:rsid w:val="007622EF"/>
    <w:rsid w:val="00764B74"/>
    <w:rsid w:val="007666CF"/>
    <w:rsid w:val="00770825"/>
    <w:rsid w:val="007731E7"/>
    <w:rsid w:val="0077562B"/>
    <w:rsid w:val="007949C2"/>
    <w:rsid w:val="00794E2C"/>
    <w:rsid w:val="00796CA6"/>
    <w:rsid w:val="007A07BA"/>
    <w:rsid w:val="007A3B77"/>
    <w:rsid w:val="007A6007"/>
    <w:rsid w:val="007A6A6B"/>
    <w:rsid w:val="007E4ED9"/>
    <w:rsid w:val="007E6972"/>
    <w:rsid w:val="007F2C93"/>
    <w:rsid w:val="007F34E7"/>
    <w:rsid w:val="007F3AF4"/>
    <w:rsid w:val="007F42B7"/>
    <w:rsid w:val="007F7459"/>
    <w:rsid w:val="00800B7B"/>
    <w:rsid w:val="00804E20"/>
    <w:rsid w:val="00811BC4"/>
    <w:rsid w:val="00811C1B"/>
    <w:rsid w:val="008124B9"/>
    <w:rsid w:val="00821116"/>
    <w:rsid w:val="008245DB"/>
    <w:rsid w:val="00824D88"/>
    <w:rsid w:val="0083232F"/>
    <w:rsid w:val="008339DF"/>
    <w:rsid w:val="00840D86"/>
    <w:rsid w:val="00840E54"/>
    <w:rsid w:val="00843623"/>
    <w:rsid w:val="008445A1"/>
    <w:rsid w:val="00845556"/>
    <w:rsid w:val="00851108"/>
    <w:rsid w:val="00854208"/>
    <w:rsid w:val="008543FE"/>
    <w:rsid w:val="008571A3"/>
    <w:rsid w:val="00857780"/>
    <w:rsid w:val="0086479B"/>
    <w:rsid w:val="008658BE"/>
    <w:rsid w:val="00866A69"/>
    <w:rsid w:val="008702D7"/>
    <w:rsid w:val="008713DC"/>
    <w:rsid w:val="008717AD"/>
    <w:rsid w:val="00873889"/>
    <w:rsid w:val="00874E8C"/>
    <w:rsid w:val="008750BB"/>
    <w:rsid w:val="0087702D"/>
    <w:rsid w:val="00882E30"/>
    <w:rsid w:val="00883BF0"/>
    <w:rsid w:val="00893A3F"/>
    <w:rsid w:val="00893C5B"/>
    <w:rsid w:val="008A0DCE"/>
    <w:rsid w:val="008A15FF"/>
    <w:rsid w:val="008A1F00"/>
    <w:rsid w:val="008A3F3E"/>
    <w:rsid w:val="008A527E"/>
    <w:rsid w:val="008A5528"/>
    <w:rsid w:val="008A6B3E"/>
    <w:rsid w:val="008C26AB"/>
    <w:rsid w:val="008C3B33"/>
    <w:rsid w:val="008C4C74"/>
    <w:rsid w:val="008C568A"/>
    <w:rsid w:val="008C68EF"/>
    <w:rsid w:val="008D19A5"/>
    <w:rsid w:val="008D6D2E"/>
    <w:rsid w:val="008E1E15"/>
    <w:rsid w:val="008E2735"/>
    <w:rsid w:val="008E2BA0"/>
    <w:rsid w:val="008E5B60"/>
    <w:rsid w:val="008F18DB"/>
    <w:rsid w:val="009024E2"/>
    <w:rsid w:val="00902D95"/>
    <w:rsid w:val="00903F4B"/>
    <w:rsid w:val="00904AB6"/>
    <w:rsid w:val="00912CF7"/>
    <w:rsid w:val="009131C3"/>
    <w:rsid w:val="00917ACC"/>
    <w:rsid w:val="00921661"/>
    <w:rsid w:val="00922417"/>
    <w:rsid w:val="0093026C"/>
    <w:rsid w:val="009339A4"/>
    <w:rsid w:val="00940588"/>
    <w:rsid w:val="00944C2E"/>
    <w:rsid w:val="009473A6"/>
    <w:rsid w:val="00954CB3"/>
    <w:rsid w:val="00955F04"/>
    <w:rsid w:val="009567DC"/>
    <w:rsid w:val="00960C6A"/>
    <w:rsid w:val="00961FEF"/>
    <w:rsid w:val="0097011C"/>
    <w:rsid w:val="009712B6"/>
    <w:rsid w:val="0097296F"/>
    <w:rsid w:val="009755A9"/>
    <w:rsid w:val="00975DE3"/>
    <w:rsid w:val="009809AE"/>
    <w:rsid w:val="00982E5D"/>
    <w:rsid w:val="00985276"/>
    <w:rsid w:val="00987E2B"/>
    <w:rsid w:val="009908C3"/>
    <w:rsid w:val="00990D2E"/>
    <w:rsid w:val="009A0781"/>
    <w:rsid w:val="009A0ACF"/>
    <w:rsid w:val="009A42A8"/>
    <w:rsid w:val="009A4C23"/>
    <w:rsid w:val="009A515E"/>
    <w:rsid w:val="009B05CA"/>
    <w:rsid w:val="009B296A"/>
    <w:rsid w:val="009B32D9"/>
    <w:rsid w:val="009B3D18"/>
    <w:rsid w:val="009B6679"/>
    <w:rsid w:val="009C7329"/>
    <w:rsid w:val="009C7CEF"/>
    <w:rsid w:val="009D1439"/>
    <w:rsid w:val="009D59D1"/>
    <w:rsid w:val="009E4B3C"/>
    <w:rsid w:val="009E6810"/>
    <w:rsid w:val="009F593A"/>
    <w:rsid w:val="00A02F6D"/>
    <w:rsid w:val="00A03DC6"/>
    <w:rsid w:val="00A049DA"/>
    <w:rsid w:val="00A0644F"/>
    <w:rsid w:val="00A11158"/>
    <w:rsid w:val="00A12D1D"/>
    <w:rsid w:val="00A146DE"/>
    <w:rsid w:val="00A16D7B"/>
    <w:rsid w:val="00A17A1E"/>
    <w:rsid w:val="00A206C5"/>
    <w:rsid w:val="00A21D96"/>
    <w:rsid w:val="00A30280"/>
    <w:rsid w:val="00A34A83"/>
    <w:rsid w:val="00A359DC"/>
    <w:rsid w:val="00A360D5"/>
    <w:rsid w:val="00A36136"/>
    <w:rsid w:val="00A377BE"/>
    <w:rsid w:val="00A408D2"/>
    <w:rsid w:val="00A41679"/>
    <w:rsid w:val="00A4413F"/>
    <w:rsid w:val="00A47192"/>
    <w:rsid w:val="00A50E93"/>
    <w:rsid w:val="00A5249A"/>
    <w:rsid w:val="00A57AD7"/>
    <w:rsid w:val="00A6055A"/>
    <w:rsid w:val="00A6292B"/>
    <w:rsid w:val="00A62E96"/>
    <w:rsid w:val="00A632E8"/>
    <w:rsid w:val="00A633DB"/>
    <w:rsid w:val="00A637B7"/>
    <w:rsid w:val="00A64CF7"/>
    <w:rsid w:val="00A73E6A"/>
    <w:rsid w:val="00A74561"/>
    <w:rsid w:val="00A7703B"/>
    <w:rsid w:val="00A77569"/>
    <w:rsid w:val="00A77CCD"/>
    <w:rsid w:val="00A81437"/>
    <w:rsid w:val="00A91510"/>
    <w:rsid w:val="00A943B6"/>
    <w:rsid w:val="00A95862"/>
    <w:rsid w:val="00A960F3"/>
    <w:rsid w:val="00A972D1"/>
    <w:rsid w:val="00AA4B62"/>
    <w:rsid w:val="00AA695C"/>
    <w:rsid w:val="00AC1C0B"/>
    <w:rsid w:val="00AC1EC9"/>
    <w:rsid w:val="00AC5B76"/>
    <w:rsid w:val="00AC72C5"/>
    <w:rsid w:val="00AC7582"/>
    <w:rsid w:val="00AD0558"/>
    <w:rsid w:val="00AD0B4B"/>
    <w:rsid w:val="00AD312D"/>
    <w:rsid w:val="00AD50E7"/>
    <w:rsid w:val="00AD6474"/>
    <w:rsid w:val="00AE532B"/>
    <w:rsid w:val="00AF7326"/>
    <w:rsid w:val="00B0213D"/>
    <w:rsid w:val="00B03655"/>
    <w:rsid w:val="00B1443C"/>
    <w:rsid w:val="00B1648B"/>
    <w:rsid w:val="00B2027C"/>
    <w:rsid w:val="00B23147"/>
    <w:rsid w:val="00B30711"/>
    <w:rsid w:val="00B33C73"/>
    <w:rsid w:val="00B3658B"/>
    <w:rsid w:val="00B3666E"/>
    <w:rsid w:val="00B52571"/>
    <w:rsid w:val="00B52794"/>
    <w:rsid w:val="00B52E81"/>
    <w:rsid w:val="00B556E5"/>
    <w:rsid w:val="00B620B8"/>
    <w:rsid w:val="00B6658B"/>
    <w:rsid w:val="00B76F1A"/>
    <w:rsid w:val="00B77020"/>
    <w:rsid w:val="00B77482"/>
    <w:rsid w:val="00B80596"/>
    <w:rsid w:val="00B81532"/>
    <w:rsid w:val="00B816D1"/>
    <w:rsid w:val="00B81D13"/>
    <w:rsid w:val="00B86221"/>
    <w:rsid w:val="00B87680"/>
    <w:rsid w:val="00B91C6D"/>
    <w:rsid w:val="00B9446A"/>
    <w:rsid w:val="00B959D8"/>
    <w:rsid w:val="00B975D1"/>
    <w:rsid w:val="00BA56C3"/>
    <w:rsid w:val="00BA6E61"/>
    <w:rsid w:val="00BB49FB"/>
    <w:rsid w:val="00BC2B2F"/>
    <w:rsid w:val="00BC7F7B"/>
    <w:rsid w:val="00BD073A"/>
    <w:rsid w:val="00BD2B37"/>
    <w:rsid w:val="00BD4B94"/>
    <w:rsid w:val="00BD4D25"/>
    <w:rsid w:val="00BD54EB"/>
    <w:rsid w:val="00BE0413"/>
    <w:rsid w:val="00BE2B28"/>
    <w:rsid w:val="00BE2B55"/>
    <w:rsid w:val="00BE6862"/>
    <w:rsid w:val="00BE7D5F"/>
    <w:rsid w:val="00BF0D84"/>
    <w:rsid w:val="00BF27F7"/>
    <w:rsid w:val="00BF4A17"/>
    <w:rsid w:val="00BF628B"/>
    <w:rsid w:val="00BF62B6"/>
    <w:rsid w:val="00BF6872"/>
    <w:rsid w:val="00C00152"/>
    <w:rsid w:val="00C02F33"/>
    <w:rsid w:val="00C11C0D"/>
    <w:rsid w:val="00C1461A"/>
    <w:rsid w:val="00C15F20"/>
    <w:rsid w:val="00C178EF"/>
    <w:rsid w:val="00C17FE3"/>
    <w:rsid w:val="00C20406"/>
    <w:rsid w:val="00C21FFF"/>
    <w:rsid w:val="00C2572C"/>
    <w:rsid w:val="00C27952"/>
    <w:rsid w:val="00C27E60"/>
    <w:rsid w:val="00C301AD"/>
    <w:rsid w:val="00C31BC4"/>
    <w:rsid w:val="00C35765"/>
    <w:rsid w:val="00C35C31"/>
    <w:rsid w:val="00C40551"/>
    <w:rsid w:val="00C41CAD"/>
    <w:rsid w:val="00C42A9D"/>
    <w:rsid w:val="00C44F74"/>
    <w:rsid w:val="00C45824"/>
    <w:rsid w:val="00C60367"/>
    <w:rsid w:val="00C61292"/>
    <w:rsid w:val="00C62C1A"/>
    <w:rsid w:val="00C64A04"/>
    <w:rsid w:val="00C65B06"/>
    <w:rsid w:val="00C71F51"/>
    <w:rsid w:val="00C727E4"/>
    <w:rsid w:val="00C730A2"/>
    <w:rsid w:val="00C74761"/>
    <w:rsid w:val="00C749B3"/>
    <w:rsid w:val="00C751B5"/>
    <w:rsid w:val="00C81551"/>
    <w:rsid w:val="00C867FA"/>
    <w:rsid w:val="00C870D3"/>
    <w:rsid w:val="00C92BD2"/>
    <w:rsid w:val="00C97E75"/>
    <w:rsid w:val="00CA0DE2"/>
    <w:rsid w:val="00CA40F1"/>
    <w:rsid w:val="00CA4F65"/>
    <w:rsid w:val="00CA52F6"/>
    <w:rsid w:val="00CB309A"/>
    <w:rsid w:val="00CB317F"/>
    <w:rsid w:val="00CB3CB8"/>
    <w:rsid w:val="00CB5830"/>
    <w:rsid w:val="00CB722B"/>
    <w:rsid w:val="00CC6507"/>
    <w:rsid w:val="00CD14A9"/>
    <w:rsid w:val="00CD40FF"/>
    <w:rsid w:val="00CE183E"/>
    <w:rsid w:val="00CE37D1"/>
    <w:rsid w:val="00CF1D39"/>
    <w:rsid w:val="00CF3D42"/>
    <w:rsid w:val="00CF55DA"/>
    <w:rsid w:val="00D02148"/>
    <w:rsid w:val="00D03439"/>
    <w:rsid w:val="00D03DD5"/>
    <w:rsid w:val="00D056AD"/>
    <w:rsid w:val="00D140AA"/>
    <w:rsid w:val="00D21F00"/>
    <w:rsid w:val="00D24EDC"/>
    <w:rsid w:val="00D320F3"/>
    <w:rsid w:val="00D32FEB"/>
    <w:rsid w:val="00D37C89"/>
    <w:rsid w:val="00D43572"/>
    <w:rsid w:val="00D44AD3"/>
    <w:rsid w:val="00D45A0C"/>
    <w:rsid w:val="00D46EA9"/>
    <w:rsid w:val="00D471EF"/>
    <w:rsid w:val="00D51BF1"/>
    <w:rsid w:val="00D54E3C"/>
    <w:rsid w:val="00D56BFF"/>
    <w:rsid w:val="00D57A6F"/>
    <w:rsid w:val="00D57BB0"/>
    <w:rsid w:val="00D60B7A"/>
    <w:rsid w:val="00D6342E"/>
    <w:rsid w:val="00D6426C"/>
    <w:rsid w:val="00D7682F"/>
    <w:rsid w:val="00D844E2"/>
    <w:rsid w:val="00D84856"/>
    <w:rsid w:val="00D86E80"/>
    <w:rsid w:val="00D8782F"/>
    <w:rsid w:val="00D9376B"/>
    <w:rsid w:val="00D95616"/>
    <w:rsid w:val="00D976F6"/>
    <w:rsid w:val="00D97A8B"/>
    <w:rsid w:val="00DA097E"/>
    <w:rsid w:val="00DA260A"/>
    <w:rsid w:val="00DB1222"/>
    <w:rsid w:val="00DB5A47"/>
    <w:rsid w:val="00DB66C3"/>
    <w:rsid w:val="00DB700E"/>
    <w:rsid w:val="00DB7427"/>
    <w:rsid w:val="00DC11C9"/>
    <w:rsid w:val="00DC3F6B"/>
    <w:rsid w:val="00DC6165"/>
    <w:rsid w:val="00DC6699"/>
    <w:rsid w:val="00DD18BE"/>
    <w:rsid w:val="00DD1DFC"/>
    <w:rsid w:val="00DD540F"/>
    <w:rsid w:val="00DF3406"/>
    <w:rsid w:val="00E00989"/>
    <w:rsid w:val="00E03642"/>
    <w:rsid w:val="00E04C2B"/>
    <w:rsid w:val="00E06DBE"/>
    <w:rsid w:val="00E0712B"/>
    <w:rsid w:val="00E103F5"/>
    <w:rsid w:val="00E17915"/>
    <w:rsid w:val="00E213AA"/>
    <w:rsid w:val="00E24698"/>
    <w:rsid w:val="00E258D6"/>
    <w:rsid w:val="00E27B47"/>
    <w:rsid w:val="00E27D6D"/>
    <w:rsid w:val="00E41B65"/>
    <w:rsid w:val="00E458B4"/>
    <w:rsid w:val="00E51E24"/>
    <w:rsid w:val="00E547EF"/>
    <w:rsid w:val="00E556B3"/>
    <w:rsid w:val="00E56E01"/>
    <w:rsid w:val="00E63861"/>
    <w:rsid w:val="00E643E3"/>
    <w:rsid w:val="00E73183"/>
    <w:rsid w:val="00E734D7"/>
    <w:rsid w:val="00E73D1A"/>
    <w:rsid w:val="00E77DA9"/>
    <w:rsid w:val="00E82427"/>
    <w:rsid w:val="00E878A1"/>
    <w:rsid w:val="00E8796A"/>
    <w:rsid w:val="00E879BD"/>
    <w:rsid w:val="00E9023B"/>
    <w:rsid w:val="00E91813"/>
    <w:rsid w:val="00E925A2"/>
    <w:rsid w:val="00E96492"/>
    <w:rsid w:val="00E96752"/>
    <w:rsid w:val="00E9690C"/>
    <w:rsid w:val="00EA0563"/>
    <w:rsid w:val="00EA16BE"/>
    <w:rsid w:val="00EA3A4A"/>
    <w:rsid w:val="00EA5F2A"/>
    <w:rsid w:val="00EA6E26"/>
    <w:rsid w:val="00EB252F"/>
    <w:rsid w:val="00EB6CBF"/>
    <w:rsid w:val="00EB73DE"/>
    <w:rsid w:val="00EC23C2"/>
    <w:rsid w:val="00EC31C5"/>
    <w:rsid w:val="00EC762E"/>
    <w:rsid w:val="00EC7E12"/>
    <w:rsid w:val="00ED1426"/>
    <w:rsid w:val="00ED2149"/>
    <w:rsid w:val="00ED35BC"/>
    <w:rsid w:val="00ED494A"/>
    <w:rsid w:val="00ED78A5"/>
    <w:rsid w:val="00EE36D9"/>
    <w:rsid w:val="00EE6170"/>
    <w:rsid w:val="00EE7141"/>
    <w:rsid w:val="00EE7664"/>
    <w:rsid w:val="00EF0B3C"/>
    <w:rsid w:val="00EF12E2"/>
    <w:rsid w:val="00F07C30"/>
    <w:rsid w:val="00F10156"/>
    <w:rsid w:val="00F108CB"/>
    <w:rsid w:val="00F10EDC"/>
    <w:rsid w:val="00F1166A"/>
    <w:rsid w:val="00F15CF5"/>
    <w:rsid w:val="00F171DC"/>
    <w:rsid w:val="00F17FF4"/>
    <w:rsid w:val="00F221A9"/>
    <w:rsid w:val="00F27396"/>
    <w:rsid w:val="00F30EF5"/>
    <w:rsid w:val="00F341C1"/>
    <w:rsid w:val="00F362EC"/>
    <w:rsid w:val="00F40F67"/>
    <w:rsid w:val="00F42CED"/>
    <w:rsid w:val="00F43071"/>
    <w:rsid w:val="00F53AC3"/>
    <w:rsid w:val="00F57261"/>
    <w:rsid w:val="00F573AF"/>
    <w:rsid w:val="00F60DF5"/>
    <w:rsid w:val="00F65822"/>
    <w:rsid w:val="00F65871"/>
    <w:rsid w:val="00F677A9"/>
    <w:rsid w:val="00F86D6F"/>
    <w:rsid w:val="00F94355"/>
    <w:rsid w:val="00F9663A"/>
    <w:rsid w:val="00FA2496"/>
    <w:rsid w:val="00FA51A5"/>
    <w:rsid w:val="00FA700E"/>
    <w:rsid w:val="00FB5F01"/>
    <w:rsid w:val="00FB6ABB"/>
    <w:rsid w:val="00FB6C29"/>
    <w:rsid w:val="00FC26FD"/>
    <w:rsid w:val="00FC2DA4"/>
    <w:rsid w:val="00FD1045"/>
    <w:rsid w:val="00FD4247"/>
    <w:rsid w:val="00FD4F96"/>
    <w:rsid w:val="00FD5B3C"/>
    <w:rsid w:val="00FD7148"/>
    <w:rsid w:val="00FD7294"/>
    <w:rsid w:val="00FE5457"/>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6055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
    <w:name w:val="Unresolved Mention"/>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ata-wadnr"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www.R-project.org/" TargetMode="Externa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21946E-A1ED-49CB-A07B-FB6AE1D9C8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7</TotalTime>
  <Pages>44</Pages>
  <Words>29977</Words>
  <Characters>170869</Characters>
  <Application>Microsoft Office Word</Application>
  <DocSecurity>0</DocSecurity>
  <Lines>1423</Lines>
  <Paragraphs>4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Nick.Tolimieri</cp:lastModifiedBy>
  <cp:revision>238</cp:revision>
  <dcterms:created xsi:type="dcterms:W3CDTF">2022-08-26T18:39:00Z</dcterms:created>
  <dcterms:modified xsi:type="dcterms:W3CDTF">2022-09-15T14:44:00Z</dcterms:modified>
</cp:coreProperties>
</file>